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82A8B7" w14:textId="0E6E45E4" w:rsidR="002F08CF" w:rsidRPr="00BA19BC" w:rsidRDefault="002F08CF" w:rsidP="00441014">
      <w:pPr>
        <w:rPr>
          <w:rFonts w:eastAsia="游明朝"/>
          <w:kern w:val="44"/>
          <w:sz w:val="44"/>
          <w:szCs w:val="44"/>
          <w:lang w:eastAsia="ja-JP"/>
        </w:rPr>
      </w:pPr>
      <w:bookmarkStart w:id="0" w:name="_Hlk186189166"/>
      <w:r w:rsidRPr="00BA19BC">
        <w:rPr>
          <w:rFonts w:eastAsia="游明朝"/>
          <w:kern w:val="44"/>
          <w:sz w:val="44"/>
          <w:szCs w:val="44"/>
          <w:lang w:eastAsia="ja-JP"/>
        </w:rPr>
        <w:t xml:space="preserve">Structure-Activity Relationship in </w:t>
      </w:r>
      <w:proofErr w:type="spellStart"/>
      <w:r w:rsidRPr="00BA19BC">
        <w:rPr>
          <w:rFonts w:eastAsia="游明朝"/>
          <w:kern w:val="44"/>
          <w:sz w:val="44"/>
          <w:szCs w:val="44"/>
          <w:lang w:eastAsia="ja-JP"/>
        </w:rPr>
        <w:t>PtCo</w:t>
      </w:r>
      <w:proofErr w:type="spellEnd"/>
      <w:r w:rsidRPr="00BA19BC">
        <w:rPr>
          <w:rFonts w:eastAsia="游明朝"/>
          <w:kern w:val="44"/>
          <w:sz w:val="44"/>
          <w:szCs w:val="44"/>
          <w:lang w:eastAsia="ja-JP"/>
        </w:rPr>
        <w:t xml:space="preserve"> L10 Ordered Phase ORR Catalysts: Pt-rich Shell having Anisotropic Lattice Distortion Revealed by PDF and XAS Analysis</w:t>
      </w:r>
    </w:p>
    <w:bookmarkEnd w:id="0"/>
    <w:p w14:paraId="27449A1E" w14:textId="77777777" w:rsidR="00D32330" w:rsidRPr="00BA19BC" w:rsidRDefault="00D32330" w:rsidP="00441014">
      <w:pPr>
        <w:rPr>
          <w:rFonts w:eastAsia="游明朝"/>
          <w:i/>
          <w:kern w:val="44"/>
          <w:sz w:val="44"/>
          <w:szCs w:val="44"/>
          <w:lang w:eastAsia="ja-JP"/>
        </w:rPr>
      </w:pPr>
    </w:p>
    <w:p w14:paraId="7F6883F2" w14:textId="23A92A0A" w:rsidR="00B97E8E" w:rsidRPr="00BA19BC" w:rsidRDefault="00B97E8E" w:rsidP="00B97E8E">
      <w:pPr>
        <w:rPr>
          <w:i/>
          <w:iCs/>
          <w:vertAlign w:val="superscript"/>
        </w:rPr>
      </w:pPr>
      <w:bookmarkStart w:id="1" w:name="_Hlk187336410"/>
      <w:proofErr w:type="spellStart"/>
      <w:r w:rsidRPr="00BA19BC">
        <w:rPr>
          <w:i/>
        </w:rPr>
        <w:t>Yunfei</w:t>
      </w:r>
      <w:proofErr w:type="spellEnd"/>
      <w:r w:rsidRPr="00BA19BC">
        <w:rPr>
          <w:i/>
        </w:rPr>
        <w:t xml:space="preserve"> Gao</w:t>
      </w:r>
      <w:bookmarkStart w:id="2" w:name="_Hlk156155050"/>
      <w:bookmarkStart w:id="3" w:name="_Hlk73609456"/>
      <w:r w:rsidRPr="00BA19BC">
        <w:rPr>
          <w:i/>
          <w:iCs/>
          <w:vertAlign w:val="superscript"/>
        </w:rPr>
        <w:t>1†</w:t>
      </w:r>
      <w:bookmarkEnd w:id="2"/>
      <w:bookmarkEnd w:id="3"/>
      <w:r w:rsidRPr="00BA19BC">
        <w:rPr>
          <w:i/>
          <w:iCs/>
        </w:rPr>
        <w:t>,</w:t>
      </w:r>
      <w:r w:rsidRPr="00BA19BC">
        <w:rPr>
          <w:i/>
        </w:rPr>
        <w:t xml:space="preserve"> Mukesh Kumar</w:t>
      </w:r>
      <w:r w:rsidRPr="00BA19BC">
        <w:rPr>
          <w:i/>
          <w:iCs/>
          <w:vertAlign w:val="superscript"/>
        </w:rPr>
        <w:t>1†</w:t>
      </w:r>
      <w:bookmarkStart w:id="4" w:name="_Hlk187335943"/>
      <w:r w:rsidRPr="00BA19BC">
        <w:rPr>
          <w:i/>
          <w:iCs/>
          <w:vertAlign w:val="superscript"/>
        </w:rPr>
        <w:t>*</w:t>
      </w:r>
      <w:bookmarkEnd w:id="4"/>
      <w:r w:rsidRPr="00BA19BC">
        <w:rPr>
          <w:i/>
        </w:rPr>
        <w:t>, Neha T</w:t>
      </w:r>
      <w:r w:rsidRPr="00BA19BC">
        <w:rPr>
          <w:rFonts w:hint="eastAsia"/>
          <w:i/>
        </w:rPr>
        <w:t>haku</w:t>
      </w:r>
      <w:r w:rsidRPr="00BA19BC">
        <w:rPr>
          <w:i/>
        </w:rPr>
        <w:t>r</w:t>
      </w:r>
      <w:r w:rsidRPr="00BA19BC">
        <w:rPr>
          <w:i/>
          <w:vertAlign w:val="superscript"/>
        </w:rPr>
        <w:t>1</w:t>
      </w:r>
      <w:r w:rsidRPr="00BA19BC">
        <w:rPr>
          <w:i/>
        </w:rPr>
        <w:t>,</w:t>
      </w:r>
      <w:r w:rsidRPr="00BA19BC">
        <w:rPr>
          <w:rFonts w:hint="eastAsia"/>
          <w:i/>
        </w:rPr>
        <w:t xml:space="preserve"> </w:t>
      </w:r>
      <w:proofErr w:type="spellStart"/>
      <w:r w:rsidRPr="00BA19BC">
        <w:rPr>
          <w:i/>
        </w:rPr>
        <w:t>Weijie</w:t>
      </w:r>
      <w:proofErr w:type="spellEnd"/>
      <w:r w:rsidRPr="00BA19BC">
        <w:rPr>
          <w:i/>
        </w:rPr>
        <w:t xml:space="preserve"> Cao</w:t>
      </w:r>
      <w:r w:rsidRPr="00BA19BC">
        <w:rPr>
          <w:i/>
          <w:iCs/>
          <w:vertAlign w:val="superscript"/>
        </w:rPr>
        <w:t>1</w:t>
      </w:r>
      <w:r w:rsidRPr="00BA19BC">
        <w:rPr>
          <w:i/>
          <w:iCs/>
        </w:rPr>
        <w:t xml:space="preserve">, </w:t>
      </w:r>
      <w:r w:rsidRPr="00BA19BC">
        <w:rPr>
          <w:i/>
        </w:rPr>
        <w:t>Toshiki Watanabe</w:t>
      </w:r>
      <w:r w:rsidRPr="00BA19BC">
        <w:rPr>
          <w:i/>
          <w:iCs/>
          <w:vertAlign w:val="superscript"/>
        </w:rPr>
        <w:t>1</w:t>
      </w:r>
      <w:r w:rsidRPr="00BA19BC">
        <w:rPr>
          <w:i/>
        </w:rPr>
        <w:t xml:space="preserve">, </w:t>
      </w:r>
      <w:r w:rsidRPr="00BA19BC">
        <w:rPr>
          <w:rFonts w:hint="eastAsia"/>
          <w:i/>
        </w:rPr>
        <w:t>Satoshi Tominaka</w:t>
      </w:r>
      <w:r w:rsidRPr="00BA19BC">
        <w:rPr>
          <w:rFonts w:hint="eastAsia"/>
          <w:i/>
          <w:iCs/>
          <w:vertAlign w:val="superscript"/>
        </w:rPr>
        <w:t>2</w:t>
      </w:r>
      <w:r w:rsidR="00A86B74" w:rsidRPr="00BA19BC">
        <w:rPr>
          <w:rFonts w:eastAsia="DengXian"/>
          <w:i/>
          <w:iCs/>
          <w:vertAlign w:val="superscript"/>
        </w:rPr>
        <w:t>†</w:t>
      </w:r>
      <w:r w:rsidRPr="00BA19BC">
        <w:rPr>
          <w:i/>
          <w:iCs/>
          <w:vertAlign w:val="superscript"/>
        </w:rPr>
        <w:t>*</w:t>
      </w:r>
      <w:r w:rsidRPr="00BA19BC">
        <w:rPr>
          <w:i/>
        </w:rPr>
        <w:t>,</w:t>
      </w:r>
      <w:r w:rsidRPr="00BA19BC">
        <w:rPr>
          <w:rFonts w:hint="eastAsia"/>
          <w:i/>
        </w:rPr>
        <w:t xml:space="preserve"> </w:t>
      </w:r>
      <w:proofErr w:type="spellStart"/>
      <w:r w:rsidRPr="00BA19BC">
        <w:rPr>
          <w:rFonts w:hint="eastAsia"/>
          <w:i/>
        </w:rPr>
        <w:t>Kazutaka</w:t>
      </w:r>
      <w:proofErr w:type="spellEnd"/>
      <w:r w:rsidRPr="00BA19BC">
        <w:rPr>
          <w:rFonts w:hint="eastAsia"/>
          <w:i/>
        </w:rPr>
        <w:t xml:space="preserve"> Sonobe</w:t>
      </w:r>
      <w:r w:rsidRPr="00BA19BC">
        <w:rPr>
          <w:rFonts w:hint="eastAsia"/>
          <w:i/>
          <w:iCs/>
          <w:vertAlign w:val="superscript"/>
        </w:rPr>
        <w:t>2</w:t>
      </w:r>
      <w:r w:rsidRPr="00BA19BC">
        <w:rPr>
          <w:i/>
        </w:rPr>
        <w:t>,</w:t>
      </w:r>
      <w:r w:rsidRPr="00BA19BC">
        <w:rPr>
          <w:rFonts w:hint="eastAsia"/>
          <w:i/>
        </w:rPr>
        <w:t xml:space="preserve"> Akihiko Machida</w:t>
      </w:r>
      <w:r w:rsidRPr="00BA19BC">
        <w:rPr>
          <w:rFonts w:hint="eastAsia"/>
          <w:i/>
          <w:iCs/>
          <w:vertAlign w:val="superscript"/>
        </w:rPr>
        <w:t>3</w:t>
      </w:r>
      <w:r w:rsidRPr="00BA19BC">
        <w:rPr>
          <w:i/>
        </w:rPr>
        <w:t>,</w:t>
      </w:r>
      <w:r w:rsidRPr="00BA19BC">
        <w:rPr>
          <w:rFonts w:hint="eastAsia"/>
          <w:i/>
        </w:rPr>
        <w:t xml:space="preserve"> </w:t>
      </w:r>
      <w:r w:rsidRPr="00BA19BC">
        <w:rPr>
          <w:i/>
        </w:rPr>
        <w:t>Ryota Sato</w:t>
      </w:r>
      <w:r w:rsidRPr="00BA19BC">
        <w:rPr>
          <w:rFonts w:hint="eastAsia"/>
          <w:i/>
          <w:iCs/>
          <w:vertAlign w:val="superscript"/>
        </w:rPr>
        <w:t>4</w:t>
      </w:r>
      <w:r w:rsidRPr="00BA19BC">
        <w:rPr>
          <w:i/>
        </w:rPr>
        <w:t>, Toshiharu Teranishi</w:t>
      </w:r>
      <w:r w:rsidRPr="00BA19BC">
        <w:rPr>
          <w:rFonts w:hint="eastAsia"/>
          <w:i/>
          <w:iCs/>
          <w:vertAlign w:val="superscript"/>
        </w:rPr>
        <w:t>4</w:t>
      </w:r>
      <w:r w:rsidRPr="00BA19BC">
        <w:rPr>
          <w:i/>
        </w:rPr>
        <w:t xml:space="preserve">, </w:t>
      </w:r>
      <w:r w:rsidRPr="00BA19BC">
        <w:rPr>
          <w:rFonts w:hint="eastAsia"/>
          <w:i/>
        </w:rPr>
        <w:t>Masashi Matsumoto</w:t>
      </w:r>
      <w:r w:rsidRPr="00BA19BC">
        <w:rPr>
          <w:rFonts w:hint="eastAsia"/>
          <w:i/>
          <w:iCs/>
          <w:vertAlign w:val="superscript"/>
        </w:rPr>
        <w:t>5</w:t>
      </w:r>
      <w:r w:rsidRPr="00BA19BC">
        <w:rPr>
          <w:i/>
        </w:rPr>
        <w:t>,</w:t>
      </w:r>
      <w:r w:rsidRPr="00BA19BC">
        <w:rPr>
          <w:rFonts w:hint="eastAsia"/>
          <w:i/>
        </w:rPr>
        <w:t xml:space="preserve"> </w:t>
      </w:r>
      <w:r w:rsidRPr="00BA19BC">
        <w:rPr>
          <w:i/>
        </w:rPr>
        <w:t>Hideto Imai</w:t>
      </w:r>
      <w:r w:rsidRPr="00BA19BC">
        <w:rPr>
          <w:rFonts w:hint="eastAsia"/>
          <w:i/>
          <w:iCs/>
          <w:vertAlign w:val="superscript"/>
        </w:rPr>
        <w:t>5</w:t>
      </w:r>
      <w:r w:rsidRPr="00BA19BC">
        <w:rPr>
          <w:i/>
        </w:rPr>
        <w:t>, Tomoya Uruga</w:t>
      </w:r>
      <w:r w:rsidRPr="00BA19BC">
        <w:rPr>
          <w:rFonts w:hint="eastAsia"/>
          <w:i/>
          <w:iCs/>
          <w:vertAlign w:val="superscript"/>
        </w:rPr>
        <w:t>6</w:t>
      </w:r>
      <w:r w:rsidRPr="00BA19BC">
        <w:rPr>
          <w:i/>
        </w:rPr>
        <w:t>, Yoshiharu Sakurai</w:t>
      </w:r>
      <w:r w:rsidRPr="00BA19BC">
        <w:rPr>
          <w:rFonts w:hint="eastAsia"/>
          <w:i/>
          <w:iCs/>
          <w:vertAlign w:val="superscript"/>
        </w:rPr>
        <w:t>6</w:t>
      </w:r>
      <w:r w:rsidRPr="00BA19BC">
        <w:rPr>
          <w:i/>
        </w:rPr>
        <w:t>, Yoshiharu Uchimoto</w:t>
      </w:r>
      <w:r w:rsidRPr="00BA19BC">
        <w:rPr>
          <w:i/>
          <w:iCs/>
          <w:vertAlign w:val="superscript"/>
        </w:rPr>
        <w:t>1</w:t>
      </w:r>
    </w:p>
    <w:bookmarkEnd w:id="1"/>
    <w:p w14:paraId="43502F0F" w14:textId="77777777" w:rsidR="003A4C63" w:rsidRPr="00BA19BC" w:rsidRDefault="003A4C63" w:rsidP="000C0836">
      <w:pPr>
        <w:rPr>
          <w:iCs/>
          <w:vertAlign w:val="superscript"/>
        </w:rPr>
      </w:pPr>
    </w:p>
    <w:p w14:paraId="0F7ABB70" w14:textId="77777777" w:rsidR="00B97E8E" w:rsidRPr="00BA19BC" w:rsidRDefault="00B97E8E" w:rsidP="00B97E8E">
      <w:r w:rsidRPr="00BA19BC">
        <w:rPr>
          <w:vertAlign w:val="superscript"/>
        </w:rPr>
        <w:t>1</w:t>
      </w:r>
      <w:r w:rsidRPr="00BA19BC">
        <w:rPr>
          <w:rFonts w:eastAsia="游明朝" w:hint="eastAsia"/>
          <w:vertAlign w:val="superscript"/>
          <w:lang w:eastAsia="ja-JP"/>
        </w:rPr>
        <w:t xml:space="preserve"> </w:t>
      </w:r>
      <w:r w:rsidRPr="00BA19BC">
        <w:t xml:space="preserve">Graduate School of Human and Environmental Studies, Kyoto University, Yoshida </w:t>
      </w:r>
      <w:proofErr w:type="spellStart"/>
      <w:r w:rsidRPr="00BA19BC">
        <w:t>Nihonmatsu-cho</w:t>
      </w:r>
      <w:proofErr w:type="spellEnd"/>
      <w:r w:rsidRPr="00BA19BC">
        <w:t>, Sakyo-</w:t>
      </w:r>
      <w:proofErr w:type="spellStart"/>
      <w:r w:rsidRPr="00BA19BC">
        <w:t>ku</w:t>
      </w:r>
      <w:proofErr w:type="spellEnd"/>
      <w:r w:rsidRPr="00BA19BC">
        <w:t>, Kyoto 606-8501, Japan</w:t>
      </w:r>
    </w:p>
    <w:p w14:paraId="72757C78" w14:textId="77777777" w:rsidR="00B97E8E" w:rsidRPr="00BA19BC" w:rsidRDefault="00B97E8E" w:rsidP="00B97E8E">
      <w:pPr>
        <w:rPr>
          <w:rFonts w:eastAsia="游明朝"/>
          <w:lang w:eastAsia="ja-JP"/>
        </w:rPr>
      </w:pPr>
      <w:r w:rsidRPr="00BA19BC">
        <w:rPr>
          <w:rFonts w:hint="eastAsia"/>
          <w:iCs/>
          <w:vertAlign w:val="superscript"/>
        </w:rPr>
        <w:t>2</w:t>
      </w:r>
      <w:r w:rsidRPr="00BA19BC">
        <w:rPr>
          <w:rFonts w:eastAsia="游明朝" w:hint="eastAsia"/>
          <w:iCs/>
          <w:vertAlign w:val="superscript"/>
          <w:lang w:eastAsia="ja-JP"/>
        </w:rPr>
        <w:t xml:space="preserve"> </w:t>
      </w:r>
      <w:r w:rsidRPr="00BA19BC">
        <w:rPr>
          <w:iCs/>
        </w:rPr>
        <w:t>Center for Basic Research on Materials</w:t>
      </w:r>
      <w:r w:rsidRPr="00BA19BC">
        <w:rPr>
          <w:rFonts w:eastAsia="游明朝"/>
          <w:lang w:eastAsia="ja-JP"/>
        </w:rPr>
        <w:t>,</w:t>
      </w:r>
      <w:r w:rsidRPr="00BA19BC">
        <w:rPr>
          <w:rFonts w:eastAsia="游明朝" w:hint="eastAsia"/>
          <w:lang w:eastAsia="ja-JP"/>
        </w:rPr>
        <w:t xml:space="preserve"> </w:t>
      </w:r>
      <w:r w:rsidRPr="00BA19BC">
        <w:rPr>
          <w:rFonts w:hint="eastAsia"/>
        </w:rPr>
        <w:t>National Institute for Materials Science, Namiki, Tsukuba, Ibaraki 305-0044, Japan</w:t>
      </w:r>
    </w:p>
    <w:p w14:paraId="2034FE0F" w14:textId="77777777" w:rsidR="00B97E8E" w:rsidRPr="00BA19BC" w:rsidRDefault="00B97E8E" w:rsidP="00B97E8E">
      <w:pPr>
        <w:rPr>
          <w:rFonts w:eastAsia="游明朝"/>
          <w:lang w:eastAsia="ja-JP"/>
        </w:rPr>
      </w:pPr>
      <w:r w:rsidRPr="00BA19BC">
        <w:rPr>
          <w:rFonts w:eastAsia="游明朝"/>
          <w:vertAlign w:val="superscript"/>
          <w:lang w:eastAsia="ja-JP"/>
        </w:rPr>
        <w:t>3</w:t>
      </w:r>
      <w:r w:rsidRPr="00BA19BC">
        <w:rPr>
          <w:rFonts w:eastAsia="游明朝" w:hint="eastAsia"/>
          <w:vertAlign w:val="superscript"/>
          <w:lang w:eastAsia="ja-JP"/>
        </w:rPr>
        <w:t xml:space="preserve"> </w:t>
      </w:r>
      <w:r w:rsidRPr="00BA19BC">
        <w:rPr>
          <w:rFonts w:eastAsia="游明朝"/>
          <w:lang w:eastAsia="ja-JP"/>
        </w:rPr>
        <w:t>Synchrotron Radiation Research Center, National Institutes for Quantum Science and Technology (QST), SPring-8, Sayo, Hyogo 679-5148, Japan</w:t>
      </w:r>
    </w:p>
    <w:p w14:paraId="2C033FAC" w14:textId="77777777" w:rsidR="00B97E8E" w:rsidRPr="00BA19BC" w:rsidRDefault="00B97E8E" w:rsidP="00B97E8E">
      <w:r w:rsidRPr="00BA19BC">
        <w:rPr>
          <w:rFonts w:eastAsia="游明朝" w:hint="eastAsia"/>
          <w:iCs/>
          <w:vertAlign w:val="superscript"/>
          <w:lang w:eastAsia="ja-JP"/>
        </w:rPr>
        <w:t xml:space="preserve">4 </w:t>
      </w:r>
      <w:r w:rsidRPr="00BA19BC">
        <w:t>Institute for Chemical Research, Kyoto University, Uji, Kyoto 611-0011, Japan</w:t>
      </w:r>
    </w:p>
    <w:p w14:paraId="13AE6222" w14:textId="77777777" w:rsidR="00B97E8E" w:rsidRPr="00BA19BC" w:rsidRDefault="00B97E8E" w:rsidP="00B97E8E">
      <w:pPr>
        <w:rPr>
          <w:iCs/>
        </w:rPr>
      </w:pPr>
      <w:r w:rsidRPr="00BA19BC">
        <w:rPr>
          <w:rFonts w:eastAsia="游明朝" w:hint="eastAsia"/>
          <w:iCs/>
          <w:vertAlign w:val="superscript"/>
          <w:lang w:eastAsia="ja-JP"/>
        </w:rPr>
        <w:t xml:space="preserve">5 </w:t>
      </w:r>
      <w:r w:rsidRPr="00BA19BC">
        <w:rPr>
          <w:iCs/>
        </w:rPr>
        <w:t>Fuel Cell Cutting-Edge Research Center Technology Research Association, Aomi, Koto, Tokyo, 135-0064 Japan</w:t>
      </w:r>
    </w:p>
    <w:p w14:paraId="23F7721E" w14:textId="77777777" w:rsidR="00B97E8E" w:rsidRPr="00BA19BC" w:rsidRDefault="00B97E8E" w:rsidP="00B97E8E">
      <w:pPr>
        <w:rPr>
          <w:iCs/>
        </w:rPr>
      </w:pPr>
      <w:r w:rsidRPr="00BA19BC">
        <w:rPr>
          <w:rFonts w:eastAsia="游明朝" w:hint="eastAsia"/>
          <w:iCs/>
          <w:vertAlign w:val="superscript"/>
          <w:lang w:eastAsia="ja-JP"/>
        </w:rPr>
        <w:t xml:space="preserve">6 </w:t>
      </w:r>
      <w:r w:rsidRPr="00BA19BC">
        <w:rPr>
          <w:iCs/>
        </w:rPr>
        <w:t>Japan Synchrotron Radiation Research Institute (JASRI), Koto, Sayo, Hyogo, 679-5198, Japan</w:t>
      </w:r>
    </w:p>
    <w:p w14:paraId="751D6EDA" w14:textId="77777777" w:rsidR="003A4C63" w:rsidRPr="00BA19BC" w:rsidRDefault="003A4C63" w:rsidP="003A4C63"/>
    <w:p w14:paraId="59E520DE" w14:textId="77777777" w:rsidR="00C117DF" w:rsidRPr="00BA19BC" w:rsidRDefault="003A4C63" w:rsidP="00C117DF">
      <w:pPr>
        <w:jc w:val="left"/>
        <w:rPr>
          <w:i/>
        </w:rPr>
      </w:pPr>
      <w:r w:rsidRPr="00BA19BC">
        <w:rPr>
          <w:i/>
          <w:iCs/>
          <w:vertAlign w:val="superscript"/>
        </w:rPr>
        <w:t>*</w:t>
      </w:r>
      <w:r w:rsidRPr="00BA19BC">
        <w:rPr>
          <w:i/>
          <w:iCs/>
        </w:rPr>
        <w:t>Corresponding author</w:t>
      </w:r>
      <w:r w:rsidR="00C117DF" w:rsidRPr="00BA19BC">
        <w:rPr>
          <w:i/>
          <w:iCs/>
        </w:rPr>
        <w:t>s</w:t>
      </w:r>
      <w:r w:rsidRPr="00BA19BC">
        <w:rPr>
          <w:i/>
          <w:iCs/>
        </w:rPr>
        <w:t>:</w:t>
      </w:r>
      <w:r w:rsidRPr="00BA19BC">
        <w:t xml:space="preserve"> </w:t>
      </w:r>
      <w:hyperlink r:id="rId8" w:history="1">
        <w:r w:rsidR="00C117DF" w:rsidRPr="00BA19BC">
          <w:rPr>
            <w:rStyle w:val="Hyperlink"/>
            <w:i/>
            <w:color w:val="auto"/>
            <w:u w:val="none"/>
          </w:rPr>
          <w:t>kumar.mukesh.5x@kyoto-u.ac.jp</w:t>
        </w:r>
      </w:hyperlink>
      <w:r w:rsidR="00C117DF" w:rsidRPr="00BA19BC">
        <w:rPr>
          <w:i/>
        </w:rPr>
        <w:t>, TOMINAKA.Satoshi@nims.go.jp</w:t>
      </w:r>
    </w:p>
    <w:p w14:paraId="10E7BEFB" w14:textId="462ACD8C" w:rsidR="00103907" w:rsidRPr="00BA19BC" w:rsidRDefault="00103907" w:rsidP="00C117DF">
      <w:pPr>
        <w:jc w:val="left"/>
        <w:rPr>
          <w:rFonts w:eastAsia="DengXian"/>
          <w:b/>
          <w:bCs/>
          <w:sz w:val="28"/>
          <w:szCs w:val="28"/>
        </w:rPr>
      </w:pPr>
    </w:p>
    <w:p w14:paraId="373B4D04" w14:textId="77777777" w:rsidR="00980876" w:rsidRPr="00BA19BC" w:rsidRDefault="00980876" w:rsidP="00980876">
      <w:pPr>
        <w:spacing w:before="120" w:after="120"/>
        <w:rPr>
          <w:rFonts w:eastAsia="DengXian"/>
          <w:b/>
          <w:bCs/>
          <w:szCs w:val="32"/>
        </w:rPr>
      </w:pPr>
    </w:p>
    <w:p w14:paraId="141CDC58" w14:textId="790655E3" w:rsidR="00103907" w:rsidRPr="00BA19BC" w:rsidRDefault="00980876" w:rsidP="00980876">
      <w:pPr>
        <w:pStyle w:val="NoSpacing"/>
        <w:rPr>
          <w:rFonts w:ascii="Times New Roman" w:eastAsia="DengXian" w:hAnsi="Times New Roman" w:cs="Times New Roman"/>
          <w:b/>
          <w:bCs/>
          <w:sz w:val="28"/>
          <w:szCs w:val="28"/>
          <w:lang w:eastAsia="zh-CN"/>
        </w:rPr>
      </w:pPr>
      <w:r w:rsidRPr="00BA19BC">
        <w:rPr>
          <w:rFonts w:ascii="Times New Roman" w:eastAsia="DengXian" w:hAnsi="Times New Roman" w:cs="Times New Roman"/>
          <w:sz w:val="24"/>
          <w:szCs w:val="24"/>
          <w:vertAlign w:val="superscript"/>
          <w:lang w:eastAsia="zh-CN"/>
          <w14:ligatures w14:val="none"/>
        </w:rPr>
        <w:t xml:space="preserve">† </w:t>
      </w:r>
      <w:r w:rsidRPr="00BA19BC">
        <w:rPr>
          <w:rFonts w:ascii="Times New Roman" w:eastAsia="DengXian" w:hAnsi="Times New Roman" w:cs="Times New Roman"/>
          <w:sz w:val="24"/>
          <w:szCs w:val="24"/>
          <w:lang w:eastAsia="zh-CN"/>
          <w14:ligatures w14:val="none"/>
        </w:rPr>
        <w:t>Authors contributed equally to this work</w:t>
      </w:r>
    </w:p>
    <w:p w14:paraId="0A9C3F73" w14:textId="77777777" w:rsidR="00103907" w:rsidRPr="00BA19BC" w:rsidRDefault="00103907" w:rsidP="00103907">
      <w:pPr>
        <w:pStyle w:val="NoSpacing"/>
        <w:rPr>
          <w:rFonts w:ascii="Times New Roman" w:eastAsia="DengXian" w:hAnsi="Times New Roman" w:cs="Times New Roman"/>
          <w:b/>
          <w:bCs/>
          <w:sz w:val="28"/>
          <w:szCs w:val="28"/>
          <w:lang w:eastAsia="zh-CN"/>
        </w:rPr>
      </w:pPr>
    </w:p>
    <w:p w14:paraId="12D629A1" w14:textId="61EC3A50" w:rsidR="003A4C63" w:rsidRPr="00BA19BC" w:rsidRDefault="00EF571A" w:rsidP="00EF571A">
      <w:pPr>
        <w:widowControl/>
        <w:jc w:val="left"/>
      </w:pPr>
      <w:r w:rsidRPr="00BA19BC">
        <w:br w:type="page"/>
      </w:r>
    </w:p>
    <w:p w14:paraId="6C65FCF6" w14:textId="77777777" w:rsidR="00E87EF6" w:rsidRPr="00BA19BC" w:rsidRDefault="00E87EF6" w:rsidP="00E87EF6">
      <w:pPr>
        <w:spacing w:beforeLines="50" w:before="156" w:line="360" w:lineRule="auto"/>
        <w:rPr>
          <w:rFonts w:eastAsia="游明朝" w:cstheme="minorBidi"/>
          <w:b/>
          <w:bCs/>
          <w:szCs w:val="22"/>
          <w:lang w:eastAsia="ja-JP"/>
        </w:rPr>
      </w:pPr>
      <w:r w:rsidRPr="00BA19BC">
        <w:rPr>
          <w:rFonts w:eastAsia="游明朝" w:cstheme="minorBidi"/>
          <w:b/>
          <w:bCs/>
          <w:szCs w:val="22"/>
          <w:lang w:eastAsia="ja-JP"/>
        </w:rPr>
        <w:lastRenderedPageBreak/>
        <w:t>ABSTRACT</w:t>
      </w:r>
    </w:p>
    <w:p w14:paraId="6F20CD5A" w14:textId="20A448CC" w:rsidR="00321AFB" w:rsidRPr="00BA19BC" w:rsidRDefault="00396A29" w:rsidP="00E87EF6">
      <w:pPr>
        <w:spacing w:beforeLines="50" w:before="156" w:line="360" w:lineRule="auto"/>
        <w:rPr>
          <w:rFonts w:eastAsia="游明朝" w:cstheme="minorBidi"/>
          <w:szCs w:val="22"/>
          <w:lang w:eastAsia="ja-JP"/>
        </w:rPr>
      </w:pPr>
      <w:r w:rsidRPr="00BA19BC">
        <w:rPr>
          <w:rFonts w:eastAsia="游明朝" w:cstheme="minorBidi"/>
          <w:szCs w:val="22"/>
          <w:lang w:eastAsia="ja-JP"/>
        </w:rPr>
        <w:t xml:space="preserve">Ordered intermetallic </w:t>
      </w:r>
      <w:proofErr w:type="spellStart"/>
      <w:r w:rsidRPr="00BA19BC">
        <w:rPr>
          <w:rFonts w:eastAsia="游明朝" w:cstheme="minorBidi"/>
          <w:szCs w:val="22"/>
          <w:lang w:eastAsia="ja-JP"/>
        </w:rPr>
        <w:t>PtCo</w:t>
      </w:r>
      <w:proofErr w:type="spellEnd"/>
      <w:r w:rsidRPr="00BA19BC">
        <w:rPr>
          <w:rFonts w:eastAsia="游明朝" w:cstheme="minorBidi"/>
          <w:szCs w:val="22"/>
          <w:lang w:eastAsia="ja-JP"/>
        </w:rPr>
        <w:t xml:space="preserve"> alloys are promising candidates for next-generation low-Pt catalysts in proton exchange membrane fuel cells (PEMFCs) due to their high activity and stability originating from ligand and strain effects. However, the influence of the ordered phase on the surface structure, especially after Pt-rich shell</w:t>
      </w:r>
      <w:r w:rsidR="007115F4" w:rsidRPr="00BA19BC">
        <w:rPr>
          <w:rFonts w:eastAsia="游明朝" w:cstheme="minorBidi"/>
          <w:szCs w:val="22"/>
          <w:lang w:eastAsia="ja-JP"/>
        </w:rPr>
        <w:t xml:space="preserve"> formation</w:t>
      </w:r>
      <w:r w:rsidRPr="00BA19BC">
        <w:rPr>
          <w:rFonts w:eastAsia="游明朝" w:cstheme="minorBidi"/>
          <w:szCs w:val="22"/>
          <w:lang w:eastAsia="ja-JP"/>
        </w:rPr>
        <w:t xml:space="preserve">, remains poorly understood. In this study, we systematically investigated the structural and electrochemical properties of </w:t>
      </w:r>
      <w:proofErr w:type="spellStart"/>
      <w:r w:rsidRPr="00BA19BC">
        <w:rPr>
          <w:rFonts w:eastAsia="游明朝" w:cstheme="minorBidi"/>
          <w:szCs w:val="22"/>
          <w:lang w:eastAsia="ja-JP"/>
        </w:rPr>
        <w:t>PtCo</w:t>
      </w:r>
      <w:proofErr w:type="spellEnd"/>
      <w:r w:rsidRPr="00BA19BC">
        <w:rPr>
          <w:rFonts w:eastAsia="游明朝" w:cstheme="minorBidi"/>
          <w:szCs w:val="22"/>
          <w:lang w:eastAsia="ja-JP"/>
        </w:rPr>
        <w:t xml:space="preserve"> catalysts with varying degrees of ordering, prepared by controlling the annealing temperature and time. We combined </w:t>
      </w:r>
      <w:bookmarkStart w:id="5" w:name="_Hlk194421224"/>
      <w:r w:rsidRPr="00BA19BC">
        <w:rPr>
          <w:rFonts w:eastAsia="游明朝" w:cstheme="minorBidi"/>
          <w:szCs w:val="22"/>
          <w:lang w:eastAsia="ja-JP"/>
        </w:rPr>
        <w:t>X-ray diffraction</w:t>
      </w:r>
      <w:bookmarkEnd w:id="5"/>
      <w:r w:rsidRPr="00BA19BC">
        <w:rPr>
          <w:rFonts w:eastAsia="游明朝" w:cstheme="minorBidi"/>
          <w:szCs w:val="22"/>
          <w:lang w:eastAsia="ja-JP"/>
        </w:rPr>
        <w:t xml:space="preserve"> (XRD), X-ray absorption spectroscopy (XAS), scanning transmission electron microscopy (STEM), and pair distribution function (PDF) analysis to elucidate the correlation between the ordering degree, the atomic structure, and the electrochemical performance.</w:t>
      </w:r>
      <w:bookmarkStart w:id="6" w:name="_Hlk187232335"/>
      <w:r w:rsidR="008D7F09" w:rsidRPr="00BA19BC">
        <w:rPr>
          <w:rFonts w:eastAsia="游明朝" w:cstheme="minorBidi"/>
          <w:szCs w:val="22"/>
          <w:lang w:eastAsia="ja-JP"/>
        </w:rPr>
        <w:t xml:space="preserve"> For the first time, our detailed X-ray total </w:t>
      </w:r>
      <w:r w:rsidR="009412A2" w:rsidRPr="00BA19BC">
        <w:rPr>
          <w:rFonts w:eastAsia="游明朝" w:cstheme="minorBidi"/>
          <w:szCs w:val="22"/>
          <w:lang w:eastAsia="ja-JP"/>
        </w:rPr>
        <w:t xml:space="preserve">scattering measurements revealed the true structural characteristics of </w:t>
      </w:r>
      <w:proofErr w:type="spellStart"/>
      <w:r w:rsidR="009412A2" w:rsidRPr="00BA19BC">
        <w:rPr>
          <w:rFonts w:eastAsia="游明朝" w:cstheme="minorBidi"/>
          <w:szCs w:val="22"/>
          <w:lang w:eastAsia="ja-JP"/>
        </w:rPr>
        <w:t>PtCo</w:t>
      </w:r>
      <w:proofErr w:type="spellEnd"/>
      <w:r w:rsidR="009412A2" w:rsidRPr="00BA19BC">
        <w:rPr>
          <w:rFonts w:eastAsia="游明朝" w:cstheme="minorBidi"/>
          <w:szCs w:val="22"/>
          <w:lang w:eastAsia="ja-JP"/>
        </w:rPr>
        <w:t xml:space="preserve"> alloys, indicating that the phase types and their relative contents vary significantly with the ordering degree.</w:t>
      </w:r>
      <w:r w:rsidR="0061260D" w:rsidRPr="00BA19BC">
        <w:rPr>
          <w:rFonts w:eastAsia="游明朝" w:cstheme="minorBidi"/>
          <w:szCs w:val="22"/>
          <w:lang w:eastAsia="ja-JP"/>
        </w:rPr>
        <w:t xml:space="preserve"> </w:t>
      </w:r>
      <w:r w:rsidR="009412A2" w:rsidRPr="00BA19BC">
        <w:rPr>
          <w:rFonts w:eastAsia="游明朝" w:cstheme="minorBidi"/>
          <w:szCs w:val="22"/>
          <w:lang w:eastAsia="ja-JP"/>
        </w:rPr>
        <w:t xml:space="preserve">The ordered </w:t>
      </w:r>
      <w:proofErr w:type="spellStart"/>
      <w:r w:rsidR="009412A2" w:rsidRPr="00BA19BC">
        <w:rPr>
          <w:rFonts w:eastAsia="游明朝" w:cstheme="minorBidi"/>
          <w:szCs w:val="22"/>
          <w:lang w:eastAsia="ja-JP"/>
        </w:rPr>
        <w:t>PtCo</w:t>
      </w:r>
      <w:proofErr w:type="spellEnd"/>
      <w:r w:rsidR="009412A2" w:rsidRPr="00BA19BC">
        <w:rPr>
          <w:rFonts w:eastAsia="游明朝" w:cstheme="minorBidi"/>
          <w:szCs w:val="22"/>
          <w:lang w:eastAsia="ja-JP"/>
        </w:rPr>
        <w:t xml:space="preserve"> catalysts develop a Pt-rich surface layer with anisotropic strain, featuring contracted Pt-Pt distances along the surface and elongated distances across the surface, </w:t>
      </w:r>
      <w:r w:rsidR="000A2452" w:rsidRPr="00BA19BC">
        <w:rPr>
          <w:rFonts w:eastAsia="游明朝" w:cstheme="minorBidi"/>
          <w:szCs w:val="22"/>
          <w:lang w:eastAsia="ja-JP"/>
        </w:rPr>
        <w:t xml:space="preserve">which </w:t>
      </w:r>
      <w:r w:rsidR="009412A2" w:rsidRPr="00BA19BC">
        <w:rPr>
          <w:rFonts w:eastAsia="游明朝" w:cstheme="minorBidi"/>
          <w:szCs w:val="22"/>
          <w:lang w:eastAsia="ja-JP"/>
        </w:rPr>
        <w:t xml:space="preserve">likely contributes to </w:t>
      </w:r>
      <w:r w:rsidR="000A2452" w:rsidRPr="00BA19BC">
        <w:rPr>
          <w:rFonts w:eastAsia="游明朝" w:cstheme="minorBidi"/>
          <w:szCs w:val="22"/>
          <w:lang w:eastAsia="ja-JP"/>
        </w:rPr>
        <w:t xml:space="preserve">its </w:t>
      </w:r>
      <w:r w:rsidR="009412A2" w:rsidRPr="00BA19BC">
        <w:rPr>
          <w:rFonts w:eastAsia="游明朝" w:cstheme="minorBidi"/>
          <w:szCs w:val="22"/>
          <w:lang w:eastAsia="ja-JP"/>
        </w:rPr>
        <w:t>enhanced ORR activity and stability</w:t>
      </w:r>
      <w:r w:rsidR="000A2452" w:rsidRPr="00BA19BC">
        <w:rPr>
          <w:rFonts w:eastAsia="游明朝" w:cstheme="minorBidi"/>
          <w:szCs w:val="22"/>
          <w:lang w:eastAsia="ja-JP"/>
        </w:rPr>
        <w:t xml:space="preserve"> compared to their disordered counterparts</w:t>
      </w:r>
      <w:r w:rsidR="007115F4" w:rsidRPr="00BA19BC">
        <w:rPr>
          <w:rFonts w:eastAsia="游明朝" w:cstheme="minorBidi"/>
          <w:szCs w:val="22"/>
          <w:lang w:eastAsia="ja-JP"/>
        </w:rPr>
        <w:t xml:space="preserve">. </w:t>
      </w:r>
      <w:r w:rsidR="00DE538C" w:rsidRPr="00BA19BC">
        <w:rPr>
          <w:rFonts w:eastAsia="游明朝" w:cstheme="minorBidi"/>
          <w:szCs w:val="22"/>
          <w:lang w:eastAsia="ja-JP"/>
        </w:rPr>
        <w:t>The electrochemical studies and PDF analysis suggested</w:t>
      </w:r>
      <w:r w:rsidR="00477838" w:rsidRPr="00BA19BC">
        <w:rPr>
          <w:rFonts w:eastAsia="游明朝" w:cstheme="minorBidi"/>
          <w:szCs w:val="22"/>
          <w:lang w:eastAsia="ja-JP"/>
        </w:rPr>
        <w:t xml:space="preserve"> that</w:t>
      </w:r>
      <w:r w:rsidR="002270B4" w:rsidRPr="00BA19BC">
        <w:rPr>
          <w:rFonts w:eastAsia="游明朝" w:cstheme="minorBidi"/>
          <w:szCs w:val="22"/>
          <w:lang w:eastAsia="ja-JP"/>
        </w:rPr>
        <w:t xml:space="preserve"> </w:t>
      </w:r>
      <w:r w:rsidR="00477838" w:rsidRPr="00BA19BC">
        <w:rPr>
          <w:rFonts w:eastAsia="游明朝" w:cstheme="minorBidi"/>
          <w:szCs w:val="22"/>
          <w:lang w:eastAsia="ja-JP"/>
        </w:rPr>
        <w:t xml:space="preserve">ordering transition occurs concurrently with particle growth, leading to an abrupt increase in the ORR activity at 350°C before forming a long-range ordered phase, suggesting that local structural changes at the particle surface play a crucial role in enhancing the ORR activity. Further, </w:t>
      </w:r>
      <w:r w:rsidR="00477838" w:rsidRPr="00BA19BC">
        <w:rPr>
          <w:rFonts w:eastAsia="游明朝" w:cstheme="minorBidi"/>
          <w:i/>
          <w:iCs/>
          <w:szCs w:val="22"/>
          <w:lang w:eastAsia="ja-JP"/>
        </w:rPr>
        <w:t>operando</w:t>
      </w:r>
      <w:r w:rsidR="00477838" w:rsidRPr="00BA19BC">
        <w:rPr>
          <w:rFonts w:eastAsia="游明朝" w:cstheme="minorBidi"/>
          <w:szCs w:val="22"/>
          <w:lang w:eastAsia="ja-JP"/>
        </w:rPr>
        <w:t xml:space="preserve"> XAS</w:t>
      </w:r>
      <w:r w:rsidR="00477838" w:rsidRPr="00BA19BC" w:rsidDel="007A1D34">
        <w:rPr>
          <w:rFonts w:eastAsia="游明朝" w:cstheme="minorBidi"/>
          <w:szCs w:val="22"/>
          <w:lang w:eastAsia="ja-JP"/>
        </w:rPr>
        <w:t xml:space="preserve"> </w:t>
      </w:r>
      <w:r w:rsidR="00477838" w:rsidRPr="00BA19BC">
        <w:rPr>
          <w:rFonts w:eastAsia="游明朝" w:cstheme="minorBidi"/>
          <w:szCs w:val="22"/>
          <w:lang w:eastAsia="ja-JP"/>
        </w:rPr>
        <w:t xml:space="preserve">studies confirm lesser Pt oxidation and Pt-OH formation for ordered structures than disordered </w:t>
      </w:r>
      <w:r w:rsidR="00D9071F" w:rsidRPr="00BA19BC">
        <w:rPr>
          <w:rFonts w:eastAsia="游明朝" w:cstheme="minorBidi"/>
          <w:szCs w:val="22"/>
          <w:lang w:eastAsia="ja-JP"/>
        </w:rPr>
        <w:t>ones</w:t>
      </w:r>
      <w:r w:rsidR="00477838" w:rsidRPr="00BA19BC">
        <w:rPr>
          <w:rFonts w:eastAsia="游明朝" w:cstheme="minorBidi"/>
          <w:szCs w:val="22"/>
          <w:lang w:eastAsia="ja-JP"/>
        </w:rPr>
        <w:t>. We believe that our</w:t>
      </w:r>
      <w:r w:rsidR="002270B4" w:rsidRPr="00BA19BC">
        <w:rPr>
          <w:rFonts w:eastAsia="游明朝" w:cstheme="minorBidi"/>
          <w:szCs w:val="22"/>
          <w:lang w:eastAsia="ja-JP"/>
        </w:rPr>
        <w:t xml:space="preserve"> </w:t>
      </w:r>
      <w:r w:rsidR="007115F4" w:rsidRPr="00BA19BC">
        <w:rPr>
          <w:rFonts w:eastAsia="游明朝" w:cstheme="minorBidi"/>
          <w:szCs w:val="22"/>
          <w:lang w:eastAsia="ja-JP"/>
        </w:rPr>
        <w:t xml:space="preserve">findings provide new insights into the relationship between the ordering degree, particle growth, and catalytic properties of </w:t>
      </w:r>
      <w:proofErr w:type="spellStart"/>
      <w:r w:rsidR="007115F4" w:rsidRPr="00BA19BC">
        <w:rPr>
          <w:rFonts w:eastAsia="游明朝" w:cstheme="minorBidi"/>
          <w:szCs w:val="22"/>
          <w:lang w:eastAsia="ja-JP"/>
        </w:rPr>
        <w:t>PtCo</w:t>
      </w:r>
      <w:proofErr w:type="spellEnd"/>
      <w:r w:rsidR="007115F4" w:rsidRPr="00BA19BC">
        <w:rPr>
          <w:rFonts w:eastAsia="游明朝" w:cstheme="minorBidi"/>
          <w:szCs w:val="22"/>
          <w:lang w:eastAsia="ja-JP"/>
        </w:rPr>
        <w:t xml:space="preserve"> catalysts, offering guidance for the design of high-performance electrocatalysts with optimized surface structures.</w:t>
      </w:r>
      <w:r w:rsidR="00382DE1" w:rsidRPr="00BA19BC">
        <w:rPr>
          <w:rFonts w:eastAsia="游明朝" w:cstheme="minorBidi"/>
          <w:szCs w:val="22"/>
          <w:lang w:eastAsia="ja-JP"/>
        </w:rPr>
        <w:t xml:space="preserve"> </w:t>
      </w:r>
    </w:p>
    <w:p w14:paraId="3664EA57" w14:textId="77777777" w:rsidR="00103907" w:rsidRPr="00BA19BC" w:rsidRDefault="00103907" w:rsidP="00E87EF6">
      <w:pPr>
        <w:spacing w:beforeLines="50" w:before="156" w:line="360" w:lineRule="auto"/>
        <w:rPr>
          <w:rFonts w:eastAsia="游明朝" w:cstheme="minorBidi"/>
          <w:szCs w:val="22"/>
          <w:lang w:eastAsia="ja-JP"/>
        </w:rPr>
      </w:pPr>
    </w:p>
    <w:p w14:paraId="5786510D" w14:textId="364A6DBB" w:rsidR="00103907" w:rsidRPr="00BA19BC" w:rsidRDefault="00103907" w:rsidP="00103907">
      <w:pPr>
        <w:pStyle w:val="NoSpacing"/>
        <w:rPr>
          <w:rFonts w:ascii="Times New Roman" w:eastAsia="DengXian" w:hAnsi="Times New Roman" w:cs="Times New Roman"/>
          <w:sz w:val="24"/>
          <w:szCs w:val="24"/>
          <w:lang w:eastAsia="zh-CN"/>
        </w:rPr>
      </w:pPr>
      <w:r w:rsidRPr="00BA19BC">
        <w:rPr>
          <w:rFonts w:ascii="Times New Roman" w:eastAsia="DengXian" w:hAnsi="Times New Roman" w:cs="Times New Roman"/>
          <w:b/>
          <w:bCs/>
          <w:sz w:val="28"/>
          <w:szCs w:val="28"/>
          <w:lang w:eastAsia="zh-CN"/>
        </w:rPr>
        <w:t>Keywords:</w:t>
      </w:r>
      <w:r w:rsidRPr="00BA19BC">
        <w:rPr>
          <w:rFonts w:ascii="Times New Roman" w:eastAsia="DengXian" w:hAnsi="Times New Roman" w:cs="Times New Roman"/>
          <w:sz w:val="24"/>
          <w:szCs w:val="24"/>
          <w:lang w:eastAsia="zh-CN"/>
        </w:rPr>
        <w:t xml:space="preserve"> </w:t>
      </w:r>
      <w:bookmarkEnd w:id="6"/>
      <w:r w:rsidRPr="00BA19BC">
        <w:rPr>
          <w:rFonts w:ascii="Times New Roman" w:eastAsia="DengXian" w:hAnsi="Times New Roman" w:cs="Times New Roman"/>
          <w:sz w:val="24"/>
          <w:szCs w:val="24"/>
          <w:lang w:eastAsia="zh-CN"/>
        </w:rPr>
        <w:t xml:space="preserve">Intermetallic </w:t>
      </w:r>
      <w:proofErr w:type="spellStart"/>
      <w:r w:rsidRPr="00BA19BC">
        <w:rPr>
          <w:rFonts w:ascii="Times New Roman" w:eastAsia="DengXian" w:hAnsi="Times New Roman" w:cs="Times New Roman"/>
          <w:sz w:val="24"/>
          <w:szCs w:val="24"/>
          <w:lang w:eastAsia="zh-CN"/>
        </w:rPr>
        <w:t>PtCo</w:t>
      </w:r>
      <w:proofErr w:type="spellEnd"/>
      <w:r w:rsidRPr="00BA19BC">
        <w:rPr>
          <w:rFonts w:ascii="Times New Roman" w:eastAsia="DengXian" w:hAnsi="Times New Roman" w:cs="Times New Roman"/>
          <w:sz w:val="24"/>
          <w:szCs w:val="24"/>
          <w:lang w:eastAsia="zh-CN"/>
        </w:rPr>
        <w:t xml:space="preserve"> alloys, ordering degree, oxygen reduction reaction (ORR), X-ray absorption spectroscopy (XAS), pair distribution function (PDF) </w:t>
      </w:r>
    </w:p>
    <w:p w14:paraId="38C5F958" w14:textId="31266F62" w:rsidR="000F7895" w:rsidRPr="00BA19BC" w:rsidRDefault="00EC57D7" w:rsidP="00103907">
      <w:pPr>
        <w:pStyle w:val="NoSpacing"/>
        <w:rPr>
          <w:rFonts w:ascii="Times New Roman" w:eastAsia="DengXian" w:hAnsi="Times New Roman" w:cs="Times New Roman"/>
          <w:b/>
          <w:bCs/>
          <w:sz w:val="28"/>
          <w:szCs w:val="28"/>
          <w:lang w:eastAsia="zh-CN"/>
        </w:rPr>
      </w:pPr>
      <w:r w:rsidRPr="00BA19BC">
        <w:rPr>
          <w:rFonts w:ascii="Times New Roman" w:hAnsi="Times New Roman" w:cs="Times New Roman"/>
          <w:b/>
          <w:bCs/>
          <w:sz w:val="28"/>
          <w:szCs w:val="28"/>
        </w:rPr>
        <w:lastRenderedPageBreak/>
        <w:t>Introduction</w:t>
      </w:r>
      <w:r w:rsidR="00343EA9" w:rsidRPr="00BA19BC">
        <w:rPr>
          <w:rFonts w:ascii="Times New Roman" w:hAnsi="Times New Roman" w:cs="Times New Roman"/>
          <w:b/>
          <w:bCs/>
          <w:sz w:val="28"/>
          <w:szCs w:val="28"/>
        </w:rPr>
        <w:t xml:space="preserve"> </w:t>
      </w:r>
      <w:r w:rsidR="00CB6156" w:rsidRPr="00BA19BC">
        <w:rPr>
          <w:rFonts w:ascii="Times New Roman" w:hAnsi="Times New Roman" w:cs="Times New Roman"/>
          <w:b/>
          <w:bCs/>
          <w:sz w:val="28"/>
          <w:szCs w:val="28"/>
        </w:rPr>
        <w:t xml:space="preserve"> </w:t>
      </w:r>
      <w:r w:rsidR="000F7895" w:rsidRPr="00BA19BC">
        <w:rPr>
          <w:rFonts w:ascii="Times New Roman" w:hAnsi="Times New Roman" w:cs="Times New Roman"/>
          <w:b/>
          <w:bCs/>
          <w:sz w:val="28"/>
          <w:szCs w:val="28"/>
        </w:rPr>
        <w:t xml:space="preserve"> </w:t>
      </w:r>
      <w:r w:rsidR="000B50EE" w:rsidRPr="00BA19BC">
        <w:rPr>
          <w:rFonts w:ascii="Times New Roman" w:hAnsi="Times New Roman" w:cs="Times New Roman"/>
          <w:b/>
          <w:bCs/>
          <w:sz w:val="28"/>
          <w:szCs w:val="28"/>
        </w:rPr>
        <w:t xml:space="preserve"> </w:t>
      </w:r>
    </w:p>
    <w:p w14:paraId="586BD169" w14:textId="0D14441B" w:rsidR="001C43AE" w:rsidRPr="00BA19BC" w:rsidRDefault="001C43AE" w:rsidP="001C43AE">
      <w:pPr>
        <w:spacing w:line="360" w:lineRule="auto"/>
        <w:rPr>
          <w:rFonts w:eastAsia="游明朝"/>
          <w:lang w:eastAsia="ja-JP"/>
        </w:rPr>
      </w:pPr>
      <w:r w:rsidRPr="00BA19BC">
        <w:t>Proton exchange membrane fuel cells (PEMFCs) have garnered significant attention as a promising energy conversion technology for various applications, particularly in the automotive industry</w:t>
      </w:r>
      <w:r w:rsidR="000540D6" w:rsidRPr="00BA19BC">
        <w:t>.</w:t>
      </w:r>
      <w:r w:rsidR="00A41674" w:rsidRPr="00BA19BC">
        <w:rPr>
          <w:lang w:val="en-IN"/>
        </w:rPr>
        <w:fldChar w:fldCharType="begin"/>
      </w:r>
      <w:r w:rsidR="0017715B" w:rsidRPr="00BA19BC">
        <w:rPr>
          <w:lang w:val="en-IN"/>
        </w:rPr>
        <w:instrText xml:space="preserve"> ADDIN EN.CITE &lt;EndNote&gt;&lt;Cite&gt;&lt;Author&gt;Yu&lt;/Author&gt;&lt;Year&gt;2023&lt;/Year&gt;&lt;RecNum&gt;1126&lt;/RecNum&gt;&lt;DisplayText&gt;&lt;style face="superscript"&gt;1-2&lt;/style&gt;&lt;/DisplayText&gt;&lt;record&gt;&lt;rec-number&gt;1126&lt;/rec-number&gt;&lt;foreign-keys&gt;&lt;key app="EN" db-id="trd99r2wqeesawetf025z0wv0ff5fwdv0wzt" timestamp="1713862721"&gt;1126&lt;/key&gt;&lt;/foreign-keys&gt;&lt;ref-type name="Journal Article"&gt;17&lt;/ref-type&gt;&lt;contributors&gt;&lt;authors&gt;&lt;author&gt;Yu, Siying&lt;/author&gt;&lt;author&gt;Yang, Hong&lt;/author&gt;&lt;/authors&gt;&lt;/contributors&gt;&lt;titles&gt;&lt;title&gt;Design principles for the synthesis of platinum–cobalt intermetallic nanoparticles for electrocatalytic applications&lt;/title&gt;&lt;secondary-title&gt;Chemical Communications&lt;/secondary-title&gt;&lt;/titles&gt;&lt;periodical&gt;&lt;full-title&gt;Chemical communications&lt;/full-title&gt;&lt;/periodical&gt;&lt;pages&gt;4852-4871&lt;/pages&gt;&lt;volume&gt;59&lt;/volume&gt;&lt;number&gt;33&lt;/number&gt;&lt;dates&gt;&lt;year&gt;2023&lt;/year&gt;&lt;/dates&gt;&lt;urls&gt;&lt;/urls&gt;&lt;/record&gt;&lt;/Cite&gt;&lt;Cite&gt;&lt;Author&gt;Zhuang&lt;/Author&gt;&lt;Year&gt;2023&lt;/Year&gt;&lt;RecNum&gt;1144&lt;/RecNum&gt;&lt;record&gt;&lt;rec-number&gt;1144&lt;/rec-number&gt;&lt;foreign-keys&gt;&lt;key app="EN" db-id="trd99r2wqeesawetf025z0wv0ff5fwdv0wzt" timestamp="1744186281"&gt;1144&lt;/key&gt;&lt;/foreign-keys&gt;&lt;ref-type name="Journal Article"&gt;17&lt;/ref-type&gt;&lt;contributors&gt;&lt;authors&gt;&lt;author&gt;Zhuang, Yujuan&lt;/author&gt;&lt;author&gt;Yang, Jiao&lt;/author&gt;&lt;author&gt;Meng, Lingwei&lt;/author&gt;&lt;author&gt;Ma, Chuanming&lt;/author&gt;&lt;author&gt;Peng, Lishan&lt;/author&gt;&lt;author&gt;Chen, De&lt;/author&gt;&lt;author&gt;Chen, Qingjun&lt;/author&gt;&lt;/authors&gt;&lt;/contributors&gt;&lt;titles&gt;&lt;title&gt;Polyaniline-derived carbon nanofibers with a high graphitization degree loading ordered PtNi intermetallic nanoparticles for oxygen reduction reaction&lt;/title&gt;&lt;secondary-title&gt;Industrial Chemistry &amp;amp; Materials&lt;/secondary-title&gt;&lt;/titles&gt;&lt;periodical&gt;&lt;full-title&gt;Industrial Chemistry &amp;amp; Materials&lt;/full-title&gt;&lt;/periodical&gt;&lt;pages&gt;458-464&lt;/pages&gt;&lt;volume&gt;1&lt;/volume&gt;&lt;number&gt;3&lt;/number&gt;&lt;dates&gt;&lt;year&gt;2023&lt;/year&gt;&lt;/dates&gt;&lt;urls&gt;&lt;/urls&gt;&lt;/record&gt;&lt;/Cite&gt;&lt;/EndNote&gt;</w:instrText>
      </w:r>
      <w:r w:rsidR="00A41674" w:rsidRPr="00BA19BC">
        <w:rPr>
          <w:lang w:val="en-IN"/>
        </w:rPr>
        <w:fldChar w:fldCharType="separate"/>
      </w:r>
      <w:r w:rsidR="0017715B" w:rsidRPr="00BA19BC">
        <w:rPr>
          <w:noProof/>
          <w:vertAlign w:val="superscript"/>
          <w:lang w:val="en-IN"/>
        </w:rPr>
        <w:t>1-2</w:t>
      </w:r>
      <w:r w:rsidR="00A41674" w:rsidRPr="00BA19BC">
        <w:rPr>
          <w:lang w:val="en-IN"/>
        </w:rPr>
        <w:fldChar w:fldCharType="end"/>
      </w:r>
      <w:r w:rsidRPr="00BA19BC">
        <w:t xml:space="preserve"> However, the widespread adoption of PEMFCs is hindered by the high cost and limited availability of platinum (Pt), a key component of the electrocatalysts used in these devices</w:t>
      </w:r>
      <w:r w:rsidR="000540D6" w:rsidRPr="00BA19BC">
        <w:t>.</w:t>
      </w:r>
      <w:r w:rsidR="00A41674" w:rsidRPr="00BA19BC">
        <w:fldChar w:fldCharType="begin">
          <w:fldData xml:space="preserve">PEVuZE5vdGU+PENpdGU+PEF1dGhvcj5MaTwvQXV0aG9yPjxZZWFyPjIwMjM8L1llYXI+PFJlY051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==
</w:fldData>
        </w:fldChar>
      </w:r>
      <w:r w:rsidR="0017715B" w:rsidRPr="00BA19BC">
        <w:instrText xml:space="preserve"> ADDIN EN.CITE </w:instrText>
      </w:r>
      <w:r w:rsidR="0017715B" w:rsidRPr="00BA19BC">
        <w:fldChar w:fldCharType="begin">
          <w:fldData xml:space="preserve">PEVuZE5vdGU+PENpdGU+PEF1dGhvcj5MaTwvQXV0aG9yPjxZZWFyPjIwMjM8L1llYXI+PFJlY051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==
</w:fldData>
        </w:fldChar>
      </w:r>
      <w:r w:rsidR="0017715B" w:rsidRPr="00BA19BC">
        <w:instrText xml:space="preserve"> ADDIN EN.CITE.DATA </w:instrText>
      </w:r>
      <w:r w:rsidR="0017715B" w:rsidRPr="00BA19BC">
        <w:fldChar w:fldCharType="end"/>
      </w:r>
      <w:r w:rsidR="00A41674" w:rsidRPr="00BA19BC">
        <w:fldChar w:fldCharType="separate"/>
      </w:r>
      <w:r w:rsidR="0017715B" w:rsidRPr="00BA19BC">
        <w:rPr>
          <w:noProof/>
          <w:vertAlign w:val="superscript"/>
        </w:rPr>
        <w:t>3-4</w:t>
      </w:r>
      <w:r w:rsidR="00A41674" w:rsidRPr="00BA19BC">
        <w:fldChar w:fldCharType="end"/>
      </w:r>
      <w:r w:rsidRPr="00BA19BC">
        <w:t xml:space="preserve"> To address this challenge, extensive research efforts have focused on developing Pt-based alloy catalysts with reduced Pt content and enhanced catalytic activity. Alloying Pt with 3d transition metals can effectively reduce Pt usage and improve the catalytic activity through ligand and strain effects</w:t>
      </w:r>
      <w:r w:rsidR="000540D6" w:rsidRPr="00BA19BC">
        <w:t>.</w:t>
      </w:r>
      <w:r w:rsidR="00A41674" w:rsidRPr="00BA19BC">
        <w:fldChar w:fldCharType="begin">
          <w:fldData xml:space="preserve">PEVuZE5vdGU+PENpdGU+PEF1dGhvcj5UYW5nPC9BdXRob3I+PFllYXI+MjAyMjwvWWVhcj48UmVj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</w:fldData>
        </w:fldChar>
      </w:r>
      <w:r w:rsidR="008B0F06" w:rsidRPr="00BA19BC">
        <w:instrText xml:space="preserve"> ADDIN EN.CITE </w:instrText>
      </w:r>
      <w:r w:rsidR="008B0F06" w:rsidRPr="00BA19BC">
        <w:fldChar w:fldCharType="begin">
          <w:fldData xml:space="preserve">PEVuZE5vdGU+PENpdGU+PEF1dGhvcj5UYW5nPC9BdXRob3I+PFllYXI+MjAyMjwvWWVhcj48UmVj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</w:fldData>
        </w:fldChar>
      </w:r>
      <w:r w:rsidR="008B0F06" w:rsidRPr="00BA19BC">
        <w:instrText xml:space="preserve"> ADDIN EN.CITE.DATA </w:instrText>
      </w:r>
      <w:r w:rsidR="008B0F06" w:rsidRPr="00BA19BC">
        <w:fldChar w:fldCharType="end"/>
      </w:r>
      <w:r w:rsidR="00A41674" w:rsidRPr="00BA19BC">
        <w:fldChar w:fldCharType="separate"/>
      </w:r>
      <w:r w:rsidR="008B0F06" w:rsidRPr="00BA19BC">
        <w:rPr>
          <w:noProof/>
          <w:vertAlign w:val="superscript"/>
        </w:rPr>
        <w:t>5-6</w:t>
      </w:r>
      <w:r w:rsidR="00A41674" w:rsidRPr="00BA19BC">
        <w:fldChar w:fldCharType="end"/>
      </w:r>
      <w:r w:rsidRPr="00BA19BC">
        <w:t xml:space="preserve"> However, conventional Pt-alloy catalysts often suffer from poor durability due to the leaching of the less noble metal in the harsh electrochemical environment of PEMFCs</w:t>
      </w:r>
      <w:r w:rsidR="000540D6" w:rsidRPr="00BA19BC">
        <w:t>.</w:t>
      </w:r>
      <w:r w:rsidR="00A41674" w:rsidRPr="00BA19BC">
        <w:fldChar w:fldCharType="begin">
          <w:fldData xml:space="preserve">PEVuZE5vdGU+PENpdGU+PEF1dGhvcj5DaGF0dG90PC9BdXRob3I+PFllYXI+MjAyMjwvWWVhcj48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</w:fldData>
        </w:fldChar>
      </w:r>
      <w:r w:rsidR="008B0F06" w:rsidRPr="00BA19BC">
        <w:instrText xml:space="preserve"> ADDIN EN.CITE </w:instrText>
      </w:r>
      <w:r w:rsidR="008B0F06" w:rsidRPr="00BA19BC">
        <w:fldChar w:fldCharType="begin">
          <w:fldData xml:space="preserve">PEVuZE5vdGU+PENpdGU+PEF1dGhvcj5DaGF0dG90PC9BdXRob3I+PFllYXI+MjAyMjwvWWVhcj48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</w:fldData>
        </w:fldChar>
      </w:r>
      <w:r w:rsidR="008B0F06" w:rsidRPr="00BA19BC">
        <w:instrText xml:space="preserve"> ADDIN EN.CITE.DATA </w:instrText>
      </w:r>
      <w:r w:rsidR="008B0F06" w:rsidRPr="00BA19BC">
        <w:fldChar w:fldCharType="end"/>
      </w:r>
      <w:r w:rsidR="00A41674" w:rsidRPr="00BA19BC">
        <w:fldChar w:fldCharType="separate"/>
      </w:r>
      <w:r w:rsidR="008B0F06" w:rsidRPr="00BA19BC">
        <w:rPr>
          <w:noProof/>
          <w:vertAlign w:val="superscript"/>
        </w:rPr>
        <w:t>7-8</w:t>
      </w:r>
      <w:r w:rsidR="00A41674" w:rsidRPr="00BA19BC">
        <w:fldChar w:fldCharType="end"/>
      </w:r>
      <w:r w:rsidRPr="00BA19BC">
        <w:rPr>
          <w:rFonts w:eastAsia="游明朝" w:hint="eastAsia"/>
          <w:lang w:eastAsia="ja-JP"/>
        </w:rPr>
        <w:t xml:space="preserve"> </w:t>
      </w:r>
      <w:r w:rsidRPr="00BA19BC">
        <w:t>In this context, Pt-based intermetallic compounds have emerged as promising candidates for next-generation PEMFC catalysts. These compounds offer a unique combination of high activity and stability owing to their well-defined atomic arrangement and strong Pt-M bonds</w:t>
      </w:r>
      <w:r w:rsidR="000540D6" w:rsidRPr="00BA19BC">
        <w:t>.</w:t>
      </w:r>
      <w:r w:rsidR="00062E26" w:rsidRPr="00BA19BC">
        <w:fldChar w:fldCharType="begin">
          <w:fldData xml:space="preserve">PEVuZE5vdGU+PENpdGU+PEF1dGhvcj5DaGVuZzwvQXV0aG9yPjxZZWFyPjIwMjE8L1llYXI+PFJl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</w:fldData>
        </w:fldChar>
      </w:r>
      <w:r w:rsidR="008B0F06" w:rsidRPr="00BA19BC">
        <w:instrText xml:space="preserve"> ADDIN EN.CITE </w:instrText>
      </w:r>
      <w:r w:rsidR="008B0F06" w:rsidRPr="00BA19BC">
        <w:fldChar w:fldCharType="begin">
          <w:fldData xml:space="preserve">PEVuZE5vdGU+PENpdGU+PEF1dGhvcj5DaGVuZzwvQXV0aG9yPjxZZWFyPjIwMjE8L1llYXI+PFJl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</w:fldData>
        </w:fldChar>
      </w:r>
      <w:r w:rsidR="008B0F06" w:rsidRPr="00BA19BC">
        <w:instrText xml:space="preserve"> ADDIN EN.CITE.DATA </w:instrText>
      </w:r>
      <w:r w:rsidR="008B0F06" w:rsidRPr="00BA19BC">
        <w:fldChar w:fldCharType="end"/>
      </w:r>
      <w:r w:rsidR="00062E26" w:rsidRPr="00BA19BC">
        <w:fldChar w:fldCharType="separate"/>
      </w:r>
      <w:r w:rsidR="008B0F06" w:rsidRPr="00BA19BC">
        <w:rPr>
          <w:noProof/>
          <w:vertAlign w:val="superscript"/>
        </w:rPr>
        <w:t>9-10</w:t>
      </w:r>
      <w:r w:rsidR="00062E26" w:rsidRPr="00BA19BC">
        <w:fldChar w:fldCharType="end"/>
      </w:r>
      <w:r w:rsidRPr="00BA19BC">
        <w:t xml:space="preserve"> Among various Pt-based intermetallic compounds, </w:t>
      </w:r>
      <w:proofErr w:type="spellStart"/>
      <w:r w:rsidRPr="00BA19BC">
        <w:t>PtCo</w:t>
      </w:r>
      <w:proofErr w:type="spellEnd"/>
      <w:r w:rsidRPr="00BA19BC">
        <w:t xml:space="preserve"> alloys have shown particularly promising performance, meeting the DOE's target for over 8000 h of operation</w:t>
      </w:r>
      <w:r w:rsidR="000540D6" w:rsidRPr="00BA19BC">
        <w:t>.</w:t>
      </w:r>
      <w:r w:rsidR="007720E4" w:rsidRPr="00BA19BC">
        <w:rPr>
          <w:lang w:val="en-IN"/>
        </w:rPr>
        <w:fldChar w:fldCharType="begin"/>
      </w:r>
      <w:r w:rsidR="000577E8" w:rsidRPr="00BA19BC">
        <w:rPr>
          <w:lang w:val="en-IN"/>
        </w:rPr>
        <w:instrText xml:space="preserve"> ADDIN EN.CITE &lt;EndNote&gt;&lt;Cite&gt;&lt;Author&gt;Yu&lt;/Author&gt;&lt;Year&gt;2023&lt;/Year&gt;&lt;RecNum&gt;1126&lt;/RecNum&gt;&lt;DisplayText&gt;&lt;style face="superscript"&gt;1&lt;/style&gt;&lt;/DisplayText&gt;&lt;record&gt;&lt;rec-number&gt;1126&lt;/rec-number&gt;&lt;foreign-keys&gt;&lt;key app="EN" db-id="trd99r2wqeesawetf025z0wv0ff5fwdv0wzt" timestamp="1713862721"&gt;1126&lt;/key&gt;&lt;/foreign-keys&gt;&lt;ref-type name="Journal Article"&gt;17&lt;/ref-type&gt;&lt;contributors&gt;&lt;authors&gt;&lt;author&gt;Yu, Siying&lt;/author&gt;&lt;author&gt;Yang, Hong&lt;/author&gt;&lt;/authors&gt;&lt;/contributors&gt;&lt;titles&gt;&lt;title&gt;Design principles for the synthesis of platinum–cobalt intermetallic nanoparticles for electrocatalytic applications&lt;/title&gt;&lt;secondary-title&gt;Chemical Communications&lt;/secondary-title&gt;&lt;/titles&gt;&lt;periodical&gt;&lt;full-title&gt;Chemical communications&lt;/full-title&gt;&lt;/periodical&gt;&lt;pages&gt;4852-4871&lt;/pages&gt;&lt;volume&gt;59&lt;/volume&gt;&lt;number&gt;33&lt;/number&gt;&lt;dates&gt;&lt;year&gt;2023&lt;/year&gt;&lt;/dates&gt;&lt;urls&gt;&lt;/urls&gt;&lt;/record&gt;&lt;/Cite&gt;&lt;/EndNote&gt;</w:instrText>
      </w:r>
      <w:r w:rsidR="007720E4" w:rsidRPr="00BA19BC">
        <w:rPr>
          <w:lang w:val="en-IN"/>
        </w:rPr>
        <w:fldChar w:fldCharType="separate"/>
      </w:r>
      <w:r w:rsidR="000577E8" w:rsidRPr="00BA19BC">
        <w:rPr>
          <w:noProof/>
          <w:vertAlign w:val="superscript"/>
          <w:lang w:val="en-IN"/>
        </w:rPr>
        <w:t>1</w:t>
      </w:r>
      <w:r w:rsidR="007720E4" w:rsidRPr="00BA19BC">
        <w:rPr>
          <w:lang w:val="en-IN"/>
        </w:rPr>
        <w:fldChar w:fldCharType="end"/>
      </w:r>
    </w:p>
    <w:p w14:paraId="7C33E807" w14:textId="4C666406" w:rsidR="00315120" w:rsidRPr="00BA19BC" w:rsidRDefault="00494AAF" w:rsidP="007B5A2B">
      <w:pPr>
        <w:spacing w:line="360" w:lineRule="auto"/>
        <w:ind w:firstLine="420"/>
        <w:rPr>
          <w:rFonts w:eastAsia="游明朝"/>
          <w:lang w:eastAsia="ja-JP"/>
        </w:rPr>
      </w:pPr>
      <w:r w:rsidRPr="00BA19BC">
        <w:rPr>
          <w:rFonts w:eastAsia="游明朝"/>
          <w:lang w:eastAsia="ja-JP"/>
        </w:rPr>
        <w:t>The formation of Pt-based intermetallic compounds typically involves a high-temperature annealing process to transform the disordered solid solution phase into an ordered intermetallic structure</w:t>
      </w:r>
      <w:r w:rsidR="000540D6" w:rsidRPr="00BA19BC">
        <w:rPr>
          <w:rFonts w:eastAsia="游明朝"/>
          <w:lang w:eastAsia="ja-JP"/>
        </w:rPr>
        <w:t>.</w:t>
      </w:r>
      <w:r w:rsidR="000E107A" w:rsidRPr="00BA19BC">
        <w:fldChar w:fldCharType="begin">
          <w:fldData xml:space="preserve">PEVuZE5vdGU+PENpdGU+PEF1dGhvcj5ZYW5nPC9BdXRob3I+PFllYXI+MjAyMTwvWWVhcj48UmVj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==
</w:fldData>
        </w:fldChar>
      </w:r>
      <w:r w:rsidR="008B0F06" w:rsidRPr="00BA19BC">
        <w:instrText xml:space="preserve"> ADDIN EN.CITE </w:instrText>
      </w:r>
      <w:r w:rsidR="008B0F06" w:rsidRPr="00BA19BC">
        <w:fldChar w:fldCharType="begin">
          <w:fldData xml:space="preserve">PEVuZE5vdGU+PENpdGU+PEF1dGhvcj5ZYW5nPC9BdXRob3I+PFllYXI+MjAyMTwvWWVhcj48UmVj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==
</w:fldData>
        </w:fldChar>
      </w:r>
      <w:r w:rsidR="008B0F06" w:rsidRPr="00BA19BC">
        <w:instrText xml:space="preserve"> ADDIN EN.CITE.DATA </w:instrText>
      </w:r>
      <w:r w:rsidR="008B0F06" w:rsidRPr="00BA19BC">
        <w:fldChar w:fldCharType="end"/>
      </w:r>
      <w:r w:rsidR="000E107A" w:rsidRPr="00BA19BC">
        <w:fldChar w:fldCharType="separate"/>
      </w:r>
      <w:r w:rsidR="008B0F06" w:rsidRPr="00BA19BC">
        <w:rPr>
          <w:noProof/>
          <w:vertAlign w:val="superscript"/>
        </w:rPr>
        <w:t>10-12</w:t>
      </w:r>
      <w:r w:rsidR="000E107A" w:rsidRPr="00BA19BC">
        <w:fldChar w:fldCharType="end"/>
      </w:r>
      <w:r w:rsidRPr="00BA19BC">
        <w:rPr>
          <w:rFonts w:eastAsia="游明朝"/>
          <w:lang w:eastAsia="ja-JP"/>
        </w:rPr>
        <w:t xml:space="preserve"> </w:t>
      </w:r>
      <w:r w:rsidR="00B76BA0" w:rsidRPr="00BA19BC">
        <w:t>The ordered alloy catalysts are often superior to their disordered counterparts, as the ordered structures tend to induce more pronounced compressive strain due the shortening the Pt−Pt bond distance, which optimizes the adsorption strength of oxygen reduction reaction (ORR) intermediates, thereby enhancing the overall catalytic activity.</w:t>
      </w:r>
      <w:r w:rsidR="00B76BA0" w:rsidRPr="00BA19BC">
        <w:fldChar w:fldCharType="begin">
          <w:fldData xml:space="preserve">PEVuZE5vdGU+PENpdGU+PEF1dGhvcj5DaGVuZzwvQXV0aG9yPjxZZWFyPjIwMjE8L1llYXI+PFJl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</w:fldData>
        </w:fldChar>
      </w:r>
      <w:r w:rsidR="00022972" w:rsidRPr="00BA19BC">
        <w:instrText xml:space="preserve"> ADDIN EN.CITE </w:instrText>
      </w:r>
      <w:r w:rsidR="00022972" w:rsidRPr="00BA19BC">
        <w:fldChar w:fldCharType="begin">
          <w:fldData xml:space="preserve">PEVuZE5vdGU+PENpdGU+PEF1dGhvcj5DaGVuZzwvQXV0aG9yPjxZZWFyPjIwMjE8L1llYXI+PFJl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</w:fldData>
        </w:fldChar>
      </w:r>
      <w:r w:rsidR="00022972" w:rsidRPr="00BA19BC">
        <w:instrText xml:space="preserve"> ADDIN EN.CITE.DATA </w:instrText>
      </w:r>
      <w:r w:rsidR="00022972" w:rsidRPr="00BA19BC">
        <w:fldChar w:fldCharType="end"/>
      </w:r>
      <w:r w:rsidR="00B76BA0" w:rsidRPr="00BA19BC">
        <w:fldChar w:fldCharType="separate"/>
      </w:r>
      <w:r w:rsidR="00022972" w:rsidRPr="00BA19BC">
        <w:rPr>
          <w:noProof/>
          <w:vertAlign w:val="superscript"/>
        </w:rPr>
        <w:t>9-10, 13</w:t>
      </w:r>
      <w:r w:rsidR="00B76BA0" w:rsidRPr="00BA19BC">
        <w:fldChar w:fldCharType="end"/>
      </w:r>
      <w:r w:rsidR="00B76BA0" w:rsidRPr="00BA19BC">
        <w:t xml:space="preserve"> </w:t>
      </w:r>
      <w:r w:rsidR="002C71C4" w:rsidRPr="00BA19BC">
        <w:t xml:space="preserve">However, the high temperatures used in the annealing process often result in an increase in particle size, which can negatively affect mass activity due to the reduced surface area. </w:t>
      </w:r>
      <w:r w:rsidR="00E6284B" w:rsidRPr="00BA19BC">
        <w:t>Therefore,</w:t>
      </w:r>
      <w:r w:rsidR="002C71C4" w:rsidRPr="00BA19BC">
        <w:t xml:space="preserve"> the local structural changes that occur at elevated temperatures necessitate a deeper understanding of their impact on catalytic performance.</w:t>
      </w:r>
      <w:r w:rsidR="002F1213" w:rsidRPr="00BA19BC">
        <w:t xml:space="preserve"> </w:t>
      </w:r>
      <w:r w:rsidR="00785F18" w:rsidRPr="00BA19BC">
        <w:rPr>
          <w:rFonts w:eastAsia="游明朝"/>
          <w:lang w:eastAsia="ja-JP"/>
        </w:rPr>
        <w:t xml:space="preserve">Despite the growing interest in </w:t>
      </w:r>
      <w:proofErr w:type="spellStart"/>
      <w:r w:rsidR="00785F18" w:rsidRPr="00BA19BC">
        <w:rPr>
          <w:rFonts w:eastAsia="游明朝"/>
          <w:lang w:eastAsia="ja-JP"/>
        </w:rPr>
        <w:t>PtCo</w:t>
      </w:r>
      <w:proofErr w:type="spellEnd"/>
      <w:r w:rsidR="00785F18" w:rsidRPr="00BA19BC">
        <w:rPr>
          <w:rFonts w:eastAsia="游明朝"/>
          <w:lang w:eastAsia="ja-JP"/>
        </w:rPr>
        <w:t xml:space="preserve"> intermetallic catalysts, a comprehensive understanding of the structural evolution during the ordering </w:t>
      </w:r>
      <w:r w:rsidR="00785F18" w:rsidRPr="00BA19BC">
        <w:rPr>
          <w:rFonts w:eastAsia="游明朝"/>
          <w:lang w:eastAsia="ja-JP"/>
        </w:rPr>
        <w:lastRenderedPageBreak/>
        <w:t xml:space="preserve">transformation remains elusive. Conventional analyses often rely on the appearance of diffraction peaks associated with the ordered phase in </w:t>
      </w:r>
      <w:r w:rsidR="004F218B" w:rsidRPr="00BA19BC">
        <w:rPr>
          <w:rFonts w:eastAsia="游明朝" w:hint="eastAsia"/>
          <w:lang w:eastAsia="ja-JP"/>
        </w:rPr>
        <w:t>X-ray diffraction (</w:t>
      </w:r>
      <w:r w:rsidR="00785F18" w:rsidRPr="00BA19BC">
        <w:rPr>
          <w:rFonts w:eastAsia="游明朝"/>
          <w:lang w:eastAsia="ja-JP"/>
        </w:rPr>
        <w:t>XRD</w:t>
      </w:r>
      <w:r w:rsidR="004F218B" w:rsidRPr="00BA19BC">
        <w:rPr>
          <w:rFonts w:eastAsia="游明朝" w:hint="eastAsia"/>
          <w:lang w:eastAsia="ja-JP"/>
        </w:rPr>
        <w:t>)</w:t>
      </w:r>
      <w:r w:rsidR="00785F18" w:rsidRPr="00BA19BC">
        <w:rPr>
          <w:rFonts w:eastAsia="游明朝"/>
          <w:lang w:eastAsia="ja-JP"/>
        </w:rPr>
        <w:t xml:space="preserve"> patterns and qualitative or semi-quantitative estimations of the ordering degree based on the relative intensities of these peaks</w:t>
      </w:r>
      <w:r w:rsidR="000540D6" w:rsidRPr="00BA19BC">
        <w:rPr>
          <w:rFonts w:eastAsia="游明朝"/>
          <w:lang w:eastAsia="ja-JP"/>
        </w:rPr>
        <w:t>.</w:t>
      </w:r>
      <w:r w:rsidR="00694B09" w:rsidRPr="00BA19BC">
        <w:fldChar w:fldCharType="begin">
          <w:fldData xml:space="preserve">PEVuZE5vdGU+PENpdGU+PEF1dGhvcj5YaW9uZzwvQXV0aG9yPjxZZWFyPjIwMTk8L1llYXI+PFJl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</w:fldData>
        </w:fldChar>
      </w:r>
      <w:r w:rsidR="00022972" w:rsidRPr="00BA19BC">
        <w:instrText xml:space="preserve"> ADDIN EN.CITE </w:instrText>
      </w:r>
      <w:r w:rsidR="00022972" w:rsidRPr="00BA19BC">
        <w:fldChar w:fldCharType="begin">
          <w:fldData xml:space="preserve">PEVuZE5vdGU+PENpdGU+PEF1dGhvcj5YaW9uZzwvQXV0aG9yPjxZZWFyPjIwMTk8L1llYXI+PFJl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</w:fldData>
        </w:fldChar>
      </w:r>
      <w:r w:rsidR="00022972" w:rsidRPr="00BA19BC">
        <w:instrText xml:space="preserve"> ADDIN EN.CITE.DATA </w:instrText>
      </w:r>
      <w:r w:rsidR="00022972" w:rsidRPr="00BA19BC">
        <w:fldChar w:fldCharType="end"/>
      </w:r>
      <w:r w:rsidR="00694B09" w:rsidRPr="00BA19BC">
        <w:fldChar w:fldCharType="separate"/>
      </w:r>
      <w:r w:rsidR="00022972" w:rsidRPr="00BA19BC">
        <w:rPr>
          <w:noProof/>
          <w:vertAlign w:val="superscript"/>
        </w:rPr>
        <w:t>14-15</w:t>
      </w:r>
      <w:r w:rsidR="00694B09" w:rsidRPr="00BA19BC">
        <w:fldChar w:fldCharType="end"/>
      </w:r>
      <w:r w:rsidR="00785F18" w:rsidRPr="00BA19BC">
        <w:rPr>
          <w:rFonts w:eastAsia="游明朝"/>
          <w:lang w:eastAsia="ja-JP"/>
        </w:rPr>
        <w:t xml:space="preserve"> However, these approaches provide limited insights into the detailed structural changes that occur during the ordering process. While XRD is widely used for analyzing crystalline phases</w:t>
      </w:r>
      <w:r w:rsidR="00694B09" w:rsidRPr="00BA19BC">
        <w:t xml:space="preserve"> </w:t>
      </w:r>
      <w:r w:rsidR="00694B09" w:rsidRPr="00BA19BC">
        <w:fldChar w:fldCharType="begin">
          <w:fldData xml:space="preserve">PEVuZE5vdGU+PENpdGU+PEF1dGhvcj5MaW48L0F1dGhvcj48WWVhcj4yMDIyPC9ZZWFyPjxSZWNO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==
</w:fldData>
        </w:fldChar>
      </w:r>
      <w:r w:rsidR="00022972" w:rsidRPr="00BA19BC">
        <w:instrText xml:space="preserve"> ADDIN EN.CITE </w:instrText>
      </w:r>
      <w:r w:rsidR="00022972" w:rsidRPr="00BA19BC">
        <w:fldChar w:fldCharType="begin">
          <w:fldData xml:space="preserve">PEVuZE5vdGU+PENpdGU+PEF1dGhvcj5MaW48L0F1dGhvcj48WWVhcj4yMDIyPC9ZZWFyPjxSZWNO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==
</w:fldData>
        </w:fldChar>
      </w:r>
      <w:r w:rsidR="00022972" w:rsidRPr="00BA19BC">
        <w:instrText xml:space="preserve"> ADDIN EN.CITE.DATA </w:instrText>
      </w:r>
      <w:r w:rsidR="00022972" w:rsidRPr="00BA19BC">
        <w:fldChar w:fldCharType="end"/>
      </w:r>
      <w:r w:rsidR="00694B09" w:rsidRPr="00BA19BC">
        <w:fldChar w:fldCharType="separate"/>
      </w:r>
      <w:r w:rsidR="00022972" w:rsidRPr="00BA19BC">
        <w:rPr>
          <w:noProof/>
          <w:vertAlign w:val="superscript"/>
        </w:rPr>
        <w:t>16-20</w:t>
      </w:r>
      <w:r w:rsidR="00694B09" w:rsidRPr="00BA19BC">
        <w:fldChar w:fldCharType="end"/>
      </w:r>
      <w:r w:rsidR="00785F18" w:rsidRPr="00BA19BC">
        <w:rPr>
          <w:rFonts w:eastAsia="游明朝"/>
          <w:lang w:eastAsia="ja-JP"/>
        </w:rPr>
        <w:t xml:space="preserve">, it primarily provides information on the average structure and is less sensitive to local structural variations or the presence of amorphous phases. Moreover, the accuracy of XRD analysis can be limited for nanomaterials with small crystallite sizes, as the broad diffraction peaks make it challenging to discern subtle structural features. On the other hand, </w:t>
      </w:r>
      <w:r w:rsidR="004F218B" w:rsidRPr="00BA19BC">
        <w:rPr>
          <w:rFonts w:eastAsia="游明朝" w:hint="eastAsia"/>
          <w:lang w:eastAsia="ja-JP"/>
        </w:rPr>
        <w:t>scanning transmission electron microscopy (</w:t>
      </w:r>
      <w:r w:rsidR="00785F18" w:rsidRPr="00BA19BC">
        <w:rPr>
          <w:rFonts w:eastAsia="游明朝"/>
          <w:lang w:eastAsia="ja-JP"/>
        </w:rPr>
        <w:t>STEM</w:t>
      </w:r>
      <w:r w:rsidR="004F218B" w:rsidRPr="00BA19BC">
        <w:rPr>
          <w:rFonts w:eastAsia="游明朝" w:hint="eastAsia"/>
          <w:lang w:eastAsia="ja-JP"/>
        </w:rPr>
        <w:t>)</w:t>
      </w:r>
      <w:r w:rsidR="00785F18" w:rsidRPr="00BA19BC">
        <w:rPr>
          <w:rFonts w:eastAsia="游明朝"/>
          <w:lang w:eastAsia="ja-JP"/>
        </w:rPr>
        <w:t xml:space="preserve"> offers high spatial resolution, enabling the visualization of individual atoms and the distinction between surface and bulk structures</w:t>
      </w:r>
      <w:r w:rsidR="000540D6" w:rsidRPr="00BA19BC">
        <w:rPr>
          <w:rFonts w:eastAsia="游明朝"/>
          <w:lang w:eastAsia="ja-JP"/>
        </w:rPr>
        <w:t>.</w:t>
      </w:r>
      <w:r w:rsidR="00713CD0" w:rsidRPr="00BA19BC">
        <w:fldChar w:fldCharType="begin"/>
      </w:r>
      <w:r w:rsidR="00022972" w:rsidRPr="00BA19BC">
        <w:instrText xml:space="preserve"> ADDIN EN.CITE &lt;EndNote&gt;&lt;Cite&gt;&lt;Author&gt;Wang&lt;/Author&gt;&lt;Year&gt;2013&lt;/Year&gt;&lt;RecNum&gt;325&lt;/RecNum&gt;&lt;DisplayText&gt;&lt;style face="superscript"&gt;21&lt;/style&gt;&lt;/DisplayText&gt;&lt;record&gt;&lt;rec-number&gt;325&lt;/rec-number&gt;&lt;foreign-keys&gt;&lt;key app="EN" db-id="eawet2aaapsazfe5vxox2xs1xvzrv2w2azxx" timestamp="1626057315" guid="5e546ad5-cd0c-4d5c-ac8e-898a709f148a"&gt;325&lt;/key&gt;&lt;key app="ENWeb" db-id=""&gt;0&lt;/key&gt;&lt;/foreign-keys&gt;&lt;ref-type name="Journal Article"&gt;17&lt;/ref-type&gt;&lt;contributors&gt;&lt;authors&gt;&lt;author&gt;Wang, Deli&lt;/author&gt;&lt;author&gt;Xin, Huolin L.&lt;/author&gt;&lt;author&gt;Hovden, Robert&lt;/author&gt;&lt;author&gt;Wang, Hongsen&lt;/author&gt;&lt;author&gt;Yu, Yingchao&lt;/author&gt;&lt;author&gt;Muller, David A.&lt;/author&gt;&lt;author&gt;DiSalvo, Francis J.&lt;/author&gt;&lt;author&gt;Abruña, Héctor D.&lt;/author&gt;&lt;/authors&gt;&lt;/contributors&gt;&lt;titles&gt;&lt;title&gt;Structurally ordered intermetallic platinum–cobalt core–shell nanoparticles with enhanced activity and stability as oxygen reduction electrocatalysts&lt;/title&gt;&lt;secondary-title&gt;Nature Materials&lt;/secondary-title&gt;&lt;/titles&gt;&lt;periodical&gt;&lt;full-title&gt;Nature Materials&lt;/full-title&gt;&lt;abbr-1&gt;Nat. Mater.&lt;/abbr-1&gt;&lt;/periodical&gt;&lt;pages&gt;81-87&lt;/pages&gt;&lt;volume&gt;12&lt;/volume&gt;&lt;number&gt;1&lt;/number&gt;&lt;dates&gt;&lt;year&gt;2013&lt;/year&gt;&lt;pub-dates&gt;&lt;date&gt;2013/01/01&lt;/date&gt;&lt;/pub-dates&gt;&lt;/dates&gt;&lt;isbn&gt;1476-4660&lt;/isbn&gt;&lt;urls&gt;&lt;related-urls&gt;&lt;url&gt;https://doi.org/10.1038/nmat3458&lt;/url&gt;&lt;/related-urls&gt;&lt;/urls&gt;&lt;electronic-resource-num&gt;10.1038/nmat3458&lt;/electronic-resource-num&gt;&lt;/record&gt;&lt;/Cite&gt;&lt;/EndNote&gt;</w:instrText>
      </w:r>
      <w:r w:rsidR="00713CD0" w:rsidRPr="00BA19BC">
        <w:fldChar w:fldCharType="separate"/>
      </w:r>
      <w:r w:rsidR="00022972" w:rsidRPr="00BA19BC">
        <w:rPr>
          <w:noProof/>
          <w:vertAlign w:val="superscript"/>
        </w:rPr>
        <w:t>21</w:t>
      </w:r>
      <w:r w:rsidR="00713CD0" w:rsidRPr="00BA19BC">
        <w:fldChar w:fldCharType="end"/>
      </w:r>
      <w:r w:rsidR="00785F18" w:rsidRPr="00BA19BC">
        <w:rPr>
          <w:rFonts w:eastAsia="游明朝"/>
          <w:lang w:eastAsia="ja-JP"/>
        </w:rPr>
        <w:t xml:space="preserve"> However, </w:t>
      </w:r>
      <w:r w:rsidR="00395C36" w:rsidRPr="00BA19BC">
        <w:rPr>
          <w:rFonts w:eastAsia="游明朝" w:hint="eastAsia"/>
          <w:lang w:eastAsia="ja-JP"/>
        </w:rPr>
        <w:t>S</w:t>
      </w:r>
      <w:r w:rsidR="00785F18" w:rsidRPr="00BA19BC">
        <w:rPr>
          <w:rFonts w:eastAsia="游明朝"/>
          <w:lang w:eastAsia="ja-JP"/>
        </w:rPr>
        <w:t xml:space="preserve">TEM analysis is often limited to a small number of particles, making statistical analysis challenging. Moreover, it can be difficult to distinguish between amorphous and crystalline materials with unfavorable orientations or small domain sizes. Indeed, many nanomaterials, including </w:t>
      </w:r>
      <w:proofErr w:type="spellStart"/>
      <w:r w:rsidR="00785F18" w:rsidRPr="00BA19BC">
        <w:rPr>
          <w:rFonts w:eastAsia="游明朝"/>
          <w:lang w:eastAsia="ja-JP"/>
        </w:rPr>
        <w:t>PtCo</w:t>
      </w:r>
      <w:proofErr w:type="spellEnd"/>
      <w:r w:rsidR="00785F18" w:rsidRPr="00BA19BC">
        <w:rPr>
          <w:rFonts w:eastAsia="游明朝"/>
          <w:lang w:eastAsia="ja-JP"/>
        </w:rPr>
        <w:t xml:space="preserve"> catalysts, often exhibit non-equilibrium phases and disordered structures</w:t>
      </w:r>
      <w:r w:rsidR="000540D6" w:rsidRPr="00BA19BC">
        <w:rPr>
          <w:rFonts w:eastAsia="游明朝"/>
          <w:lang w:eastAsia="ja-JP"/>
        </w:rPr>
        <w:t>.</w:t>
      </w:r>
      <w:r w:rsidR="0078455B" w:rsidRPr="00BA19BC">
        <w:rPr>
          <w:rFonts w:eastAsia="游明朝"/>
          <w:lang w:eastAsia="ja-JP"/>
        </w:rPr>
        <w:fldChar w:fldCharType="begin"/>
      </w:r>
      <w:r w:rsidR="00022972" w:rsidRPr="00BA19BC">
        <w:rPr>
          <w:rFonts w:eastAsia="游明朝"/>
          <w:lang w:eastAsia="ja-JP"/>
        </w:rPr>
        <w:instrText xml:space="preserve"> ADDIN EN.CITE &lt;EndNote&gt;&lt;Cite&gt;&lt;Author&gt;Pramanik&lt;/Author&gt;&lt;Year&gt;2017&lt;/Year&gt;&lt;RecNum&gt;1129&lt;/RecNum&gt;&lt;DisplayText&gt;&lt;style face="superscript"&gt;22-23&lt;/style&gt;&lt;/DisplayText&gt;&lt;record&gt;&lt;rec-number&gt;1129&lt;/rec-number&gt;&lt;foreign-keys&gt;&lt;key app="EN" db-id="trd99r2wqeesawetf025z0wv</w:instrText>
      </w:r>
      <w:r w:rsidR="00022972" w:rsidRPr="00BA19BC">
        <w:rPr>
          <w:rFonts w:eastAsia="游明朝" w:hint="eastAsia"/>
          <w:lang w:eastAsia="ja-JP"/>
        </w:rPr>
        <w:instrText>0ff5fwdv0wzt" timestamp="1734059229"&gt;1129&lt;/key&gt;&lt;/foreign-keys&gt;&lt;ref-type name="Journal Article"&gt;17&lt;/ref-type&gt;&lt;contributors&gt;&lt;authors&gt;&lt;author&gt;Pramanik, Malay&lt;/author&gt;&lt;author&gt;Tominaka, Satoshi&lt;/author&gt;&lt;author&gt;Wang, Zhong</w:instrText>
      </w:r>
      <w:r w:rsidR="00022972" w:rsidRPr="00BA19BC">
        <w:rPr>
          <w:rFonts w:eastAsia="游明朝" w:hint="eastAsia"/>
          <w:lang w:eastAsia="ja-JP"/>
        </w:rPr>
        <w:instrText>‐</w:instrText>
      </w:r>
      <w:r w:rsidR="00022972" w:rsidRPr="00BA19BC">
        <w:rPr>
          <w:rFonts w:eastAsia="游明朝" w:hint="eastAsia"/>
          <w:lang w:eastAsia="ja-JP"/>
        </w:rPr>
        <w:instrText>Li&lt;/author&gt;&lt;author&gt;Takei, Toshiaki&lt;/au</w:instrText>
      </w:r>
      <w:r w:rsidR="00022972" w:rsidRPr="00BA19BC">
        <w:rPr>
          <w:rFonts w:eastAsia="游明朝"/>
          <w:lang w:eastAsia="ja-JP"/>
        </w:rPr>
        <w:instrText>thor&gt;&lt;author&gt;Yamauchi, Yusuke&lt;/author&gt;&lt;/authors&gt;&lt;/contributors&gt;&lt;titles&gt;&lt;title&gt;Mesoporous semimetallic conductors: structural and electronic properties of cobalt phosphide systems&lt;/title&gt;&lt;secondary-title&gt;Angewandte Chemie&lt;/secondary-title&gt;&lt;/titles&gt;&lt;periodical&gt;&lt;full-title&gt;Angewandte Chemie&lt;/full-title&gt;&lt;abbr-1&gt;Angew. Chem.&lt;/abbr-1&gt;&lt;abbr-2&gt;Angew Chem&lt;/abbr-2&gt;&lt;/periodical&gt;&lt;pages&gt;13693-13697&lt;/pages&gt;&lt;volume&gt;129&lt;/volume&gt;&lt;number&gt;43&lt;/number&gt;&lt;dates&gt;&lt;year&gt;2017&lt;/year&gt;&lt;/dates&gt;&lt;isbn&gt;0044-8249&lt;/isbn&gt;&lt;urls&gt;&lt;/urls&gt;&lt;/record&gt;&lt;/Cite&gt;&lt;Cite&gt;&lt;Author&gt;Tominaka&lt;/Author&gt;&lt;Year&gt;2014&lt;/Year&gt;&lt;RecNum&gt;1130&lt;/RecNum&gt;&lt;record&gt;&lt;rec-number&gt;1130&lt;/rec-number&gt;&lt;foreign-keys&gt;&lt;key app="EN" db-id="trd99r2wqeesawetf025z0wv0ff5fwdv0wzt" timestamp="1734059380"&gt;1130&lt;/key&gt;&lt;/foreign-keys&gt;&lt;ref-type name="Journal Article"&gt;17&lt;/ref-type&gt;&lt;contributors&gt;&lt;authors&gt;&lt;author&gt;Tominaka, Satoshi&lt;/author&gt;&lt;author&gt;Yoshikawa, Hideki&lt;/author&gt;&lt;author&gt;Matsushita, Yoshitaka&lt;/author&gt;&lt;author&gt;Cheetham, Anthony K&lt;/author&gt;&lt;/authors&gt;&lt;/contributors&gt;&lt;titles&gt;&lt;title&gt;Topotactic reduction of oxide nanomaterials: unique structure and electronic properties of reduced TiO 2 nanoparticles&lt;/title&gt;&lt;secondary-title&gt;Materials Horizons&lt;/secondary-title&gt;&lt;/titles&gt;&lt;periodical&gt;&lt;full-title&gt;Materials Horizons&lt;/full-title&gt;&lt;/periodical&gt;&lt;pages&gt;106-110&lt;/pages&gt;&lt;volume&gt;1&lt;/volume&gt;&lt;number&gt;1&lt;/number&gt;&lt;dates&gt;&lt;year&gt;2014&lt;/year&gt;&lt;/dates&gt;&lt;urls&gt;&lt;/urls&gt;&lt;/record&gt;&lt;/Cite&gt;&lt;/EndNote&gt;</w:instrText>
      </w:r>
      <w:r w:rsidR="0078455B" w:rsidRPr="00BA19BC">
        <w:rPr>
          <w:rFonts w:eastAsia="游明朝"/>
          <w:lang w:eastAsia="ja-JP"/>
        </w:rPr>
        <w:fldChar w:fldCharType="separate"/>
      </w:r>
      <w:r w:rsidR="00022972" w:rsidRPr="00BA19BC">
        <w:rPr>
          <w:rFonts w:eastAsia="游明朝"/>
          <w:noProof/>
          <w:vertAlign w:val="superscript"/>
          <w:lang w:eastAsia="ja-JP"/>
        </w:rPr>
        <w:t>22-23</w:t>
      </w:r>
      <w:r w:rsidR="0078455B" w:rsidRPr="00BA19BC">
        <w:rPr>
          <w:rFonts w:eastAsia="游明朝"/>
          <w:lang w:eastAsia="ja-JP"/>
        </w:rPr>
        <w:fldChar w:fldCharType="end"/>
      </w:r>
    </w:p>
    <w:p w14:paraId="7E3595D5" w14:textId="37AC78A3" w:rsidR="0085018E" w:rsidRPr="00BA19BC" w:rsidRDefault="00713025" w:rsidP="00C64CDB">
      <w:pPr>
        <w:spacing w:line="360" w:lineRule="auto"/>
        <w:ind w:firstLine="420"/>
        <w:rPr>
          <w:rFonts w:eastAsia="游明朝"/>
          <w:lang w:eastAsia="ja-JP"/>
        </w:rPr>
      </w:pPr>
      <w:r w:rsidRPr="00BA19BC">
        <w:rPr>
          <w:rFonts w:eastAsia="游明朝"/>
          <w:lang w:eastAsia="ja-JP"/>
        </w:rPr>
        <w:t xml:space="preserve">This study aims to bridge this gap by providing a comprehensive understanding of the ordering transformation and its impact on the surface structure, catalytic activity, and stability of </w:t>
      </w:r>
      <w:proofErr w:type="spellStart"/>
      <w:r w:rsidRPr="00BA19BC">
        <w:rPr>
          <w:rFonts w:eastAsia="游明朝"/>
          <w:lang w:eastAsia="ja-JP"/>
        </w:rPr>
        <w:t>PtCo</w:t>
      </w:r>
      <w:proofErr w:type="spellEnd"/>
      <w:r w:rsidRPr="00BA19BC">
        <w:rPr>
          <w:rFonts w:eastAsia="游明朝"/>
          <w:lang w:eastAsia="ja-JP"/>
        </w:rPr>
        <w:t xml:space="preserve"> catalysts. To achieve this goal, </w:t>
      </w:r>
      <w:r w:rsidR="006002DE" w:rsidRPr="00BA19BC">
        <w:rPr>
          <w:rFonts w:eastAsia="游明朝"/>
          <w:lang w:eastAsia="ja-JP"/>
        </w:rPr>
        <w:t>we focus on two primary scientific objectives</w:t>
      </w:r>
      <w:r w:rsidR="006661D7" w:rsidRPr="00BA19BC">
        <w:rPr>
          <w:rFonts w:eastAsia="游明朝"/>
          <w:lang w:eastAsia="ja-JP"/>
        </w:rPr>
        <w:t xml:space="preserve"> </w:t>
      </w:r>
      <w:r w:rsidR="006661D7" w:rsidRPr="00BA19BC">
        <w:rPr>
          <w:rFonts w:eastAsia="游明朝" w:hint="eastAsia"/>
          <w:lang w:eastAsia="ja-JP"/>
        </w:rPr>
        <w:t>by</w:t>
      </w:r>
      <w:r w:rsidR="006661D7" w:rsidRPr="00BA19BC">
        <w:rPr>
          <w:rFonts w:eastAsia="游明朝"/>
          <w:lang w:eastAsia="ja-JP"/>
        </w:rPr>
        <w:t xml:space="preserve"> synthesiz</w:t>
      </w:r>
      <w:r w:rsidR="006661D7" w:rsidRPr="00BA19BC">
        <w:rPr>
          <w:rFonts w:eastAsia="游明朝" w:hint="eastAsia"/>
          <w:lang w:eastAsia="ja-JP"/>
        </w:rPr>
        <w:t>ing</w:t>
      </w:r>
      <w:r w:rsidR="006661D7" w:rsidRPr="00BA19BC">
        <w:rPr>
          <w:rFonts w:eastAsia="游明朝"/>
          <w:lang w:eastAsia="ja-JP"/>
        </w:rPr>
        <w:t xml:space="preserve"> a series of </w:t>
      </w:r>
      <w:proofErr w:type="spellStart"/>
      <w:r w:rsidR="006661D7" w:rsidRPr="00BA19BC">
        <w:rPr>
          <w:rFonts w:eastAsia="游明朝"/>
          <w:lang w:eastAsia="ja-JP"/>
        </w:rPr>
        <w:t>PtCo</w:t>
      </w:r>
      <w:proofErr w:type="spellEnd"/>
      <w:r w:rsidR="006661D7" w:rsidRPr="00BA19BC">
        <w:rPr>
          <w:rFonts w:eastAsia="游明朝"/>
          <w:lang w:eastAsia="ja-JP"/>
        </w:rPr>
        <w:t xml:space="preserve"> catalysts with different ordering degrees by systematically varying the annealing temperature and time.</w:t>
      </w:r>
      <w:r w:rsidRPr="00BA19BC">
        <w:rPr>
          <w:rFonts w:eastAsia="游明朝"/>
          <w:lang w:eastAsia="ja-JP"/>
        </w:rPr>
        <w:t xml:space="preserve"> Firstly, </w:t>
      </w:r>
      <w:r w:rsidR="006002DE" w:rsidRPr="00BA19BC">
        <w:rPr>
          <w:rFonts w:eastAsia="游明朝"/>
          <w:lang w:eastAsia="ja-JP"/>
        </w:rPr>
        <w:t>The structural changes induced by thermal treatment are rigorously analyzed through a combination</w:t>
      </w:r>
      <w:r w:rsidRPr="00BA19BC">
        <w:rPr>
          <w:rFonts w:eastAsia="游明朝"/>
          <w:lang w:eastAsia="ja-JP"/>
        </w:rPr>
        <w:t xml:space="preserve"> of synchrotron X-ray measurements and high-resolution electron microscopy, including XRD</w:t>
      </w:r>
      <w:proofErr w:type="gramStart"/>
      <w:r w:rsidRPr="00BA19BC">
        <w:rPr>
          <w:rFonts w:eastAsia="游明朝"/>
          <w:lang w:eastAsia="ja-JP"/>
        </w:rPr>
        <w:t>, ,</w:t>
      </w:r>
      <w:proofErr w:type="gramEnd"/>
      <w:r w:rsidRPr="00BA19BC">
        <w:rPr>
          <w:rFonts w:eastAsia="游明朝"/>
          <w:lang w:eastAsia="ja-JP"/>
        </w:rPr>
        <w:t xml:space="preserve"> STEM, and pair distribution function (PDF) analysis. In addition to </w:t>
      </w:r>
      <w:r w:rsidR="007310BA" w:rsidRPr="00BA19BC">
        <w:rPr>
          <w:rFonts w:eastAsia="游明朝" w:hint="eastAsia"/>
          <w:lang w:eastAsia="ja-JP"/>
        </w:rPr>
        <w:t xml:space="preserve">the </w:t>
      </w:r>
      <w:r w:rsidRPr="00BA19BC">
        <w:rPr>
          <w:rFonts w:eastAsia="游明朝"/>
          <w:lang w:eastAsia="ja-JP"/>
        </w:rPr>
        <w:t xml:space="preserve">techniques commonly used in this field, we utilize XAS, which is sensitive to changes in valence state and coordination environment, and </w:t>
      </w:r>
      <w:r w:rsidR="008D7F09" w:rsidRPr="00BA19BC">
        <w:rPr>
          <w:rFonts w:eastAsia="游明朝"/>
          <w:lang w:eastAsia="ja-JP"/>
        </w:rPr>
        <w:t xml:space="preserve">detailed </w:t>
      </w:r>
      <w:r w:rsidRPr="00BA19BC">
        <w:rPr>
          <w:rFonts w:eastAsia="游明朝"/>
          <w:lang w:eastAsia="ja-JP"/>
        </w:rPr>
        <w:t xml:space="preserve">PDF analysis, which offers high accuracy for nanomaterials, including amorphous and disordered phases, and enables precise determination of lattice strain. </w:t>
      </w:r>
      <w:r w:rsidR="006002DE" w:rsidRPr="00BA19BC">
        <w:rPr>
          <w:rFonts w:eastAsia="游明朝"/>
          <w:lang w:eastAsia="ja-JP"/>
        </w:rPr>
        <w:t xml:space="preserve">By integrating these advanced characterization techniques, we provide detailed insights into the complex structural </w:t>
      </w:r>
      <w:r w:rsidR="006002DE" w:rsidRPr="00BA19BC">
        <w:rPr>
          <w:rFonts w:eastAsia="游明朝"/>
          <w:lang w:eastAsia="ja-JP"/>
        </w:rPr>
        <w:lastRenderedPageBreak/>
        <w:t xml:space="preserve">evolution of </w:t>
      </w:r>
      <w:proofErr w:type="spellStart"/>
      <w:r w:rsidR="006002DE" w:rsidRPr="00BA19BC">
        <w:rPr>
          <w:rFonts w:eastAsia="游明朝"/>
          <w:lang w:eastAsia="ja-JP"/>
        </w:rPr>
        <w:t>PtCo</w:t>
      </w:r>
      <w:proofErr w:type="spellEnd"/>
      <w:r w:rsidR="006002DE" w:rsidRPr="00BA19BC">
        <w:rPr>
          <w:rFonts w:eastAsia="游明朝"/>
          <w:lang w:eastAsia="ja-JP"/>
        </w:rPr>
        <w:t xml:space="preserve">/C catalysts under thermal and acidic </w:t>
      </w:r>
      <w:r w:rsidR="00023C7A" w:rsidRPr="00BA19BC">
        <w:rPr>
          <w:rFonts w:eastAsia="游明朝"/>
          <w:lang w:eastAsia="ja-JP"/>
        </w:rPr>
        <w:t>treatments.</w:t>
      </w:r>
      <w:r w:rsidRPr="00BA19BC">
        <w:rPr>
          <w:rFonts w:eastAsia="游明朝"/>
          <w:lang w:eastAsia="ja-JP"/>
        </w:rPr>
        <w:t xml:space="preserve"> </w:t>
      </w:r>
      <w:r w:rsidR="00342E9A" w:rsidRPr="00BA19BC">
        <w:rPr>
          <w:rFonts w:eastAsia="游明朝"/>
          <w:lang w:eastAsia="ja-JP"/>
        </w:rPr>
        <w:t>To the best of our knowledge t</w:t>
      </w:r>
      <w:r w:rsidR="008D7F09" w:rsidRPr="00BA19BC">
        <w:rPr>
          <w:rFonts w:eastAsia="游明朝"/>
          <w:lang w:eastAsia="ja-JP"/>
        </w:rPr>
        <w:t xml:space="preserve">his study represents the first comprehensive structural analysis of </w:t>
      </w:r>
      <w:proofErr w:type="spellStart"/>
      <w:r w:rsidR="008D7F09" w:rsidRPr="00BA19BC">
        <w:rPr>
          <w:rFonts w:eastAsia="游明朝"/>
          <w:lang w:eastAsia="ja-JP"/>
        </w:rPr>
        <w:t>PtCo</w:t>
      </w:r>
      <w:proofErr w:type="spellEnd"/>
      <w:r w:rsidR="008D7F09" w:rsidRPr="00BA19BC">
        <w:rPr>
          <w:rFonts w:eastAsia="游明朝"/>
          <w:lang w:eastAsia="ja-JP"/>
        </w:rPr>
        <w:t xml:space="preserve"> catalysts using Pair Distribution Function (PDF) techniques, providing a full atomic-level characterization and quantifying the temperature-dependent variations in phase compositions.</w:t>
      </w:r>
    </w:p>
    <w:p w14:paraId="72F5474A" w14:textId="11A50314" w:rsidR="003362FC" w:rsidRPr="00BA19BC" w:rsidRDefault="00A10883" w:rsidP="003362FC">
      <w:pPr>
        <w:spacing w:line="360" w:lineRule="auto"/>
        <w:rPr>
          <w:rFonts w:eastAsia="游明朝"/>
          <w:lang w:eastAsia="ja-JP"/>
        </w:rPr>
      </w:pPr>
      <w:r w:rsidRPr="00BA19BC">
        <w:rPr>
          <w:rFonts w:eastAsia="游明朝"/>
          <w:lang w:eastAsia="ja-JP"/>
        </w:rPr>
        <w:t xml:space="preserve">Secondly, we examine how the phase transformation from a disordered solid solution to the ordered intermetallic phase affects the ORR activity and stability through the analysis of electrochemical measurements and </w:t>
      </w:r>
      <w:r w:rsidRPr="00BA19BC">
        <w:rPr>
          <w:rFonts w:eastAsia="游明朝"/>
          <w:i/>
          <w:iCs/>
          <w:lang w:eastAsia="ja-JP"/>
        </w:rPr>
        <w:t>operando</w:t>
      </w:r>
      <w:r w:rsidRPr="00BA19BC">
        <w:rPr>
          <w:rFonts w:eastAsia="游明朝"/>
          <w:lang w:eastAsia="ja-JP"/>
        </w:rPr>
        <w:t xml:space="preserve"> XAS.  It is well established that the ordered phase in </w:t>
      </w:r>
      <w:proofErr w:type="spellStart"/>
      <w:r w:rsidRPr="00BA19BC">
        <w:rPr>
          <w:rFonts w:eastAsia="游明朝"/>
          <w:lang w:eastAsia="ja-JP"/>
        </w:rPr>
        <w:t>PtCo</w:t>
      </w:r>
      <w:proofErr w:type="spellEnd"/>
      <w:r w:rsidRPr="00BA19BC">
        <w:rPr>
          <w:rFonts w:eastAsia="游明朝"/>
          <w:lang w:eastAsia="ja-JP"/>
        </w:rPr>
        <w:t xml:space="preserve"> catalysts can significantly enhance the catalytic performance, primarily due to the lattice strain effect in the bulk phase</w:t>
      </w:r>
      <w:r w:rsidR="000540D6" w:rsidRPr="00BA19BC">
        <w:rPr>
          <w:rFonts w:eastAsia="游明朝"/>
          <w:lang w:eastAsia="ja-JP"/>
        </w:rPr>
        <w:t>.</w:t>
      </w:r>
      <w:r w:rsidRPr="00BA19BC">
        <w:fldChar w:fldCharType="begin">
          <w:fldData xml:space="preserve">PEVuZE5vdGU+PENpdGU+PEF1dGhvcj5ZYW5nPC9BdXRob3I+PFllYXI+MjAyMTwvWWVhcj48UmVj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</w:fldData>
        </w:fldChar>
      </w:r>
      <w:r w:rsidR="00022972" w:rsidRPr="00BA19BC">
        <w:instrText xml:space="preserve"> ADDIN EN.CITE </w:instrText>
      </w:r>
      <w:r w:rsidR="00022972" w:rsidRPr="00BA19BC">
        <w:fldChar w:fldCharType="begin">
          <w:fldData xml:space="preserve">PEVuZE5vdGU+PENpdGU+PEF1dGhvcj5ZYW5nPC9BdXRob3I+PFllYXI+MjAyMTwvWWVhcj48UmVj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</w:fldData>
        </w:fldChar>
      </w:r>
      <w:r w:rsidR="00022972" w:rsidRPr="00BA19BC">
        <w:instrText xml:space="preserve"> ADDIN EN.CITE.DATA </w:instrText>
      </w:r>
      <w:r w:rsidR="00022972" w:rsidRPr="00BA19BC">
        <w:fldChar w:fldCharType="end"/>
      </w:r>
      <w:r w:rsidRPr="00BA19BC">
        <w:fldChar w:fldCharType="separate"/>
      </w:r>
      <w:r w:rsidR="00022972" w:rsidRPr="00BA19BC">
        <w:rPr>
          <w:noProof/>
          <w:vertAlign w:val="superscript"/>
        </w:rPr>
        <w:t>10, 24</w:t>
      </w:r>
      <w:r w:rsidRPr="00BA19BC">
        <w:fldChar w:fldCharType="end"/>
      </w:r>
      <w:r w:rsidRPr="00BA19BC">
        <w:rPr>
          <w:rFonts w:eastAsia="游明朝"/>
          <w:lang w:eastAsia="ja-JP"/>
        </w:rPr>
        <w:t xml:space="preserve"> However, under operating conditions, particularly in the acidic environment of PEMFCs, the less noble metal (Co) tends to dissolve, leading to the formation of a Pt-rich shell on the catalyst surface</w:t>
      </w:r>
      <w:r w:rsidR="000540D6" w:rsidRPr="00BA19BC">
        <w:rPr>
          <w:rFonts w:eastAsia="游明朝"/>
          <w:lang w:eastAsia="ja-JP"/>
        </w:rPr>
        <w:t>.</w:t>
      </w:r>
      <w:r w:rsidRPr="00BA19BC">
        <w:fldChar w:fldCharType="begin"/>
      </w:r>
      <w:r w:rsidR="00022972" w:rsidRPr="00BA19BC">
        <w:instrText xml:space="preserve"> ADDIN EN.CITE &lt;EndNote&gt;&lt;Cite&gt;&lt;Author&gt;Wu&lt;/Author&gt;&lt;Year&gt;2020&lt;/Year&gt;&lt;RecNum&gt;327&lt;/RecNum&gt;&lt;DisplayText&gt;&lt;style face="superscript"&gt;25&lt;/style&gt;&lt;/DisplayText&gt;&lt;record&gt;&lt;rec-number&gt;327&lt;/rec-number&gt;&lt;foreign-keys&gt;&lt;key app="EN" db-id="eawet2aaapsazfe5vxox2xs1xvzrv2w2azxx" timestamp="1626669199" guid="f9f20a5f-fccb-475f-8a6a-2b4944abb89f"&gt;327&lt;/key&gt;&lt;key app="ENWeb" db-id=""&gt;0&lt;/key&gt;&lt;/foreign-keys&gt;&lt;ref-type name="Journal Article"&gt;17&lt;/ref-type&gt;&lt;contributors&gt;&lt;authors&gt;&lt;author&gt;Wu, Zhi-Peng&lt;/author&gt;&lt;author&gt;Shan, Shiyao&lt;/author&gt;&lt;author&gt;Zang, Shuang-Quan&lt;/author&gt;&lt;author&gt;Zhong, Chuan-Jian&lt;/author&gt;&lt;/authors&gt;&lt;/contributors&gt;&lt;titles&gt;&lt;title&gt;Dynamic Core–Shell and Alloy Structures of Multimetallic Nanomaterials and Their Catalytic Synergies&lt;/title&gt;&lt;secondary-title&gt;Accounts of Chemical Research&lt;/secondary-title&gt;&lt;/titles&gt;&lt;periodical&gt;&lt;full-title&gt;Accounts of Chemical Research&lt;/full-title&gt;&lt;abbr-1&gt;Accounts Chem. Res.&lt;/abbr-1&gt;&lt;/periodical&gt;&lt;pages&gt;2913-2924&lt;/pages&gt;&lt;volume&gt;53&lt;/volume&gt;&lt;number&gt;12&lt;/number&gt;&lt;dates&gt;&lt;year&gt;2020&lt;/year&gt;&lt;pub-dates&gt;&lt;date&gt;2020/12/15&lt;/date&gt;&lt;/pub-dates&gt;&lt;/dates&gt;&lt;publisher&gt;American Chemical Society&lt;/publisher&gt;&lt;isbn&gt;0001-4842&lt;/isbn&gt;&lt;urls&gt;&lt;related-urls&gt;&lt;url&gt;https://doi.org/10.1021/acs.accounts.0c00564&lt;/url&gt;&lt;/related-urls&gt;&lt;/urls&gt;&lt;electronic-resource-num&gt;10.1021/acs.accounts.0c00564&lt;/electronic-resource-num&gt;&lt;/record&gt;&lt;/Cite&gt;&lt;/EndNote&gt;</w:instrText>
      </w:r>
      <w:r w:rsidRPr="00BA19BC">
        <w:fldChar w:fldCharType="separate"/>
      </w:r>
      <w:r w:rsidR="00022972" w:rsidRPr="00BA19BC">
        <w:rPr>
          <w:noProof/>
          <w:vertAlign w:val="superscript"/>
        </w:rPr>
        <w:t>25</w:t>
      </w:r>
      <w:r w:rsidRPr="00BA19BC">
        <w:fldChar w:fldCharType="end"/>
      </w:r>
      <w:r w:rsidRPr="00BA19BC">
        <w:rPr>
          <w:rFonts w:eastAsia="游明朝"/>
          <w:lang w:eastAsia="ja-JP"/>
        </w:rPr>
        <w:t xml:space="preserve"> While this Pt-rich shell is generally believed to be the active site for the ORR</w:t>
      </w:r>
      <w:r w:rsidRPr="00BA19BC">
        <w:rPr>
          <w:rFonts w:eastAsia="游明朝" w:hint="eastAsia"/>
          <w:lang w:eastAsia="ja-JP"/>
        </w:rPr>
        <w:t xml:space="preserve"> </w:t>
      </w:r>
      <w:r w:rsidRPr="00BA19BC">
        <w:fldChar w:fldCharType="begin">
          <w:fldData xml:space="preserve">PEVuZE5vdGU+PENpdGU+PEF1dGhvcj5YaW9uZzwvQXV0aG9yPjxZZWFyPjIwMTg8L1llYXI+PFJl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</w:fldData>
        </w:fldChar>
      </w:r>
      <w:r w:rsidR="00022972" w:rsidRPr="00BA19BC">
        <w:instrText xml:space="preserve"> ADDIN EN.CITE </w:instrText>
      </w:r>
      <w:r w:rsidR="00022972" w:rsidRPr="00BA19BC">
        <w:fldChar w:fldCharType="begin">
          <w:fldData xml:space="preserve">PEVuZE5vdGU+PENpdGU+PEF1dGhvcj5YaW9uZzwvQXV0aG9yPjxZZWFyPjIwMTg8L1llYXI+PFJl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</w:fldData>
        </w:fldChar>
      </w:r>
      <w:r w:rsidR="00022972" w:rsidRPr="00BA19BC">
        <w:instrText xml:space="preserve"> ADDIN EN.CITE.DATA </w:instrText>
      </w:r>
      <w:r w:rsidR="00022972" w:rsidRPr="00BA19BC">
        <w:fldChar w:fldCharType="end"/>
      </w:r>
      <w:r w:rsidRPr="00BA19BC">
        <w:fldChar w:fldCharType="separate"/>
      </w:r>
      <w:r w:rsidR="00022972" w:rsidRPr="00BA19BC">
        <w:rPr>
          <w:noProof/>
          <w:vertAlign w:val="superscript"/>
        </w:rPr>
        <w:t>26-28</w:t>
      </w:r>
      <w:r w:rsidRPr="00BA19BC">
        <w:fldChar w:fldCharType="end"/>
      </w:r>
      <w:r w:rsidRPr="00BA19BC">
        <w:rPr>
          <w:rFonts w:eastAsia="游明朝"/>
          <w:lang w:eastAsia="ja-JP"/>
        </w:rPr>
        <w:t xml:space="preserve">, the influence of the underlying ordered phase on the properties of this shell remains an open question. </w:t>
      </w:r>
      <w:r w:rsidR="007D265F" w:rsidRPr="00BA19BC">
        <w:t xml:space="preserve">Specifically, </w:t>
      </w:r>
      <w:r w:rsidRPr="00BA19BC">
        <w:rPr>
          <w:rFonts w:eastAsia="游明朝"/>
          <w:lang w:eastAsia="ja-JP"/>
        </w:rPr>
        <w:t>it is unclear whether the presence of the ordered phase can further optimize the surface structure and electronic properties of the Pt-rich shell, leading to enhanced ORR activity and stability.</w:t>
      </w:r>
      <w:r w:rsidR="007D265F" w:rsidRPr="00BA19BC">
        <w:rPr>
          <w:rFonts w:eastAsia="游明朝"/>
          <w:lang w:eastAsia="ja-JP"/>
        </w:rPr>
        <w:t xml:space="preserve"> This study investigates the influence of local structural changes during the annealing process on the formation of surface Pt-enriched layers and </w:t>
      </w:r>
      <w:r w:rsidR="00330715" w:rsidRPr="00BA19BC">
        <w:rPr>
          <w:rFonts w:eastAsia="游明朝"/>
          <w:lang w:eastAsia="ja-JP"/>
        </w:rPr>
        <w:t>provides</w:t>
      </w:r>
      <w:r w:rsidR="007D265F" w:rsidRPr="00BA19BC">
        <w:rPr>
          <w:rFonts w:eastAsia="游明朝"/>
          <w:lang w:eastAsia="ja-JP"/>
        </w:rPr>
        <w:t xml:space="preserve"> valuable insights that can guide the rational design of ordered alloy catalysts for enhanced activity and stability</w:t>
      </w:r>
    </w:p>
    <w:p w14:paraId="0BB1012D" w14:textId="77777777" w:rsidR="003362FC" w:rsidRPr="00BA19BC" w:rsidRDefault="00876CD0" w:rsidP="003362FC">
      <w:pPr>
        <w:spacing w:line="360" w:lineRule="auto"/>
        <w:rPr>
          <w:b/>
          <w:bCs/>
          <w:sz w:val="28"/>
          <w:szCs w:val="28"/>
        </w:rPr>
      </w:pPr>
      <w:r w:rsidRPr="00BA19BC">
        <w:rPr>
          <w:b/>
          <w:bCs/>
          <w:sz w:val="28"/>
          <w:szCs w:val="28"/>
        </w:rPr>
        <w:t xml:space="preserve">Experimental </w:t>
      </w:r>
      <w:r w:rsidR="00E9317D" w:rsidRPr="00BA19BC">
        <w:rPr>
          <w:b/>
          <w:bCs/>
          <w:sz w:val="28"/>
          <w:szCs w:val="28"/>
        </w:rPr>
        <w:t>m</w:t>
      </w:r>
      <w:r w:rsidR="00234CE4" w:rsidRPr="00BA19BC">
        <w:rPr>
          <w:rFonts w:hint="eastAsia"/>
          <w:b/>
          <w:bCs/>
          <w:sz w:val="28"/>
          <w:szCs w:val="28"/>
        </w:rPr>
        <w:t>e</w:t>
      </w:r>
      <w:r w:rsidR="00234CE4" w:rsidRPr="00BA19BC">
        <w:rPr>
          <w:b/>
          <w:bCs/>
          <w:sz w:val="28"/>
          <w:szCs w:val="28"/>
        </w:rPr>
        <w:t>thods</w:t>
      </w:r>
    </w:p>
    <w:p w14:paraId="4B24CF5B" w14:textId="536603EA" w:rsidR="003069B2" w:rsidRPr="00BA19BC" w:rsidRDefault="00A71D9C" w:rsidP="003362FC">
      <w:pPr>
        <w:spacing w:line="360" w:lineRule="auto"/>
        <w:rPr>
          <w:rFonts w:eastAsia="游明朝"/>
          <w:b/>
          <w:bCs/>
          <w:sz w:val="28"/>
          <w:szCs w:val="28"/>
          <w:lang w:eastAsia="ja-JP"/>
        </w:rPr>
      </w:pPr>
      <w:r w:rsidRPr="00BA19BC">
        <w:rPr>
          <w:b/>
          <w:bCs/>
        </w:rPr>
        <w:t>Material</w:t>
      </w:r>
      <w:r w:rsidR="00B6393A" w:rsidRPr="00BA19BC">
        <w:rPr>
          <w:b/>
          <w:bCs/>
        </w:rPr>
        <w:t>s</w:t>
      </w:r>
      <w:r w:rsidR="0009272E" w:rsidRPr="00BA19BC">
        <w:rPr>
          <w:b/>
          <w:bCs/>
        </w:rPr>
        <w:t xml:space="preserve"> and chemicals</w:t>
      </w:r>
      <w:r w:rsidRPr="00BA19BC">
        <w:rPr>
          <w:b/>
          <w:bCs/>
        </w:rPr>
        <w:t xml:space="preserve"> </w:t>
      </w:r>
    </w:p>
    <w:p w14:paraId="1394426B" w14:textId="77777777" w:rsidR="003362FC" w:rsidRPr="00BA19BC" w:rsidRDefault="00B6393A" w:rsidP="003362FC">
      <w:pPr>
        <w:pStyle w:val="paper"/>
        <w:spacing w:before="0" w:after="240" w:line="360" w:lineRule="auto"/>
        <w:ind w:firstLineChars="100" w:firstLine="240"/>
        <w:rPr>
          <w:rFonts w:eastAsia="DengXian"/>
          <w:bCs/>
          <w:kern w:val="0"/>
          <w:szCs w:val="24"/>
          <w:lang w:eastAsia="zh-CN"/>
        </w:rPr>
      </w:pPr>
      <w:r w:rsidRPr="00BA19BC">
        <w:rPr>
          <w:rFonts w:eastAsia="DengXian"/>
          <w:bCs/>
          <w:kern w:val="0"/>
          <w:szCs w:val="24"/>
          <w:lang w:eastAsia="zh-CN"/>
        </w:rPr>
        <w:t>Chloroplatinic acid hexahydrate (H</w:t>
      </w:r>
      <w:r w:rsidRPr="00BA19BC">
        <w:rPr>
          <w:rFonts w:eastAsia="DengXian"/>
          <w:bCs/>
          <w:kern w:val="0"/>
          <w:szCs w:val="24"/>
          <w:vertAlign w:val="subscript"/>
          <w:lang w:eastAsia="zh-CN"/>
        </w:rPr>
        <w:t>2</w:t>
      </w:r>
      <w:r w:rsidRPr="00BA19BC">
        <w:rPr>
          <w:rFonts w:eastAsia="DengXian"/>
          <w:bCs/>
          <w:kern w:val="0"/>
          <w:szCs w:val="24"/>
          <w:lang w:eastAsia="zh-CN"/>
        </w:rPr>
        <w:t>PtCl</w:t>
      </w:r>
      <w:r w:rsidRPr="00BA19BC">
        <w:rPr>
          <w:rFonts w:eastAsia="DengXian"/>
          <w:bCs/>
          <w:kern w:val="0"/>
          <w:szCs w:val="24"/>
          <w:vertAlign w:val="subscript"/>
          <w:lang w:eastAsia="zh-CN"/>
        </w:rPr>
        <w:t>6</w:t>
      </w:r>
      <w:r w:rsidR="00D93BB5" w:rsidRPr="00BA19BC">
        <w:rPr>
          <w:rFonts w:eastAsia="DengXian"/>
          <w:bCs/>
          <w:kern w:val="0"/>
          <w:szCs w:val="24"/>
          <w:lang w:eastAsia="zh-CN"/>
        </w:rPr>
        <w:t>.</w:t>
      </w:r>
      <w:r w:rsidRPr="00BA19BC">
        <w:rPr>
          <w:rFonts w:eastAsia="DengXian"/>
          <w:bCs/>
          <w:kern w:val="0"/>
          <w:szCs w:val="24"/>
          <w:lang w:eastAsia="zh-CN"/>
        </w:rPr>
        <w:t>6H</w:t>
      </w:r>
      <w:r w:rsidRPr="00BA19BC">
        <w:rPr>
          <w:rFonts w:eastAsia="DengXian"/>
          <w:bCs/>
          <w:kern w:val="0"/>
          <w:szCs w:val="24"/>
          <w:vertAlign w:val="subscript"/>
          <w:lang w:eastAsia="zh-CN"/>
        </w:rPr>
        <w:t>2</w:t>
      </w:r>
      <w:r w:rsidRPr="00BA19BC">
        <w:rPr>
          <w:rFonts w:eastAsia="DengXian"/>
          <w:bCs/>
          <w:kern w:val="0"/>
          <w:szCs w:val="24"/>
          <w:lang w:eastAsia="zh-CN"/>
        </w:rPr>
        <w:t>O)</w:t>
      </w:r>
      <w:r w:rsidR="000842C8" w:rsidRPr="00BA19BC">
        <w:rPr>
          <w:rFonts w:eastAsia="游明朝" w:hint="eastAsia"/>
          <w:bCs/>
          <w:kern w:val="0"/>
          <w:szCs w:val="24"/>
        </w:rPr>
        <w:t xml:space="preserve"> and</w:t>
      </w:r>
      <w:r w:rsidRPr="00BA19BC">
        <w:rPr>
          <w:rFonts w:eastAsia="DengXian"/>
          <w:bCs/>
          <w:kern w:val="0"/>
          <w:szCs w:val="24"/>
          <w:lang w:eastAsia="zh-CN"/>
        </w:rPr>
        <w:t xml:space="preserve"> </w:t>
      </w:r>
      <w:r w:rsidR="00163CF4" w:rsidRPr="00BA19BC">
        <w:rPr>
          <w:rFonts w:eastAsia="DengXian"/>
          <w:bCs/>
          <w:kern w:val="0"/>
          <w:szCs w:val="24"/>
          <w:lang w:eastAsia="zh-CN"/>
        </w:rPr>
        <w:t>c</w:t>
      </w:r>
      <w:r w:rsidRPr="00BA19BC">
        <w:rPr>
          <w:rFonts w:eastAsia="DengXian"/>
          <w:bCs/>
          <w:kern w:val="0"/>
          <w:szCs w:val="24"/>
          <w:lang w:eastAsia="zh-CN"/>
        </w:rPr>
        <w:t>obalt chloride (CoCl</w:t>
      </w:r>
      <w:r w:rsidRPr="00BA19BC">
        <w:rPr>
          <w:rFonts w:eastAsia="DengXian"/>
          <w:bCs/>
          <w:kern w:val="0"/>
          <w:szCs w:val="24"/>
          <w:vertAlign w:val="subscript"/>
          <w:lang w:eastAsia="zh-CN"/>
        </w:rPr>
        <w:t>2</w:t>
      </w:r>
      <w:r w:rsidRPr="00BA19BC">
        <w:rPr>
          <w:rFonts w:eastAsia="DengXian"/>
          <w:bCs/>
          <w:kern w:val="0"/>
          <w:szCs w:val="24"/>
          <w:lang w:eastAsia="zh-CN"/>
        </w:rPr>
        <w:t xml:space="preserve">) </w:t>
      </w:r>
      <w:r w:rsidR="00163CF4" w:rsidRPr="00BA19BC">
        <w:rPr>
          <w:rFonts w:eastAsia="DengXian"/>
          <w:bCs/>
          <w:kern w:val="0"/>
          <w:szCs w:val="24"/>
          <w:lang w:eastAsia="zh-CN"/>
        </w:rPr>
        <w:t>w</w:t>
      </w:r>
      <w:r w:rsidR="00D93BB5" w:rsidRPr="00BA19BC">
        <w:rPr>
          <w:rFonts w:eastAsia="DengXian"/>
          <w:bCs/>
          <w:kern w:val="0"/>
          <w:szCs w:val="24"/>
          <w:lang w:eastAsia="zh-CN"/>
        </w:rPr>
        <w:t>ere</w:t>
      </w:r>
      <w:r w:rsidRPr="00BA19BC">
        <w:rPr>
          <w:rFonts w:eastAsia="DengXian"/>
          <w:bCs/>
          <w:kern w:val="0"/>
          <w:szCs w:val="24"/>
          <w:lang w:eastAsia="zh-CN"/>
        </w:rPr>
        <w:t xml:space="preserve"> obtained from Sigma-Aldrich. Vulcan XC-72 was purchased from Cabot Corporation. Perchloric acid (HClO</w:t>
      </w:r>
      <w:r w:rsidRPr="00BA19BC">
        <w:rPr>
          <w:rFonts w:eastAsia="DengXian"/>
          <w:bCs/>
          <w:kern w:val="0"/>
          <w:szCs w:val="24"/>
          <w:vertAlign w:val="subscript"/>
          <w:lang w:eastAsia="zh-CN"/>
        </w:rPr>
        <w:t>4</w:t>
      </w:r>
      <w:r w:rsidRPr="00BA19BC">
        <w:rPr>
          <w:rFonts w:eastAsia="DengXian"/>
          <w:bCs/>
          <w:kern w:val="0"/>
          <w:szCs w:val="24"/>
          <w:lang w:eastAsia="zh-CN"/>
        </w:rPr>
        <w:t>,70</w:t>
      </w:r>
      <w:r w:rsidR="00235090" w:rsidRPr="00BA19BC">
        <w:rPr>
          <w:rFonts w:eastAsia="DengXian"/>
          <w:bCs/>
          <w:kern w:val="0"/>
          <w:szCs w:val="24"/>
          <w:lang w:eastAsia="zh-CN"/>
        </w:rPr>
        <w:t>-</w:t>
      </w:r>
      <w:r w:rsidRPr="00BA19BC">
        <w:rPr>
          <w:rFonts w:eastAsia="DengXian"/>
          <w:bCs/>
          <w:kern w:val="0"/>
          <w:szCs w:val="24"/>
          <w:lang w:eastAsia="zh-CN"/>
        </w:rPr>
        <w:t>72</w:t>
      </w:r>
      <w:r w:rsidR="00235090" w:rsidRPr="00BA19BC">
        <w:rPr>
          <w:rFonts w:eastAsia="DengXian"/>
          <w:bCs/>
          <w:kern w:val="0"/>
          <w:szCs w:val="24"/>
          <w:lang w:eastAsia="zh-CN"/>
        </w:rPr>
        <w:t xml:space="preserve"> </w:t>
      </w:r>
      <w:r w:rsidRPr="00BA19BC">
        <w:rPr>
          <w:rFonts w:eastAsia="DengXian"/>
          <w:bCs/>
          <w:kern w:val="0"/>
          <w:szCs w:val="24"/>
          <w:lang w:eastAsia="zh-CN"/>
        </w:rPr>
        <w:t>%) was purchased from Kanto Chemical Co., Inc. Ultrapure (UP)</w:t>
      </w:r>
      <w:r w:rsidR="00D93BB5" w:rsidRPr="00BA19BC">
        <w:rPr>
          <w:rFonts w:eastAsia="DengXian"/>
          <w:bCs/>
          <w:kern w:val="0"/>
          <w:szCs w:val="24"/>
          <w:lang w:eastAsia="zh-CN"/>
        </w:rPr>
        <w:t>,</w:t>
      </w:r>
      <w:r w:rsidRPr="00BA19BC">
        <w:rPr>
          <w:rFonts w:eastAsia="DengXian"/>
          <w:bCs/>
          <w:kern w:val="0"/>
          <w:szCs w:val="24"/>
          <w:lang w:eastAsia="zh-CN"/>
        </w:rPr>
        <w:t xml:space="preserve"> </w:t>
      </w:r>
      <w:r w:rsidR="00D93BB5" w:rsidRPr="00BA19BC">
        <w:rPr>
          <w:rFonts w:eastAsia="DengXian"/>
          <w:bCs/>
          <w:kern w:val="0"/>
          <w:szCs w:val="24"/>
          <w:lang w:eastAsia="zh-CN"/>
        </w:rPr>
        <w:t xml:space="preserve">and </w:t>
      </w:r>
      <w:r w:rsidRPr="00BA19BC">
        <w:rPr>
          <w:rFonts w:eastAsia="DengXian"/>
          <w:bCs/>
          <w:kern w:val="0"/>
          <w:szCs w:val="24"/>
          <w:lang w:eastAsia="zh-CN"/>
        </w:rPr>
        <w:t>deionized water (Milli-Q, 18.2</w:t>
      </w:r>
      <w:r w:rsidR="00235090" w:rsidRPr="00BA19BC">
        <w:rPr>
          <w:rFonts w:eastAsia="DengXian"/>
          <w:bCs/>
          <w:kern w:val="0"/>
          <w:szCs w:val="24"/>
          <w:lang w:eastAsia="zh-CN"/>
        </w:rPr>
        <w:t xml:space="preserve"> </w:t>
      </w:r>
      <w:r w:rsidRPr="00BA19BC">
        <w:rPr>
          <w:rFonts w:eastAsia="DengXian"/>
          <w:bCs/>
          <w:kern w:val="0"/>
          <w:szCs w:val="24"/>
          <w:lang w:eastAsia="zh-CN"/>
        </w:rPr>
        <w:t xml:space="preserve">MΩ) was used for the </w:t>
      </w:r>
      <w:r w:rsidR="0009272E" w:rsidRPr="00BA19BC">
        <w:rPr>
          <w:rFonts w:eastAsia="DengXian"/>
          <w:bCs/>
          <w:kern w:val="0"/>
          <w:szCs w:val="24"/>
          <w:lang w:eastAsia="zh-CN"/>
        </w:rPr>
        <w:t xml:space="preserve">catalyst </w:t>
      </w:r>
      <w:r w:rsidRPr="00BA19BC">
        <w:rPr>
          <w:rFonts w:eastAsia="DengXian"/>
          <w:bCs/>
          <w:kern w:val="0"/>
          <w:szCs w:val="24"/>
          <w:lang w:eastAsia="zh-CN"/>
        </w:rPr>
        <w:t xml:space="preserve">synthesis and </w:t>
      </w:r>
      <w:r w:rsidR="0009272E" w:rsidRPr="00BA19BC">
        <w:rPr>
          <w:rFonts w:eastAsia="DengXian"/>
          <w:bCs/>
          <w:kern w:val="0"/>
          <w:szCs w:val="24"/>
          <w:lang w:eastAsia="zh-CN"/>
        </w:rPr>
        <w:t>electrochemical</w:t>
      </w:r>
      <w:r w:rsidRPr="00BA19BC">
        <w:rPr>
          <w:rFonts w:eastAsia="DengXian"/>
          <w:bCs/>
          <w:kern w:val="0"/>
          <w:szCs w:val="24"/>
          <w:lang w:eastAsia="zh-CN"/>
        </w:rPr>
        <w:t xml:space="preserve"> measurement</w:t>
      </w:r>
      <w:r w:rsidR="0009272E" w:rsidRPr="00BA19BC">
        <w:rPr>
          <w:rFonts w:eastAsia="DengXian"/>
          <w:bCs/>
          <w:kern w:val="0"/>
          <w:szCs w:val="24"/>
          <w:lang w:eastAsia="zh-CN"/>
        </w:rPr>
        <w:t>s</w:t>
      </w:r>
      <w:r w:rsidRPr="00BA19BC">
        <w:rPr>
          <w:rFonts w:eastAsia="DengXian"/>
          <w:bCs/>
          <w:kern w:val="0"/>
          <w:szCs w:val="24"/>
          <w:lang w:eastAsia="zh-CN"/>
        </w:rPr>
        <w:t>.</w:t>
      </w:r>
    </w:p>
    <w:p w14:paraId="4AEA8220" w14:textId="77777777" w:rsidR="003362FC" w:rsidRPr="00BA19BC" w:rsidRDefault="003362FC" w:rsidP="003362FC">
      <w:pPr>
        <w:pStyle w:val="paper"/>
        <w:spacing w:before="0" w:after="240" w:line="360" w:lineRule="auto"/>
        <w:ind w:firstLineChars="100" w:firstLine="240"/>
        <w:rPr>
          <w:rFonts w:eastAsia="DengXian"/>
          <w:bCs/>
          <w:kern w:val="0"/>
          <w:szCs w:val="24"/>
          <w:lang w:eastAsia="zh-CN"/>
        </w:rPr>
      </w:pPr>
    </w:p>
    <w:p w14:paraId="620AAE45" w14:textId="39C4B898" w:rsidR="00B6393A" w:rsidRPr="00BA19BC" w:rsidRDefault="005304D4" w:rsidP="003362FC">
      <w:pPr>
        <w:pStyle w:val="paper"/>
        <w:spacing w:before="0" w:after="240" w:line="360" w:lineRule="auto"/>
        <w:rPr>
          <w:rFonts w:eastAsiaTheme="minorEastAsia"/>
          <w:b/>
          <w:bCs/>
        </w:rPr>
      </w:pPr>
      <w:r w:rsidRPr="00BA19BC">
        <w:rPr>
          <w:rFonts w:eastAsiaTheme="minorEastAsia"/>
          <w:b/>
          <w:bCs/>
        </w:rPr>
        <w:lastRenderedPageBreak/>
        <w:t>Synthesis</w:t>
      </w:r>
      <w:r w:rsidR="004A5760" w:rsidRPr="00BA19BC">
        <w:rPr>
          <w:rFonts w:eastAsiaTheme="minorEastAsia"/>
          <w:b/>
          <w:bCs/>
        </w:rPr>
        <w:t xml:space="preserve"> of </w:t>
      </w:r>
      <w:proofErr w:type="spellStart"/>
      <w:r w:rsidR="004A5760" w:rsidRPr="00BA19BC">
        <w:rPr>
          <w:rFonts w:eastAsiaTheme="minorEastAsia"/>
          <w:b/>
          <w:bCs/>
        </w:rPr>
        <w:t>PtCo</w:t>
      </w:r>
      <w:proofErr w:type="spellEnd"/>
      <w:r w:rsidR="004A5760" w:rsidRPr="00BA19BC">
        <w:rPr>
          <w:rFonts w:eastAsiaTheme="minorEastAsia"/>
          <w:b/>
          <w:bCs/>
        </w:rPr>
        <w:t xml:space="preserve">/C for different </w:t>
      </w:r>
      <w:r w:rsidR="005D3B5C" w:rsidRPr="00BA19BC">
        <w:rPr>
          <w:rFonts w:eastAsiaTheme="minorEastAsia"/>
          <w:b/>
          <w:bCs/>
        </w:rPr>
        <w:t>ordering degree</w:t>
      </w:r>
      <w:r w:rsidR="00D93BB5" w:rsidRPr="00BA19BC">
        <w:rPr>
          <w:rFonts w:eastAsiaTheme="minorEastAsia"/>
          <w:b/>
          <w:bCs/>
        </w:rPr>
        <w:t>s</w:t>
      </w:r>
    </w:p>
    <w:p w14:paraId="057E5EB6" w14:textId="0052328D" w:rsidR="005304D4" w:rsidRPr="00BA19BC" w:rsidRDefault="00D93BB5" w:rsidP="005304D4">
      <w:pPr>
        <w:spacing w:line="360" w:lineRule="auto"/>
        <w:ind w:firstLineChars="100" w:firstLine="240"/>
        <w:rPr>
          <w:rFonts w:eastAsia="游明朝"/>
          <w:bCs/>
          <w:lang w:eastAsia="ja-JP"/>
        </w:rPr>
      </w:pPr>
      <w:r w:rsidRPr="00BA19BC">
        <w:rPr>
          <w:rFonts w:eastAsia="DengXian"/>
          <w:bCs/>
        </w:rPr>
        <w:t>To synthesize</w:t>
      </w:r>
      <w:r w:rsidR="00A502B5" w:rsidRPr="00BA19BC">
        <w:rPr>
          <w:rFonts w:eastAsia="DengXian"/>
          <w:bCs/>
        </w:rPr>
        <w:t xml:space="preserve"> </w:t>
      </w:r>
      <w:proofErr w:type="spellStart"/>
      <w:r w:rsidR="00A502B5" w:rsidRPr="00BA19BC">
        <w:rPr>
          <w:rFonts w:eastAsia="DengXian"/>
          <w:bCs/>
        </w:rPr>
        <w:t>PtCo</w:t>
      </w:r>
      <w:proofErr w:type="spellEnd"/>
      <w:r w:rsidR="00A502B5" w:rsidRPr="00BA19BC">
        <w:rPr>
          <w:rFonts w:eastAsia="DengXian"/>
          <w:bCs/>
        </w:rPr>
        <w:t>/C, 0.2 mmol H</w:t>
      </w:r>
      <w:r w:rsidR="00A502B5" w:rsidRPr="00BA19BC">
        <w:rPr>
          <w:rFonts w:eastAsia="DengXian"/>
          <w:bCs/>
          <w:vertAlign w:val="subscript"/>
        </w:rPr>
        <w:t>2</w:t>
      </w:r>
      <w:r w:rsidR="00A502B5" w:rsidRPr="00BA19BC">
        <w:rPr>
          <w:rFonts w:eastAsia="DengXian"/>
          <w:bCs/>
        </w:rPr>
        <w:t>PtCl</w:t>
      </w:r>
      <w:r w:rsidR="00A502B5" w:rsidRPr="00BA19BC">
        <w:rPr>
          <w:rFonts w:eastAsia="DengXian"/>
          <w:bCs/>
          <w:vertAlign w:val="subscript"/>
        </w:rPr>
        <w:t>6</w:t>
      </w:r>
      <w:r w:rsidR="00A502B5" w:rsidRPr="00BA19BC">
        <w:rPr>
          <w:rFonts w:eastAsia="DengXian"/>
          <w:bCs/>
        </w:rPr>
        <w:t>·6H</w:t>
      </w:r>
      <w:r w:rsidR="00A502B5" w:rsidRPr="00BA19BC">
        <w:rPr>
          <w:rFonts w:eastAsia="DengXian"/>
          <w:bCs/>
          <w:vertAlign w:val="subscript"/>
        </w:rPr>
        <w:t>2</w:t>
      </w:r>
      <w:r w:rsidR="00A502B5" w:rsidRPr="00BA19BC">
        <w:rPr>
          <w:rFonts w:eastAsia="DengXian"/>
          <w:bCs/>
        </w:rPr>
        <w:t>O and 0.2 mmol CoCl</w:t>
      </w:r>
      <w:r w:rsidR="00A502B5" w:rsidRPr="00BA19BC">
        <w:rPr>
          <w:rFonts w:eastAsia="DengXian"/>
          <w:bCs/>
          <w:vertAlign w:val="subscript"/>
        </w:rPr>
        <w:t>2</w:t>
      </w:r>
      <w:r w:rsidR="00A502B5" w:rsidRPr="00BA19BC">
        <w:rPr>
          <w:rFonts w:eastAsia="DengXian"/>
          <w:bCs/>
        </w:rPr>
        <w:t xml:space="preserve"> were dissolved in UP water with 160 mg Vulcan XC-72 as carbon support</w:t>
      </w:r>
      <w:r w:rsidR="0009272E" w:rsidRPr="00BA19BC">
        <w:rPr>
          <w:rFonts w:eastAsia="DengXian"/>
          <w:bCs/>
        </w:rPr>
        <w:t xml:space="preserve"> under continuous stirring</w:t>
      </w:r>
      <w:r w:rsidR="00A502B5" w:rsidRPr="00BA19BC">
        <w:rPr>
          <w:rFonts w:eastAsia="DengXian"/>
          <w:bCs/>
        </w:rPr>
        <w:t xml:space="preserve">. </w:t>
      </w:r>
      <w:r w:rsidRPr="00BA19BC">
        <w:t xml:space="preserve">Repeating the process of magnetic stirring and sonication </w:t>
      </w:r>
      <w:r w:rsidR="00A502B5" w:rsidRPr="00BA19BC">
        <w:rPr>
          <w:rFonts w:eastAsia="DengXian"/>
          <w:bCs/>
        </w:rPr>
        <w:t xml:space="preserve">at 70 °C, </w:t>
      </w:r>
      <w:r w:rsidR="00235090" w:rsidRPr="00BA19BC">
        <w:rPr>
          <w:rFonts w:eastAsia="DengXian"/>
          <w:bCs/>
        </w:rPr>
        <w:t xml:space="preserve">until </w:t>
      </w:r>
      <w:r w:rsidR="00A502B5" w:rsidRPr="00BA19BC">
        <w:rPr>
          <w:rFonts w:eastAsia="DengXian"/>
          <w:bCs/>
        </w:rPr>
        <w:t>smooth slurry</w:t>
      </w:r>
      <w:r w:rsidR="00235090" w:rsidRPr="00BA19BC">
        <w:rPr>
          <w:rFonts w:eastAsia="DengXian"/>
          <w:bCs/>
        </w:rPr>
        <w:t xml:space="preserve"> was obtained</w:t>
      </w:r>
      <w:r w:rsidR="00A502B5" w:rsidRPr="00BA19BC">
        <w:rPr>
          <w:rFonts w:eastAsia="DengXian"/>
          <w:bCs/>
        </w:rPr>
        <w:t>. After drying at 60 °C, the precursor was</w:t>
      </w:r>
      <w:r w:rsidR="0009272E" w:rsidRPr="00BA19BC">
        <w:rPr>
          <w:rFonts w:eastAsia="DengXian"/>
          <w:bCs/>
        </w:rPr>
        <w:t xml:space="preserve"> then subjected to thermal tr</w:t>
      </w:r>
      <w:r w:rsidRPr="00BA19BC">
        <w:rPr>
          <w:rFonts w:eastAsia="DengXian"/>
          <w:bCs/>
        </w:rPr>
        <w:t>eat</w:t>
      </w:r>
      <w:r w:rsidR="0009272E" w:rsidRPr="00BA19BC">
        <w:rPr>
          <w:rFonts w:eastAsia="DengXian"/>
          <w:bCs/>
        </w:rPr>
        <w:t>ment</w:t>
      </w:r>
      <w:r w:rsidR="00A502B5" w:rsidRPr="00BA19BC">
        <w:rPr>
          <w:rFonts w:eastAsia="DengXian"/>
          <w:bCs/>
        </w:rPr>
        <w:t xml:space="preserve"> at </w:t>
      </w:r>
      <w:r w:rsidR="0009272E" w:rsidRPr="00BA19BC">
        <w:rPr>
          <w:rFonts w:eastAsia="DengXian"/>
          <w:bCs/>
        </w:rPr>
        <w:t>various</w:t>
      </w:r>
      <w:r w:rsidR="00A502B5" w:rsidRPr="00BA19BC">
        <w:rPr>
          <w:rFonts w:eastAsia="DengXian"/>
          <w:bCs/>
        </w:rPr>
        <w:t xml:space="preserve"> temperature</w:t>
      </w:r>
      <w:r w:rsidR="006E4CCA" w:rsidRPr="00BA19BC">
        <w:rPr>
          <w:rFonts w:eastAsia="DengXian"/>
          <w:bCs/>
        </w:rPr>
        <w:t>s</w:t>
      </w:r>
      <w:r w:rsidR="00A502B5" w:rsidRPr="00BA19BC">
        <w:rPr>
          <w:rFonts w:eastAsia="DengXian"/>
          <w:bCs/>
        </w:rPr>
        <w:t xml:space="preserve"> (250 °C, 300 °C, 350 °C, 450 °C, 600 °C, and 700 °C) in 5 % H</w:t>
      </w:r>
      <w:r w:rsidR="00A502B5" w:rsidRPr="00BA19BC">
        <w:rPr>
          <w:rFonts w:eastAsia="DengXian"/>
          <w:bCs/>
          <w:vertAlign w:val="subscript"/>
        </w:rPr>
        <w:t>2</w:t>
      </w:r>
      <w:r w:rsidR="00A502B5" w:rsidRPr="00BA19BC">
        <w:rPr>
          <w:rFonts w:eastAsia="DengXian"/>
          <w:bCs/>
        </w:rPr>
        <w:t>/N</w:t>
      </w:r>
      <w:r w:rsidR="00A502B5" w:rsidRPr="00BA19BC">
        <w:rPr>
          <w:rFonts w:eastAsia="DengXian"/>
          <w:bCs/>
          <w:vertAlign w:val="subscript"/>
        </w:rPr>
        <w:t>2</w:t>
      </w:r>
      <w:r w:rsidR="00A502B5" w:rsidRPr="00BA19BC">
        <w:rPr>
          <w:rFonts w:eastAsia="DengXian"/>
          <w:bCs/>
        </w:rPr>
        <w:t xml:space="preserve"> atmosphere for 2 h, 10 h, and 20 h, respectively</w:t>
      </w:r>
      <w:r w:rsidR="00BC6F5A" w:rsidRPr="00BA19BC">
        <w:rPr>
          <w:rFonts w:eastAsia="DengXian"/>
          <w:bCs/>
        </w:rPr>
        <w:t xml:space="preserve">. According to the treated conditions, the samples were denoted as </w:t>
      </w:r>
      <w:proofErr w:type="spellStart"/>
      <w:r w:rsidR="00BC6F5A" w:rsidRPr="00BA19BC">
        <w:rPr>
          <w:rFonts w:eastAsia="DengXian"/>
          <w:bCs/>
        </w:rPr>
        <w:t>PtCo</w:t>
      </w:r>
      <w:proofErr w:type="spellEnd"/>
      <w:r w:rsidR="00BC6F5A" w:rsidRPr="00BA19BC">
        <w:rPr>
          <w:rFonts w:eastAsia="DengXian"/>
          <w:bCs/>
        </w:rPr>
        <w:t>- “temperature”</w:t>
      </w:r>
      <w:proofErr w:type="gramStart"/>
      <w:r w:rsidR="00BC6F5A" w:rsidRPr="00BA19BC">
        <w:rPr>
          <w:rFonts w:eastAsia="DengXian"/>
          <w:bCs/>
        </w:rPr>
        <w:t>-“</w:t>
      </w:r>
      <w:proofErr w:type="gramEnd"/>
      <w:r w:rsidR="00BC6F5A" w:rsidRPr="00BA19BC">
        <w:rPr>
          <w:rFonts w:eastAsia="游明朝" w:hint="eastAsia"/>
          <w:bCs/>
          <w:lang w:eastAsia="ja-JP"/>
        </w:rPr>
        <w:t>annealing</w:t>
      </w:r>
      <w:r w:rsidR="00BC6F5A" w:rsidRPr="00BA19BC">
        <w:rPr>
          <w:rFonts w:eastAsia="DengXian"/>
          <w:bCs/>
        </w:rPr>
        <w:t xml:space="preserve"> time”, such as PtCo-700°C -2h</w:t>
      </w:r>
      <w:r w:rsidR="0009272E" w:rsidRPr="00BA19BC">
        <w:rPr>
          <w:rFonts w:eastAsia="DengXian"/>
          <w:bCs/>
        </w:rPr>
        <w:t>.</w:t>
      </w:r>
      <w:r w:rsidR="00A502B5" w:rsidRPr="00BA19BC">
        <w:rPr>
          <w:rFonts w:eastAsia="DengXian"/>
          <w:bCs/>
        </w:rPr>
        <w:t xml:space="preserve"> </w:t>
      </w:r>
      <w:r w:rsidR="00BC6F5A" w:rsidRPr="00BA19BC">
        <w:t xml:space="preserve">To investigate the relationship between the surface structure and the activity, the acid treatment was applied to pre-remove the surface dissolvable Co, making it stable during the </w:t>
      </w:r>
      <w:r w:rsidR="00BC6F5A" w:rsidRPr="00BA19BC">
        <w:rPr>
          <w:rFonts w:eastAsia="游明朝" w:hint="eastAsia"/>
          <w:lang w:eastAsia="ja-JP"/>
        </w:rPr>
        <w:t xml:space="preserve">fuel cell </w:t>
      </w:r>
      <w:r w:rsidR="00BC6F5A" w:rsidRPr="00BA19BC">
        <w:t>operation.</w:t>
      </w:r>
      <w:r w:rsidR="00BC6F5A" w:rsidRPr="00BA19BC">
        <w:rPr>
          <w:rFonts w:eastAsia="游明朝" w:hint="eastAsia"/>
          <w:lang w:eastAsia="ja-JP"/>
        </w:rPr>
        <w:t xml:space="preserve"> </w:t>
      </w:r>
      <w:r w:rsidR="00BC6F5A" w:rsidRPr="00BA19BC">
        <w:rPr>
          <w:rFonts w:eastAsia="游明朝" w:hint="eastAsia"/>
          <w:bCs/>
          <w:lang w:eastAsia="ja-JP"/>
        </w:rPr>
        <w:t xml:space="preserve">The acid-treated samples are referred to as </w:t>
      </w:r>
      <w:proofErr w:type="spellStart"/>
      <w:r w:rsidR="00BC6F5A" w:rsidRPr="00BA19BC">
        <w:rPr>
          <w:rFonts w:eastAsia="游明朝" w:hint="eastAsia"/>
          <w:bCs/>
          <w:lang w:eastAsia="ja-JP"/>
        </w:rPr>
        <w:t>PtCo</w:t>
      </w:r>
      <w:proofErr w:type="spellEnd"/>
      <w:proofErr w:type="gramStart"/>
      <w:r w:rsidR="00BC6F5A" w:rsidRPr="00BA19BC">
        <w:rPr>
          <w:rFonts w:eastAsia="游明朝" w:hint="eastAsia"/>
          <w:bCs/>
          <w:lang w:eastAsia="ja-JP"/>
        </w:rPr>
        <w:t>-</w:t>
      </w:r>
      <w:r w:rsidR="00BC6F5A" w:rsidRPr="00BA19BC">
        <w:rPr>
          <w:rFonts w:eastAsia="游明朝"/>
          <w:bCs/>
          <w:lang w:eastAsia="ja-JP"/>
        </w:rPr>
        <w:t>“</w:t>
      </w:r>
      <w:proofErr w:type="gramEnd"/>
      <w:r w:rsidR="00BC6F5A" w:rsidRPr="00BA19BC">
        <w:rPr>
          <w:rFonts w:eastAsia="游明朝" w:hint="eastAsia"/>
          <w:bCs/>
          <w:lang w:eastAsia="ja-JP"/>
        </w:rPr>
        <w:t>temperature</w:t>
      </w:r>
      <w:r w:rsidR="00BC6F5A" w:rsidRPr="00BA19BC">
        <w:rPr>
          <w:rFonts w:eastAsia="游明朝"/>
          <w:bCs/>
          <w:lang w:eastAsia="ja-JP"/>
        </w:rPr>
        <w:t>”</w:t>
      </w:r>
      <w:r w:rsidR="00BC6F5A" w:rsidRPr="00BA19BC">
        <w:rPr>
          <w:rFonts w:eastAsia="游明朝" w:hint="eastAsia"/>
          <w:bCs/>
          <w:lang w:eastAsia="ja-JP"/>
        </w:rPr>
        <w:t>-</w:t>
      </w:r>
      <w:r w:rsidR="00BC6F5A" w:rsidRPr="00BA19BC">
        <w:rPr>
          <w:rFonts w:eastAsia="游明朝"/>
          <w:bCs/>
          <w:lang w:eastAsia="ja-JP"/>
        </w:rPr>
        <w:t>“</w:t>
      </w:r>
      <w:r w:rsidR="00BC6F5A" w:rsidRPr="00BA19BC">
        <w:rPr>
          <w:rFonts w:eastAsia="游明朝" w:hint="eastAsia"/>
          <w:bCs/>
          <w:lang w:eastAsia="ja-JP"/>
        </w:rPr>
        <w:t>annealing time</w:t>
      </w:r>
      <w:r w:rsidR="00BC6F5A" w:rsidRPr="00BA19BC">
        <w:rPr>
          <w:rFonts w:eastAsia="游明朝"/>
          <w:bCs/>
          <w:lang w:eastAsia="ja-JP"/>
        </w:rPr>
        <w:t>”</w:t>
      </w:r>
      <w:r w:rsidR="00BC6F5A" w:rsidRPr="00BA19BC">
        <w:rPr>
          <w:rFonts w:eastAsia="游明朝" w:hint="eastAsia"/>
          <w:bCs/>
          <w:lang w:eastAsia="ja-JP"/>
        </w:rPr>
        <w:t>-A.</w:t>
      </w:r>
      <w:r w:rsidR="00BC6F5A" w:rsidRPr="00BA19BC">
        <w:rPr>
          <w:rFonts w:eastAsia="游明朝"/>
          <w:bCs/>
          <w:lang w:eastAsia="ja-JP"/>
        </w:rPr>
        <w:t xml:space="preserve"> </w:t>
      </w:r>
      <w:r w:rsidR="00BC6F5A" w:rsidRPr="00BA19BC">
        <w:rPr>
          <w:rFonts w:eastAsia="DengXian"/>
          <w:bCs/>
        </w:rPr>
        <w:t>For example</w:t>
      </w:r>
      <w:r w:rsidR="00A502B5" w:rsidRPr="00BA19BC">
        <w:rPr>
          <w:rFonts w:eastAsia="DengXian"/>
          <w:bCs/>
        </w:rPr>
        <w:t>,</w:t>
      </w:r>
      <w:r w:rsidR="00BC6F5A" w:rsidRPr="00BA19BC">
        <w:rPr>
          <w:rFonts w:eastAsia="DengXian"/>
          <w:bCs/>
        </w:rPr>
        <w:t xml:space="preserve"> for the synthesis of PtCo-700°C -2h-A</w:t>
      </w:r>
      <w:r w:rsidR="00A502B5" w:rsidRPr="00BA19BC">
        <w:rPr>
          <w:rFonts w:eastAsia="DengXian"/>
          <w:bCs/>
        </w:rPr>
        <w:t xml:space="preserve"> </w:t>
      </w:r>
      <w:r w:rsidR="00BC6F5A" w:rsidRPr="00BA19BC">
        <w:rPr>
          <w:rFonts w:eastAsia="DengXian"/>
          <w:bCs/>
        </w:rPr>
        <w:t>,20 mg of PtCo-700°C -2h</w:t>
      </w:r>
      <w:r w:rsidR="00A502B5" w:rsidRPr="00BA19BC">
        <w:rPr>
          <w:rFonts w:eastAsia="DengXian"/>
          <w:bCs/>
        </w:rPr>
        <w:t xml:space="preserve"> </w:t>
      </w:r>
      <w:r w:rsidR="00BC6F5A" w:rsidRPr="00BA19BC">
        <w:rPr>
          <w:rFonts w:eastAsia="DengXian"/>
          <w:bCs/>
        </w:rPr>
        <w:t xml:space="preserve">was </w:t>
      </w:r>
      <w:r w:rsidR="00A502B5" w:rsidRPr="00BA19BC">
        <w:rPr>
          <w:rFonts w:eastAsia="DengXian"/>
          <w:bCs/>
        </w:rPr>
        <w:t>treated in 0.1 M HClO</w:t>
      </w:r>
      <w:r w:rsidR="00A502B5" w:rsidRPr="00BA19BC">
        <w:rPr>
          <w:rFonts w:eastAsia="DengXian"/>
          <w:bCs/>
          <w:vertAlign w:val="subscript"/>
        </w:rPr>
        <w:t>4</w:t>
      </w:r>
      <w:r w:rsidR="00A502B5" w:rsidRPr="00BA19BC">
        <w:rPr>
          <w:rFonts w:eastAsia="DengXian"/>
          <w:bCs/>
        </w:rPr>
        <w:t xml:space="preserve"> for 12 h at 80 °C</w:t>
      </w:r>
      <w:r w:rsidR="0009272E" w:rsidRPr="00BA19BC">
        <w:rPr>
          <w:rFonts w:eastAsia="DengXian"/>
          <w:bCs/>
        </w:rPr>
        <w:t>,</w:t>
      </w:r>
      <w:r w:rsidR="00A502B5" w:rsidRPr="00BA19BC">
        <w:rPr>
          <w:rFonts w:eastAsia="DengXian"/>
          <w:bCs/>
        </w:rPr>
        <w:t xml:space="preserve"> </w:t>
      </w:r>
      <w:r w:rsidR="0009272E" w:rsidRPr="00BA19BC">
        <w:rPr>
          <w:rFonts w:eastAsia="DengXian"/>
          <w:bCs/>
        </w:rPr>
        <w:t>f</w:t>
      </w:r>
      <w:r w:rsidR="00A502B5" w:rsidRPr="00BA19BC">
        <w:rPr>
          <w:rFonts w:eastAsia="DengXian"/>
          <w:bCs/>
        </w:rPr>
        <w:t xml:space="preserve">ollowed by </w:t>
      </w:r>
      <w:r w:rsidR="00BC6F5A" w:rsidRPr="00BA19BC">
        <w:rPr>
          <w:rFonts w:eastAsia="DengXian"/>
          <w:bCs/>
        </w:rPr>
        <w:t xml:space="preserve">washing </w:t>
      </w:r>
      <w:r w:rsidR="00A502B5" w:rsidRPr="00BA19BC">
        <w:rPr>
          <w:rFonts w:eastAsia="DengXian"/>
          <w:bCs/>
        </w:rPr>
        <w:t xml:space="preserve">with water </w:t>
      </w:r>
      <w:r w:rsidR="00BC6F5A" w:rsidRPr="00BA19BC">
        <w:rPr>
          <w:rFonts w:eastAsia="DengXian"/>
          <w:bCs/>
        </w:rPr>
        <w:t xml:space="preserve">for </w:t>
      </w:r>
      <w:r w:rsidR="00A502B5" w:rsidRPr="00BA19BC">
        <w:rPr>
          <w:rFonts w:eastAsia="DengXian"/>
          <w:bCs/>
        </w:rPr>
        <w:t>five times</w:t>
      </w:r>
      <w:r w:rsidR="00BC6F5A" w:rsidRPr="00BA19BC">
        <w:rPr>
          <w:rFonts w:eastAsia="DengXian"/>
          <w:bCs/>
        </w:rPr>
        <w:t xml:space="preserve"> and overnight drying </w:t>
      </w:r>
      <w:r w:rsidR="00A502B5" w:rsidRPr="00BA19BC">
        <w:rPr>
          <w:rFonts w:eastAsia="DengXian"/>
          <w:bCs/>
        </w:rPr>
        <w:t>at 30 °C.</w:t>
      </w:r>
      <w:r w:rsidR="000665C8" w:rsidRPr="00BA19BC">
        <w:rPr>
          <w:rFonts w:eastAsia="游明朝" w:hint="eastAsia"/>
          <w:bCs/>
          <w:lang w:eastAsia="ja-JP"/>
        </w:rPr>
        <w:t xml:space="preserve"> </w:t>
      </w:r>
    </w:p>
    <w:p w14:paraId="28146352" w14:textId="77777777" w:rsidR="005304D4" w:rsidRPr="00BA19BC" w:rsidRDefault="005304D4" w:rsidP="005304D4">
      <w:pPr>
        <w:spacing w:line="360" w:lineRule="auto"/>
        <w:rPr>
          <w:rFonts w:eastAsia="游明朝"/>
          <w:bCs/>
          <w:lang w:eastAsia="ja-JP"/>
        </w:rPr>
      </w:pPr>
    </w:p>
    <w:p w14:paraId="214A84EA" w14:textId="5FBB1B55" w:rsidR="000F7895" w:rsidRPr="00BA19BC" w:rsidRDefault="008B0FB2" w:rsidP="005304D4">
      <w:pPr>
        <w:spacing w:line="360" w:lineRule="auto"/>
        <w:rPr>
          <w:rFonts w:eastAsia="游明朝"/>
          <w:b/>
          <w:bCs/>
          <w:lang w:eastAsia="ja-JP"/>
        </w:rPr>
      </w:pPr>
      <w:r w:rsidRPr="00BA19BC">
        <w:rPr>
          <w:b/>
          <w:bCs/>
        </w:rPr>
        <w:t>Electrochemical me</w:t>
      </w:r>
      <w:r w:rsidR="00526B09" w:rsidRPr="00BA19BC">
        <w:rPr>
          <w:b/>
          <w:bCs/>
        </w:rPr>
        <w:t>asurements</w:t>
      </w:r>
    </w:p>
    <w:p w14:paraId="610AAFF5" w14:textId="34FC6F55" w:rsidR="005304D4" w:rsidRPr="00BA19BC" w:rsidRDefault="00DE7EB4" w:rsidP="005304D4">
      <w:pPr>
        <w:spacing w:line="360" w:lineRule="auto"/>
        <w:ind w:firstLineChars="100" w:firstLine="240"/>
        <w:rPr>
          <w:rFonts w:eastAsia="DengXian"/>
          <w:bCs/>
        </w:rPr>
      </w:pPr>
      <w:bookmarkStart w:id="7" w:name="_Hlk106197660"/>
      <w:r w:rsidRPr="00BA19BC">
        <w:t>The oxygen reduction reaction (ORR) activities of various catalysts were evaluated in a standard three</w:t>
      </w:r>
      <w:r w:rsidR="00D93BB5" w:rsidRPr="00BA19BC">
        <w:t>-</w:t>
      </w:r>
      <w:r w:rsidRPr="00BA19BC">
        <w:t>electrode assembly using a catalyst</w:t>
      </w:r>
      <w:r w:rsidR="00D93BB5" w:rsidRPr="00BA19BC">
        <w:t>-</w:t>
      </w:r>
      <w:r w:rsidRPr="00BA19BC">
        <w:t xml:space="preserve">coated glassy carbon </w:t>
      </w:r>
      <w:r w:rsidR="00DC474C" w:rsidRPr="00BA19BC">
        <w:t xml:space="preserve">rotating disk electrode </w:t>
      </w:r>
      <w:r w:rsidRPr="00BA19BC">
        <w:t>RDE (GC RDE, HOKUTO DENKO, Japan; Φ = 5 mm) as the working electrode (WE), Pt wire as the counter electrode, and a reversible hydrogen electrode (RHE) as the reference electrode in 0.1 M HClO</w:t>
      </w:r>
      <w:r w:rsidRPr="00BA19BC">
        <w:rPr>
          <w:vertAlign w:val="subscript"/>
        </w:rPr>
        <w:t xml:space="preserve">4 </w:t>
      </w:r>
      <w:r w:rsidRPr="00BA19BC">
        <w:t xml:space="preserve">electrolyte. Prior to any </w:t>
      </w:r>
      <w:r w:rsidR="00342D34" w:rsidRPr="00BA19BC">
        <w:t xml:space="preserve">electrochemical measurements, </w:t>
      </w:r>
      <w:r w:rsidR="00D93BB5" w:rsidRPr="00BA19BC">
        <w:t xml:space="preserve">the </w:t>
      </w:r>
      <w:r w:rsidRPr="00BA19BC">
        <w:t xml:space="preserve">glassy carbon RDE surface was cleaned by polishing it with alumina </w:t>
      </w:r>
      <w:proofErr w:type="spellStart"/>
      <w:r w:rsidRPr="00BA19BC">
        <w:t>micropolish</w:t>
      </w:r>
      <w:proofErr w:type="spellEnd"/>
      <w:r w:rsidRPr="00BA19BC">
        <w:t xml:space="preserve"> (Buehler), followed by a thorough washing with </w:t>
      </w:r>
      <w:r w:rsidR="00235090" w:rsidRPr="00BA19BC">
        <w:t xml:space="preserve">deionized </w:t>
      </w:r>
      <w:r w:rsidRPr="00BA19BC">
        <w:t>water. For the electrochemical measurements</w:t>
      </w:r>
      <w:r w:rsidR="00D93BB5" w:rsidRPr="00BA19BC">
        <w:t>,</w:t>
      </w:r>
      <w:r w:rsidRPr="00BA19BC">
        <w:t xml:space="preserve"> the catalytic</w:t>
      </w:r>
      <w:r w:rsidR="00342D34" w:rsidRPr="00BA19BC">
        <w:t xml:space="preserve"> ink </w:t>
      </w:r>
      <w:r w:rsidRPr="00BA19BC">
        <w:t xml:space="preserve">was prepared by dispersing the </w:t>
      </w:r>
      <w:r w:rsidR="00561E4B" w:rsidRPr="00BA19BC">
        <w:t xml:space="preserve">2 mg </w:t>
      </w:r>
      <w:r w:rsidRPr="00BA19BC">
        <w:t xml:space="preserve">catalyst powder in </w:t>
      </w:r>
      <w:r w:rsidR="00D9071F" w:rsidRPr="00BA19BC">
        <w:t xml:space="preserve">a </w:t>
      </w:r>
      <w:r w:rsidRPr="00BA19BC">
        <w:t>1:1 mixture</w:t>
      </w:r>
      <w:r w:rsidR="00342D34" w:rsidRPr="00BA19BC">
        <w:t xml:space="preserve"> of water and 2-propanal</w:t>
      </w:r>
      <w:bookmarkEnd w:id="7"/>
      <w:r w:rsidRPr="00BA19BC">
        <w:t xml:space="preserve"> (2 ml)</w:t>
      </w:r>
      <w:r w:rsidR="00342D34" w:rsidRPr="00BA19BC">
        <w:t xml:space="preserve"> </w:t>
      </w:r>
      <w:r w:rsidRPr="00BA19BC">
        <w:t xml:space="preserve">with 40 </w:t>
      </w:r>
      <w:r w:rsidRPr="00BA19BC">
        <w:rPr>
          <w:rFonts w:ascii="Symbol" w:hAnsi="Symbol"/>
        </w:rPr>
        <w:t>m</w:t>
      </w:r>
      <w:r w:rsidRPr="00BA19BC">
        <w:t xml:space="preserve">L </w:t>
      </w:r>
      <w:proofErr w:type="spellStart"/>
      <w:r w:rsidRPr="00BA19BC">
        <w:t>Nafion</w:t>
      </w:r>
      <w:proofErr w:type="spellEnd"/>
      <w:r w:rsidRPr="00BA19BC">
        <w:t xml:space="preserve">® solution and sonication for 30 minutes. </w:t>
      </w:r>
      <w:r w:rsidR="00D93BB5" w:rsidRPr="00BA19BC">
        <w:t>Subsequently</w:t>
      </w:r>
      <w:r w:rsidRPr="00BA19BC">
        <w:t xml:space="preserve">, 10 </w:t>
      </w:r>
      <w:proofErr w:type="spellStart"/>
      <w:r w:rsidRPr="00BA19BC">
        <w:t>μL</w:t>
      </w:r>
      <w:proofErr w:type="spellEnd"/>
      <w:r w:rsidRPr="00BA19BC">
        <w:t xml:space="preserve"> of </w:t>
      </w:r>
      <w:r w:rsidR="00D93BB5" w:rsidRPr="00BA19BC">
        <w:t>the</w:t>
      </w:r>
      <w:r w:rsidRPr="00BA19BC">
        <w:t xml:space="preserve"> prepared catalytic ink was drop</w:t>
      </w:r>
      <w:r w:rsidR="002B0F54" w:rsidRPr="00BA19BC">
        <w:t>-</w:t>
      </w:r>
      <w:r w:rsidRPr="00BA19BC">
        <w:t>coated on a</w:t>
      </w:r>
      <w:r w:rsidR="002B0F54" w:rsidRPr="00BA19BC">
        <w:t>n</w:t>
      </w:r>
      <w:r w:rsidRPr="00BA19BC">
        <w:t xml:space="preserve"> RDE and dried under rotation </w:t>
      </w:r>
      <w:r w:rsidR="00D93BB5" w:rsidRPr="00BA19BC">
        <w:t>of</w:t>
      </w:r>
      <w:r w:rsidRPr="00BA19BC">
        <w:t xml:space="preserve"> 400 rpm at room temperature.</w:t>
      </w:r>
      <w:r w:rsidR="00D93BB5" w:rsidRPr="00BA19BC">
        <w:t xml:space="preserve"> </w:t>
      </w:r>
      <w:r w:rsidRPr="00BA19BC">
        <w:t xml:space="preserve">Before </w:t>
      </w:r>
      <w:r w:rsidR="00877981" w:rsidRPr="00BA19BC">
        <w:t>assessing</w:t>
      </w:r>
      <w:r w:rsidRPr="00BA19BC">
        <w:t xml:space="preserve"> the ORR performance</w:t>
      </w:r>
      <w:r w:rsidR="00342D34" w:rsidRPr="00BA19BC">
        <w:t xml:space="preserve">, cleaning </w:t>
      </w:r>
      <w:r w:rsidR="002126C3" w:rsidRPr="00BA19BC">
        <w:t>Cyclic Voltammetry (</w:t>
      </w:r>
      <w:r w:rsidR="00342D34" w:rsidRPr="00BA19BC">
        <w:t>CV</w:t>
      </w:r>
      <w:r w:rsidR="002126C3" w:rsidRPr="00BA19BC">
        <w:t xml:space="preserve">) </w:t>
      </w:r>
      <w:r w:rsidR="00342D34" w:rsidRPr="00BA19BC">
        <w:t xml:space="preserve">curves were </w:t>
      </w:r>
      <w:r w:rsidR="00877981" w:rsidRPr="00BA19BC">
        <w:t>recorded</w:t>
      </w:r>
      <w:r w:rsidR="00342D34" w:rsidRPr="00BA19BC">
        <w:t xml:space="preserve"> by scanning from 0.02 </w:t>
      </w:r>
      <w:r w:rsidR="00342D34" w:rsidRPr="00BA19BC">
        <w:rPr>
          <w:rFonts w:eastAsia="SimSun" w:hint="cs"/>
        </w:rPr>
        <w:t>t</w:t>
      </w:r>
      <w:r w:rsidR="00342D34" w:rsidRPr="00BA19BC">
        <w:rPr>
          <w:rFonts w:eastAsia="SimSun"/>
        </w:rPr>
        <w:t>o</w:t>
      </w:r>
      <w:r w:rsidR="00D93BB5" w:rsidRPr="00BA19BC">
        <w:rPr>
          <w:rFonts w:eastAsia="SimSun"/>
        </w:rPr>
        <w:t xml:space="preserve"> </w:t>
      </w:r>
      <w:r w:rsidR="00342D34" w:rsidRPr="00BA19BC">
        <w:t xml:space="preserve">1.20 V at a </w:t>
      </w:r>
      <w:r w:rsidR="00877981" w:rsidRPr="00BA19BC">
        <w:t xml:space="preserve">scan </w:t>
      </w:r>
      <w:r w:rsidR="00342D34" w:rsidRPr="00BA19BC">
        <w:t xml:space="preserve">rate </w:t>
      </w:r>
      <w:r w:rsidR="00342D34" w:rsidRPr="00BA19BC">
        <w:lastRenderedPageBreak/>
        <w:t xml:space="preserve">of 100 mV/s for 50 cycles. The final CV curve was recorded between 0.02 </w:t>
      </w:r>
      <w:r w:rsidR="002B0F54" w:rsidRPr="00BA19BC">
        <w:t>to</w:t>
      </w:r>
      <w:r w:rsidR="00342D34" w:rsidRPr="00BA19BC">
        <w:t xml:space="preserve"> 1.10 V</w:t>
      </w:r>
      <w:r w:rsidR="00877981" w:rsidRPr="00BA19BC">
        <w:t xml:space="preserve"> at</w:t>
      </w:r>
      <w:r w:rsidR="00342D34" w:rsidRPr="00BA19BC">
        <w:t xml:space="preserve"> 50 mV/s in 0.1 M HClO</w:t>
      </w:r>
      <w:r w:rsidR="00342D34" w:rsidRPr="00BA19BC">
        <w:rPr>
          <w:vertAlign w:val="subscript"/>
        </w:rPr>
        <w:t xml:space="preserve">4 </w:t>
      </w:r>
      <w:r w:rsidR="00342D34" w:rsidRPr="00BA19BC">
        <w:t xml:space="preserve">solution. The ORR linear sweep voltammetry (LSV) was obtained by scanning positively from 0.2 V to 1.2 V at 10 mV/s, with the </w:t>
      </w:r>
      <w:r w:rsidR="007D265F" w:rsidRPr="00BA19BC">
        <w:t>rotation</w:t>
      </w:r>
      <w:r w:rsidR="00342D34" w:rsidRPr="00BA19BC">
        <w:t xml:space="preserve"> </w:t>
      </w:r>
      <w:r w:rsidR="00D93BB5" w:rsidRPr="00BA19BC">
        <w:t xml:space="preserve">varying </w:t>
      </w:r>
      <w:r w:rsidR="00EB195B" w:rsidRPr="00BA19BC">
        <w:t>from</w:t>
      </w:r>
      <w:r w:rsidR="00342D34" w:rsidRPr="00BA19BC">
        <w:t xml:space="preserve"> 100</w:t>
      </w:r>
      <w:r w:rsidR="00EB195B" w:rsidRPr="00BA19BC">
        <w:t xml:space="preserve"> to</w:t>
      </w:r>
      <w:r w:rsidR="00342D34" w:rsidRPr="00BA19BC">
        <w:t xml:space="preserve"> 2500 </w:t>
      </w:r>
      <w:proofErr w:type="spellStart"/>
      <w:r w:rsidR="00342D34" w:rsidRPr="00BA19BC">
        <w:t>r.p.m</w:t>
      </w:r>
      <w:proofErr w:type="spellEnd"/>
      <w:r w:rsidR="00342D34" w:rsidRPr="00BA19BC">
        <w:t>. in an O</w:t>
      </w:r>
      <w:r w:rsidR="00342D34" w:rsidRPr="00BA19BC">
        <w:rPr>
          <w:vertAlign w:val="subscript"/>
        </w:rPr>
        <w:t>2</w:t>
      </w:r>
      <w:r w:rsidR="00342D34" w:rsidRPr="00BA19BC">
        <w:t>-saturated atmosphere. Specific activity (SA) at 0.9 V (</w:t>
      </w:r>
      <w:r w:rsidR="00342D34" w:rsidRPr="00BA19BC">
        <w:rPr>
          <w:i/>
          <w:iCs/>
        </w:rPr>
        <w:t>vs.</w:t>
      </w:r>
      <w:r w:rsidR="00342D34" w:rsidRPr="00BA19BC">
        <w:t xml:space="preserve"> RHE) was calculated based on the </w:t>
      </w:r>
      <w:proofErr w:type="spellStart"/>
      <w:r w:rsidR="00342D34" w:rsidRPr="00BA19BC">
        <w:t>Koutecky</w:t>
      </w:r>
      <w:proofErr w:type="spellEnd"/>
      <w:r w:rsidR="00342D34" w:rsidRPr="00BA19BC">
        <w:t xml:space="preserve">-Levich equation. The </w:t>
      </w:r>
      <w:r w:rsidR="00EC66CA" w:rsidRPr="00BA19BC">
        <w:t>accelerated degradation tests (</w:t>
      </w:r>
      <w:r w:rsidR="00342D34" w:rsidRPr="00BA19BC">
        <w:t>ADT</w:t>
      </w:r>
      <w:r w:rsidR="00EC66CA" w:rsidRPr="00BA19BC">
        <w:t xml:space="preserve">) </w:t>
      </w:r>
      <w:proofErr w:type="gramStart"/>
      <w:r w:rsidR="00342D34" w:rsidRPr="00BA19BC">
        <w:t>was</w:t>
      </w:r>
      <w:proofErr w:type="gramEnd"/>
      <w:r w:rsidR="00342D34" w:rsidRPr="00BA19BC">
        <w:t xml:space="preserve"> applied using constant potential polarization at 0.65 V and 1.00 V for 3 s, respectively. After every </w:t>
      </w:r>
      <w:r w:rsidR="00C90554" w:rsidRPr="00BA19BC">
        <w:t>2</w:t>
      </w:r>
      <w:r w:rsidR="00342D34" w:rsidRPr="00BA19BC">
        <w:t xml:space="preserve">,000 ADT cycles, the CV was recorded to measure the </w:t>
      </w:r>
      <w:r w:rsidR="007D265F" w:rsidRPr="00BA19BC">
        <w:t>electrochemical surface area (</w:t>
      </w:r>
      <w:r w:rsidR="00342D34" w:rsidRPr="00BA19BC">
        <w:t>ECSA</w:t>
      </w:r>
      <w:r w:rsidR="007D265F" w:rsidRPr="00BA19BC">
        <w:t>)</w:t>
      </w:r>
      <w:r w:rsidR="00342D34" w:rsidRPr="00BA19BC">
        <w:t xml:space="preserve"> of the catalyst. The CO stripping measurements were conducted by purging the CO gas (99.9 %) to the cell for 20 s on the catalyst</w:t>
      </w:r>
      <w:r w:rsidR="006A06CA" w:rsidRPr="00BA19BC">
        <w:t>-</w:t>
      </w:r>
      <w:r w:rsidR="00342D34" w:rsidRPr="00BA19BC">
        <w:t>modified electrode, after which the bubbling gas was switched to N</w:t>
      </w:r>
      <w:r w:rsidR="00342D34" w:rsidRPr="00BA19BC">
        <w:rPr>
          <w:vertAlign w:val="subscript"/>
        </w:rPr>
        <w:t>2</w:t>
      </w:r>
      <w:r w:rsidR="00342D34" w:rsidRPr="00BA19BC">
        <w:t xml:space="preserve"> gas for 40 min to remove the residual CO in the electrolyte. Then</w:t>
      </w:r>
      <w:r w:rsidR="006A06CA" w:rsidRPr="00BA19BC">
        <w:t>,</w:t>
      </w:r>
      <w:r w:rsidR="00342D34" w:rsidRPr="00BA19BC">
        <w:t xml:space="preserve"> the CO stripping voltammetry was carried </w:t>
      </w:r>
      <w:r w:rsidR="006E4CCA" w:rsidRPr="00BA19BC">
        <w:t xml:space="preserve">out </w:t>
      </w:r>
      <w:r w:rsidR="006A06CA" w:rsidRPr="00BA19BC">
        <w:t>from</w:t>
      </w:r>
      <w:r w:rsidR="00342D34" w:rsidRPr="00BA19BC">
        <w:t xml:space="preserve"> 0.05 to 1.00 V</w:t>
      </w:r>
      <w:r w:rsidR="00D70922" w:rsidRPr="00BA19BC">
        <w:rPr>
          <w:rFonts w:eastAsia="DengXian"/>
          <w:bCs/>
        </w:rPr>
        <w:t>.</w:t>
      </w:r>
    </w:p>
    <w:p w14:paraId="01E7B050" w14:textId="77777777" w:rsidR="005304D4" w:rsidRPr="00BA19BC" w:rsidRDefault="005304D4" w:rsidP="005304D4">
      <w:pPr>
        <w:spacing w:line="360" w:lineRule="auto"/>
        <w:ind w:firstLineChars="100" w:firstLine="240"/>
        <w:rPr>
          <w:rFonts w:eastAsia="DengXian"/>
          <w:bCs/>
        </w:rPr>
      </w:pPr>
    </w:p>
    <w:p w14:paraId="28A5C492" w14:textId="3E767246" w:rsidR="00755ACB" w:rsidRPr="00BA19BC" w:rsidRDefault="00223F60" w:rsidP="005304D4">
      <w:pPr>
        <w:spacing w:line="360" w:lineRule="auto"/>
        <w:rPr>
          <w:b/>
          <w:bCs/>
        </w:rPr>
      </w:pPr>
      <w:r w:rsidRPr="00BA19BC">
        <w:rPr>
          <w:b/>
          <w:bCs/>
        </w:rPr>
        <w:t>Materials</w:t>
      </w:r>
      <w:r w:rsidR="00B75BFC" w:rsidRPr="00BA19BC">
        <w:rPr>
          <w:b/>
          <w:bCs/>
        </w:rPr>
        <w:t xml:space="preserve"> </w:t>
      </w:r>
      <w:r w:rsidR="0012248E" w:rsidRPr="00BA19BC">
        <w:rPr>
          <w:b/>
          <w:bCs/>
          <w:shd w:val="clear" w:color="auto" w:fill="FFFFFF"/>
        </w:rPr>
        <w:t>Characterizations</w:t>
      </w:r>
    </w:p>
    <w:p w14:paraId="0B483105" w14:textId="3BFD2865" w:rsidR="00AB4064" w:rsidRPr="00BA19BC" w:rsidRDefault="00A502B5" w:rsidP="00AB4064">
      <w:pPr>
        <w:spacing w:line="360" w:lineRule="auto"/>
        <w:ind w:firstLineChars="100" w:firstLine="240"/>
        <w:rPr>
          <w:bCs/>
          <w:iCs/>
          <w:kern w:val="0"/>
        </w:rPr>
      </w:pPr>
      <w:r w:rsidRPr="00BA19BC">
        <w:t xml:space="preserve">The X-ray diffraction (XRD) characterization of </w:t>
      </w:r>
      <w:r w:rsidR="00C90846" w:rsidRPr="00BA19BC">
        <w:t>the</w:t>
      </w:r>
      <w:r w:rsidRPr="00BA19BC">
        <w:t xml:space="preserve"> prepared catalysts was conducted at a scanning rate of 2</w:t>
      </w:r>
      <w:r w:rsidRPr="00BA19BC">
        <w:rPr>
          <w:rFonts w:eastAsia="SimSun"/>
        </w:rPr>
        <w:t>°</w:t>
      </w:r>
      <w:r w:rsidRPr="00BA19BC">
        <w:t xml:space="preserve"> min</w:t>
      </w:r>
      <w:r w:rsidRPr="00BA19BC">
        <w:rPr>
          <w:vertAlign w:val="superscript"/>
        </w:rPr>
        <w:t>-1</w:t>
      </w:r>
      <w:r w:rsidRPr="00BA19BC">
        <w:t xml:space="preserve"> with a step at 0.02</w:t>
      </w:r>
      <w:r w:rsidRPr="00BA19BC">
        <w:rPr>
          <w:rFonts w:eastAsia="SimSun"/>
        </w:rPr>
        <w:t>°</w:t>
      </w:r>
      <w:r w:rsidRPr="00BA19BC">
        <w:rPr>
          <w:rFonts w:eastAsia="DengXian"/>
          <w:bCs/>
        </w:rPr>
        <w:t xml:space="preserve"> to analyze the structure of the catalysts with Cu Kα radiation (λ = 1.54056 Å)</w:t>
      </w:r>
      <w:r w:rsidRPr="00BA19BC">
        <w:t xml:space="preserve"> (Rigaku Ultima IV, Japan). </w:t>
      </w:r>
      <w:bookmarkStart w:id="8" w:name="_Hlk106197686"/>
      <w:r w:rsidRPr="00BA19BC">
        <w:t xml:space="preserve">Transmission electron microscopy (TEM) images were </w:t>
      </w:r>
      <w:r w:rsidR="00877981" w:rsidRPr="00BA19BC">
        <w:t>recorded</w:t>
      </w:r>
      <w:r w:rsidRPr="00BA19BC">
        <w:t xml:space="preserve"> by JEM-2200FS (JEOL Ltd.) at 200 kV. </w:t>
      </w:r>
      <w:bookmarkEnd w:id="8"/>
      <w:r w:rsidRPr="00BA19BC">
        <w:t xml:space="preserve">A JEOL-JEM-ARM200F electron microscope was </w:t>
      </w:r>
      <w:r w:rsidR="008437B2" w:rsidRPr="00BA19BC">
        <w:t>used</w:t>
      </w:r>
      <w:r w:rsidRPr="00BA19BC">
        <w:t xml:space="preserve"> for the high-resolution (HR) TEM analysis at 200</w:t>
      </w:r>
      <w:r w:rsidR="00235090" w:rsidRPr="00BA19BC">
        <w:t xml:space="preserve"> </w:t>
      </w:r>
      <w:r w:rsidRPr="00BA19BC">
        <w:t xml:space="preserve">kV. The </w:t>
      </w:r>
      <w:r w:rsidR="0087529F" w:rsidRPr="00BA19BC">
        <w:t>e</w:t>
      </w:r>
      <w:r w:rsidR="00DC474C" w:rsidRPr="00BA19BC">
        <w:t>nergy-</w:t>
      </w:r>
      <w:r w:rsidR="0087529F" w:rsidRPr="00BA19BC">
        <w:t>d</w:t>
      </w:r>
      <w:r w:rsidR="00DC474C" w:rsidRPr="00BA19BC">
        <w:t>ispersive X-ray Spectroscopy</w:t>
      </w:r>
      <w:r w:rsidR="0087529F" w:rsidRPr="00BA19BC">
        <w:t xml:space="preserve"> (</w:t>
      </w:r>
      <w:r w:rsidRPr="00BA19BC">
        <w:t>EDX</w:t>
      </w:r>
      <w:r w:rsidR="0087529F" w:rsidRPr="00BA19BC">
        <w:t>)</w:t>
      </w:r>
      <w:r w:rsidRPr="00BA19BC">
        <w:t xml:space="preserve"> and </w:t>
      </w:r>
      <w:r w:rsidR="00DA7433" w:rsidRPr="00BA19BC">
        <w:t>electron energy loss spectroscopy (EELS) mapping</w:t>
      </w:r>
      <w:r w:rsidR="00DA7433" w:rsidRPr="00BA19BC">
        <w:rPr>
          <w:rFonts w:hint="eastAsia"/>
        </w:rPr>
        <w:t xml:space="preserve"> </w:t>
      </w:r>
      <w:r w:rsidRPr="00BA19BC">
        <w:t xml:space="preserve">were </w:t>
      </w:r>
      <w:r w:rsidR="00877981" w:rsidRPr="00BA19BC">
        <w:t>recorded</w:t>
      </w:r>
      <w:r w:rsidRPr="00BA19BC">
        <w:t xml:space="preserve"> by JEOL-Dual SDD and Gatan-GIF Quantum-ER, respectively. </w:t>
      </w:r>
      <w:bookmarkStart w:id="9" w:name="_Hlk194421743"/>
      <w:r w:rsidRPr="00BA19BC">
        <w:t xml:space="preserve">Inductively coupled plasma </w:t>
      </w:r>
      <w:bookmarkEnd w:id="9"/>
      <w:r w:rsidRPr="00BA19BC">
        <w:t>(ICP) measurement</w:t>
      </w:r>
      <w:r w:rsidR="008437B2" w:rsidRPr="00BA19BC">
        <w:t>s</w:t>
      </w:r>
      <w:r w:rsidRPr="00BA19BC">
        <w:t xml:space="preserve"> w</w:t>
      </w:r>
      <w:r w:rsidR="008437B2" w:rsidRPr="00BA19BC">
        <w:t>ere</w:t>
      </w:r>
      <w:r w:rsidRPr="00BA19BC">
        <w:t xml:space="preserve"> conducted </w:t>
      </w:r>
      <w:r w:rsidR="008437B2" w:rsidRPr="00BA19BC">
        <w:t>using</w:t>
      </w:r>
      <w:r w:rsidRPr="00BA19BC">
        <w:t xml:space="preserve"> the ICPE-9820 instrument (Shimadzu Corporation).</w:t>
      </w:r>
      <w:r w:rsidR="00602D87" w:rsidRPr="00BA19BC">
        <w:t xml:space="preserve"> </w:t>
      </w:r>
      <w:r w:rsidR="00602D87" w:rsidRPr="00BA19BC">
        <w:rPr>
          <w:rFonts w:eastAsia="DengXian"/>
          <w:bCs/>
          <w:iCs/>
          <w:kern w:val="0"/>
        </w:rPr>
        <w:t>The ex-situ</w:t>
      </w:r>
      <w:r w:rsidR="00045146" w:rsidRPr="00BA19BC">
        <w:rPr>
          <w:rFonts w:eastAsia="DengXian"/>
          <w:bCs/>
          <w:iCs/>
          <w:kern w:val="0"/>
        </w:rPr>
        <w:t xml:space="preserve"> and </w:t>
      </w:r>
      <w:r w:rsidR="009D3D3F" w:rsidRPr="00BA19BC">
        <w:rPr>
          <w:rFonts w:eastAsia="DengXian"/>
          <w:bCs/>
          <w:iCs/>
          <w:kern w:val="0"/>
        </w:rPr>
        <w:t xml:space="preserve">conventional </w:t>
      </w:r>
      <w:r w:rsidR="009D3D3F" w:rsidRPr="00BA19BC">
        <w:rPr>
          <w:rFonts w:eastAsia="DengXian"/>
          <w:bCs/>
          <w:i/>
          <w:kern w:val="0"/>
        </w:rPr>
        <w:t>operando</w:t>
      </w:r>
      <w:r w:rsidR="00602D87" w:rsidRPr="00BA19BC">
        <w:rPr>
          <w:rFonts w:eastAsia="DengXian"/>
          <w:bCs/>
          <w:iCs/>
          <w:kern w:val="0"/>
        </w:rPr>
        <w:t xml:space="preserve"> XAS measurements of Pt L</w:t>
      </w:r>
      <w:r w:rsidR="00602D87" w:rsidRPr="00BA19BC">
        <w:rPr>
          <w:rFonts w:eastAsia="DengXian"/>
          <w:bCs/>
          <w:iCs/>
          <w:kern w:val="0"/>
          <w:vertAlign w:val="subscript"/>
        </w:rPr>
        <w:t>3</w:t>
      </w:r>
      <w:r w:rsidR="00602D87" w:rsidRPr="00BA19BC">
        <w:rPr>
          <w:rFonts w:eastAsia="DengXian"/>
          <w:bCs/>
          <w:iCs/>
          <w:kern w:val="0"/>
        </w:rPr>
        <w:t>-edge and Co K-edge were measured by s</w:t>
      </w:r>
      <w:r w:rsidR="00602D87" w:rsidRPr="00BA19BC">
        <w:rPr>
          <w:rFonts w:eastAsia="SimSun"/>
          <w:kern w:val="0"/>
        </w:rPr>
        <w:t>ynchrotron irradiation at beamlines BL36XU of SPring-8, Japan.</w:t>
      </w:r>
      <w:r w:rsidR="009D3D3F" w:rsidRPr="00BA19BC">
        <w:rPr>
          <w:rFonts w:eastAsia="SimSun"/>
          <w:kern w:val="0"/>
        </w:rPr>
        <w:t xml:space="preserve"> </w:t>
      </w:r>
      <w:r w:rsidR="009D3D3F" w:rsidRPr="00BA19BC">
        <w:rPr>
          <w:rFonts w:eastAsia="ＭＳ 明朝"/>
          <w:kern w:val="0"/>
          <w:lang w:eastAsia="ru-RU"/>
        </w:rPr>
        <w:t xml:space="preserve">The </w:t>
      </w:r>
      <w:r w:rsidR="009D3D3F" w:rsidRPr="00BA19BC">
        <w:rPr>
          <w:rFonts w:eastAsia="ＭＳ 明朝"/>
          <w:i/>
          <w:iCs/>
          <w:kern w:val="0"/>
          <w:lang w:eastAsia="ru-RU"/>
        </w:rPr>
        <w:t>operando</w:t>
      </w:r>
      <w:r w:rsidR="009D3D3F" w:rsidRPr="00BA19BC">
        <w:rPr>
          <w:rFonts w:eastAsia="ＭＳ 明朝"/>
          <w:kern w:val="0"/>
          <w:lang w:eastAsia="ru-RU"/>
        </w:rPr>
        <w:t xml:space="preserve"> HERFD-XAS spectra </w:t>
      </w:r>
      <w:r w:rsidR="009D3D3F" w:rsidRPr="00BA19BC">
        <w:rPr>
          <w:rFonts w:eastAsia="DengXian"/>
          <w:bCs/>
          <w:iCs/>
          <w:kern w:val="0"/>
        </w:rPr>
        <w:t>Pt L</w:t>
      </w:r>
      <w:r w:rsidR="009D3D3F" w:rsidRPr="00BA19BC">
        <w:rPr>
          <w:rFonts w:eastAsia="DengXian"/>
          <w:bCs/>
          <w:iCs/>
          <w:kern w:val="0"/>
          <w:vertAlign w:val="subscript"/>
        </w:rPr>
        <w:t>3</w:t>
      </w:r>
      <w:r w:rsidR="009D3D3F" w:rsidRPr="00BA19BC">
        <w:rPr>
          <w:rFonts w:eastAsia="DengXian"/>
          <w:bCs/>
          <w:iCs/>
          <w:kern w:val="0"/>
        </w:rPr>
        <w:t xml:space="preserve">-edge was conducted at </w:t>
      </w:r>
      <w:r w:rsidR="009D3D3F" w:rsidRPr="00BA19BC">
        <w:rPr>
          <w:rFonts w:eastAsia="SimSun"/>
          <w:kern w:val="0"/>
        </w:rPr>
        <w:t>beamlines BL39XU using the same cell as our previous reports</w:t>
      </w:r>
      <w:r w:rsidR="000540D6" w:rsidRPr="00BA19BC">
        <w:rPr>
          <w:rFonts w:eastAsia="SimSun"/>
          <w:kern w:val="0"/>
        </w:rPr>
        <w:t>.</w:t>
      </w:r>
      <w:r w:rsidR="00EF1478" w:rsidRPr="00BA19BC">
        <w:rPr>
          <w:rFonts w:eastAsia="SimSun"/>
          <w:kern w:val="0"/>
        </w:rPr>
        <w:fldChar w:fldCharType="begin"/>
      </w:r>
      <w:r w:rsidR="00022972" w:rsidRPr="00BA19BC">
        <w:rPr>
          <w:rFonts w:eastAsia="SimSun"/>
          <w:kern w:val="0"/>
        </w:rPr>
        <w:instrText xml:space="preserve"> ADDIN EN.CITE &lt;EndNote&gt;&lt;Cite&gt;&lt;Author&gt;Gao&lt;/Author&gt;&lt;Year&gt;2023&lt;/Year&gt;&lt;RecNum&gt;41&lt;/RecNum&gt;&lt;DisplayText&gt;&lt;style face="superscript"&gt;29&lt;/style&gt;&lt;/DisplayText&gt;&lt;record&gt;&lt;rec-number&gt;41&lt;/rec-number&gt;&lt;foreign-keys&gt;&lt;key app="EN" db-id="p00raewva0ddxlerpww529fsv5txaetz2swz" timestamp="1713862810"&gt;41&lt;/key&gt;&lt;/foreign-keys&gt;&lt;ref-type name="Journal Article"&gt;17&lt;/ref-type&gt;&lt;contributors&gt;&lt;authors&gt;&lt;author&gt;Gao, Yunfei&lt;/author&gt;&lt;author&gt;Thakur, Neha&lt;/author&gt;&lt;author&gt;Uchiyama, Tomoki&lt;/author&gt;&lt;author&gt;Cao, Weijie&lt;/author&gt;&lt;author&gt;Yamamoto, Kentaro&lt;/author&gt;&lt;author&gt;Watanabe, Toshiki&lt;/author&gt;&lt;author&gt;Kumar, Mukesh&lt;/author&gt;&lt;author&gt;Sato, Ryota&lt;/author&gt;&lt;author&gt;Teranishi, Toshiharu&lt;/author&gt;&lt;author&gt;Imai, Hideto&lt;/author&gt;&lt;author&gt;Sakurai, Yoshiharu&lt;/author&gt;&lt;author&gt;Uchimoto, Yoshiharu&lt;/author&gt;&lt;/authors&gt;&lt;/contributors&gt;&lt;titles&gt;&lt;title&gt;Investigating Degradation Mechanisms in PtCo Alloy Catalysts: The Role of Co Content and a Pt-Rich Shell Using Operando High-Energy Resolution Fluorescence Detection X-ray Absorption Spectroscopy&lt;/title&gt;&lt;secondary-title&gt;ACS Applied Materials &amp;amp; Interfaces&lt;/secondary-title&gt;&lt;/titles&gt;&lt;pages&gt;52473-52484&lt;/pages&gt;&lt;volume&gt;15&lt;/volume&gt;&lt;number&gt;45&lt;/number&gt;&lt;dates&gt;&lt;year&gt;2023&lt;/year&gt;&lt;pub-dates&gt;&lt;date&gt;2023/11/15&lt;/date&gt;&lt;/pub-dates&gt;&lt;/dates&gt;&lt;publisher&gt;American Chemical Society&lt;/publisher&gt;&lt;isbn&gt;1944-8244&lt;/isbn&gt;&lt;urls&gt;&lt;related-urls&gt;&lt;url&gt;https://doi.org/10.1021/acsami.3c11248&lt;/url&gt;&lt;/related-urls&gt;&lt;/urls&gt;&lt;electronic-resource-num&gt;10.1021/acsami.3c11248&lt;/electronic-resource-num&gt;&lt;/record&gt;&lt;/Cite&gt;&lt;/EndNote&gt;</w:instrText>
      </w:r>
      <w:r w:rsidR="00EF1478" w:rsidRPr="00BA19BC">
        <w:rPr>
          <w:rFonts w:eastAsia="SimSun"/>
          <w:kern w:val="0"/>
        </w:rPr>
        <w:fldChar w:fldCharType="separate"/>
      </w:r>
      <w:r w:rsidR="00022972" w:rsidRPr="00BA19BC">
        <w:rPr>
          <w:rFonts w:eastAsia="SimSun"/>
          <w:noProof/>
          <w:kern w:val="0"/>
          <w:vertAlign w:val="superscript"/>
        </w:rPr>
        <w:t>29</w:t>
      </w:r>
      <w:r w:rsidR="00EF1478" w:rsidRPr="00BA19BC">
        <w:rPr>
          <w:rFonts w:eastAsia="SimSun"/>
          <w:kern w:val="0"/>
        </w:rPr>
        <w:fldChar w:fldCharType="end"/>
      </w:r>
      <w:r w:rsidR="009A4523" w:rsidRPr="00BA19BC">
        <w:rPr>
          <w:rFonts w:eastAsia="SimSun"/>
          <w:kern w:val="0"/>
        </w:rPr>
        <w:t xml:space="preserve"> </w:t>
      </w:r>
      <w:r w:rsidR="009A4523" w:rsidRPr="00BA19BC">
        <w:rPr>
          <w:bCs/>
          <w:iCs/>
          <w:kern w:val="0"/>
        </w:rPr>
        <w:t xml:space="preserve">A pair of Si (220) monochromators and a total-reflection Rh mirror (4.5 </w:t>
      </w:r>
      <w:proofErr w:type="spellStart"/>
      <w:r w:rsidR="009A4523" w:rsidRPr="00BA19BC">
        <w:rPr>
          <w:bCs/>
          <w:iCs/>
          <w:kern w:val="0"/>
        </w:rPr>
        <w:t>mrad</w:t>
      </w:r>
      <w:proofErr w:type="spellEnd"/>
      <w:r w:rsidR="009A4523" w:rsidRPr="00BA19BC">
        <w:rPr>
          <w:bCs/>
          <w:iCs/>
          <w:kern w:val="0"/>
        </w:rPr>
        <w:t>) were used to obtain collimated and monochromatic X-rays.</w:t>
      </w:r>
      <w:bookmarkStart w:id="10" w:name="_Hlk194412634"/>
      <w:r w:rsidR="00AB4064" w:rsidRPr="00BA19BC">
        <w:rPr>
          <w:bCs/>
          <w:iCs/>
          <w:kern w:val="0"/>
        </w:rPr>
        <w:t xml:space="preserve"> Further the collected HERFD-XAS spectra were further fitted in Athena software using an arrangement equation (eq 1) for </w:t>
      </w:r>
      <w:r w:rsidR="00AB4064" w:rsidRPr="00BA19BC">
        <w:rPr>
          <w:bCs/>
          <w:iCs/>
          <w:kern w:val="0"/>
        </w:rPr>
        <w:lastRenderedPageBreak/>
        <w:t>the background and two pseudo-Voigt (Gaussian−Lorentzian, GL, product) equations (eq 2) for the peaks,</w:t>
      </w:r>
      <w:r w:rsidR="00467024" w:rsidRPr="00BA19BC">
        <w:rPr>
          <w:rFonts w:eastAsia="SimSun"/>
          <w:kern w:val="0"/>
        </w:rPr>
        <w:t xml:space="preserve"> </w:t>
      </w:r>
      <w:r w:rsidR="00467024" w:rsidRPr="00BA19BC">
        <w:rPr>
          <w:rFonts w:eastAsia="SimSun"/>
          <w:kern w:val="0"/>
        </w:rPr>
        <w:fldChar w:fldCharType="begin"/>
      </w:r>
      <w:r w:rsidR="00467024" w:rsidRPr="00BA19BC">
        <w:rPr>
          <w:rFonts w:eastAsia="SimSun"/>
          <w:kern w:val="0"/>
        </w:rPr>
        <w:instrText xml:space="preserve"> ADDIN EN.CITE &lt;EndNote&gt;&lt;Cite&gt;&lt;Author&gt;Gao&lt;/Author&gt;&lt;Year&gt;2023&lt;/Year&gt;&lt;RecNum&gt;1140&lt;/RecNum&gt;&lt;DisplayText&gt;&lt;style face="superscript"&gt;30&lt;/style&gt;&lt;/DisplayText&gt;&lt;record&gt;&lt;rec-number&gt;1140&lt;/rec-number&gt;&lt;foreign-keys&gt;&lt;key app="EN" db-id="trd99r2wqeesawetf025z0wv0ff5fwdv0wzt" timestamp="1744183425"&gt;1140&lt;/key&gt;&lt;/foreign-keys&gt;&lt;ref-type name="Journal Article"&gt;17&lt;/ref-type&gt;&lt;contributors&gt;&lt;authors&gt;&lt;author&gt;Gao, Yunfei&lt;/author&gt;&lt;author&gt;Thakur, Neha&lt;/author&gt;&lt;author&gt;Uchiyama, Tomoki&lt;/author&gt;&lt;author&gt;Cao, Weijie&lt;/author&gt;&lt;author&gt;Yamamoto, Kentaro&lt;/author&gt;&lt;author&gt;Watanabe, Toshiki&lt;/author&gt;&lt;author&gt;Kumar, Mukesh&lt;/author&gt;&lt;author&gt;Sato, Ryota&lt;/author&gt;&lt;author&gt;Teranishi, Toshiharu&lt;/author&gt;&lt;author&gt;Imai, Hideto&lt;/author&gt;&lt;/authors&gt;&lt;/contributors&gt;&lt;titles&gt;&lt;title&gt;Investigating Degradation mechanisms in PtCo Alloy catalysts: the role of co content and a Pt-rich shell using operando high-energy resolution fluorescence detection X-ray absorption spectroscopy&lt;/title&gt;&lt;secondary-title&gt;ACS applied materials &amp;amp; interfaces&lt;/secondary-title&gt;&lt;/titles&gt;&lt;periodical&gt;&lt;full-title&gt;ACS Applied Materials &amp;amp; Interfaces&lt;/full-title&gt;&lt;/periodical&gt;&lt;pages&gt;52473-52484&lt;/pages&gt;&lt;volume&gt;15&lt;/volume&gt;&lt;number&gt;45&lt;/number&gt;&lt;dates&gt;&lt;year&gt;2023&lt;/year&gt;&lt;/dates&gt;&lt;isbn&gt;1944-8244&lt;/isbn&gt;&lt;urls&gt;&lt;/urls&gt;&lt;/record&gt;&lt;/Cite&gt;&lt;/EndNote&gt;</w:instrText>
      </w:r>
      <w:r w:rsidR="00467024" w:rsidRPr="00BA19BC">
        <w:rPr>
          <w:rFonts w:eastAsia="SimSun"/>
          <w:kern w:val="0"/>
        </w:rPr>
        <w:fldChar w:fldCharType="separate"/>
      </w:r>
      <w:r w:rsidR="00467024" w:rsidRPr="00BA19BC">
        <w:rPr>
          <w:rFonts w:eastAsia="SimSun"/>
          <w:noProof/>
          <w:kern w:val="0"/>
          <w:vertAlign w:val="superscript"/>
        </w:rPr>
        <w:t>30</w:t>
      </w:r>
      <w:r w:rsidR="00467024" w:rsidRPr="00BA19BC">
        <w:rPr>
          <w:rFonts w:eastAsia="SimSun"/>
          <w:kern w:val="0"/>
        </w:rPr>
        <w:fldChar w:fldCharType="end"/>
      </w:r>
      <w:r w:rsidR="00AB4064" w:rsidRPr="00BA19BC">
        <w:rPr>
          <w:bCs/>
          <w:iCs/>
          <w:kern w:val="0"/>
        </w:rPr>
        <w:t xml:space="preserve"> as shown in the following:</w:t>
      </w:r>
    </w:p>
    <w:p w14:paraId="6B8D3D11" w14:textId="3B118CB7" w:rsidR="00AB4064" w:rsidRPr="00BA19BC" w:rsidRDefault="00000000" w:rsidP="00AB4064">
      <w:pPr>
        <w:spacing w:line="360" w:lineRule="auto"/>
        <w:ind w:firstLineChars="100" w:firstLine="240"/>
        <w:rPr>
          <w:bCs/>
          <w:i/>
          <w:iCs/>
          <w:kern w:val="0"/>
        </w:rPr>
      </w:pPr>
      <m:oMathPara>
        <m:oMathParaPr>
          <m:jc m:val="left"/>
        </m:oMathParaPr>
        <m:oMath>
          <m:f>
            <m:fPr>
              <m:ctrlPr>
                <w:rPr>
                  <w:rFonts w:ascii="Cambria Math" w:hAnsi="Cambria Math"/>
                  <w:bCs/>
                  <w:i/>
                  <w:iCs/>
                  <w:kern w:val="0"/>
                </w:rPr>
              </m:ctrlPr>
            </m:fPr>
            <m:num>
              <m:sSub>
                <m:sSubPr>
                  <m:ctrlPr>
                    <w:rPr>
                      <w:rFonts w:ascii="Cambria Math" w:hAnsi="Cambria Math"/>
                      <w:bCs/>
                      <w:i/>
                      <w:iCs/>
                      <w:kern w:val="0"/>
                    </w:rPr>
                  </m:ctrlPr>
                </m:sSubPr>
                <m:e>
                  <m:r>
                    <w:rPr>
                      <w:rFonts w:ascii="Cambria Math" w:hAnsi="Cambria Math"/>
                      <w:kern w:val="0"/>
                    </w:rPr>
                    <m:t>A</m:t>
                  </m:r>
                </m:e>
                <m:sub>
                  <m:r>
                    <w:rPr>
                      <w:rFonts w:ascii="Cambria Math" w:hAnsi="Cambria Math"/>
                      <w:kern w:val="0"/>
                    </w:rPr>
                    <m:t>bg</m:t>
                  </m:r>
                </m:sub>
              </m:sSub>
            </m:num>
            <m:den>
              <m:r>
                <w:rPr>
                  <w:rFonts w:ascii="Cambria Math" w:hAnsi="Cambria Math"/>
                  <w:kern w:val="0"/>
                </w:rPr>
                <m:t>π</m:t>
              </m:r>
            </m:den>
          </m:f>
          <m:d>
            <m:dPr>
              <m:begChr m:val="["/>
              <m:endChr m:val="]"/>
              <m:ctrlPr>
                <w:rPr>
                  <w:rFonts w:ascii="Cambria Math" w:hAnsi="Cambria Math"/>
                  <w:bCs/>
                  <w:i/>
                  <w:iCs/>
                  <w:kern w:val="0"/>
                </w:rPr>
              </m:ctrlPr>
            </m:dPr>
            <m:e>
              <m:sSup>
                <m:sSupPr>
                  <m:ctrlPr>
                    <w:rPr>
                      <w:rFonts w:ascii="Cambria Math" w:hAnsi="Cambria Math"/>
                      <w:bCs/>
                      <w:i/>
                      <w:iCs/>
                      <w:kern w:val="0"/>
                    </w:rPr>
                  </m:ctrlPr>
                </m:sSupPr>
                <m:e>
                  <m:r>
                    <w:rPr>
                      <w:rFonts w:ascii="Cambria Math" w:hAnsi="Cambria Math"/>
                      <w:kern w:val="0"/>
                    </w:rPr>
                    <m:t>tan</m:t>
                  </m:r>
                </m:e>
                <m:sup>
                  <m:r>
                    <w:rPr>
                      <w:rFonts w:ascii="Cambria Math" w:hAnsi="Cambria Math"/>
                      <w:kern w:val="0"/>
                    </w:rPr>
                    <m:t>-1</m:t>
                  </m:r>
                </m:sup>
              </m:sSup>
              <m:d>
                <m:dPr>
                  <m:ctrlPr>
                    <w:rPr>
                      <w:rFonts w:ascii="Cambria Math" w:hAnsi="Cambria Math"/>
                      <w:bCs/>
                      <w:i/>
                      <w:iCs/>
                      <w:kern w:val="0"/>
                    </w:rPr>
                  </m:ctrlPr>
                </m:dPr>
                <m:e>
                  <m:f>
                    <m:fPr>
                      <m:ctrlPr>
                        <w:rPr>
                          <w:rFonts w:ascii="Cambria Math" w:hAnsi="Cambria Math"/>
                          <w:bCs/>
                          <w:i/>
                          <w:iCs/>
                          <w:kern w:val="0"/>
                        </w:rPr>
                      </m:ctrlPr>
                    </m:fPr>
                    <m:num>
                      <m:r>
                        <w:rPr>
                          <w:rFonts w:ascii="Cambria Math" w:hAnsi="Cambria Math"/>
                          <w:kern w:val="0"/>
                        </w:rPr>
                        <m:t>E-</m:t>
                      </m:r>
                      <m:sSub>
                        <m:sSubPr>
                          <m:ctrlPr>
                            <w:rPr>
                              <w:rFonts w:ascii="Cambria Math" w:hAnsi="Cambria Math"/>
                              <w:bCs/>
                              <w:i/>
                              <w:iCs/>
                              <w:kern w:val="0"/>
                            </w:rPr>
                          </m:ctrlPr>
                        </m:sSubPr>
                        <m:e>
                          <m:r>
                            <w:rPr>
                              <w:rFonts w:ascii="Cambria Math" w:hAnsi="Cambria Math"/>
                              <w:kern w:val="0"/>
                            </w:rPr>
                            <m:t>E</m:t>
                          </m:r>
                        </m:e>
                        <m:sub>
                          <m:r>
                            <w:rPr>
                              <w:rFonts w:ascii="Cambria Math" w:hAnsi="Cambria Math"/>
                              <w:kern w:val="0"/>
                            </w:rPr>
                            <m:t>bg</m:t>
                          </m:r>
                        </m:sub>
                      </m:sSub>
                    </m:num>
                    <m:den>
                      <m:r>
                        <w:rPr>
                          <w:rFonts w:ascii="Cambria Math" w:hAnsi="Cambria Math"/>
                          <w:kern w:val="0"/>
                        </w:rPr>
                        <m:t>∆</m:t>
                      </m:r>
                      <m:sSub>
                        <m:sSubPr>
                          <m:ctrlPr>
                            <w:rPr>
                              <w:rFonts w:ascii="Cambria Math" w:hAnsi="Cambria Math"/>
                              <w:bCs/>
                              <w:i/>
                              <w:iCs/>
                              <w:kern w:val="0"/>
                            </w:rPr>
                          </m:ctrlPr>
                        </m:sSubPr>
                        <m:e>
                          <m:r>
                            <w:rPr>
                              <w:rFonts w:ascii="Cambria Math" w:hAnsi="Cambria Math"/>
                              <w:kern w:val="0"/>
                            </w:rPr>
                            <m:t>E</m:t>
                          </m:r>
                        </m:e>
                        <m:sub>
                          <m:r>
                            <w:rPr>
                              <w:rFonts w:ascii="Cambria Math" w:hAnsi="Cambria Math"/>
                              <w:kern w:val="0"/>
                            </w:rPr>
                            <m:t>bg</m:t>
                          </m:r>
                        </m:sub>
                      </m:sSub>
                    </m:den>
                  </m:f>
                </m:e>
              </m:d>
              <m:r>
                <w:rPr>
                  <w:rFonts w:ascii="Cambria Math" w:hAnsi="Cambria Math"/>
                  <w:kern w:val="0"/>
                </w:rPr>
                <m:t>+</m:t>
              </m:r>
              <m:f>
                <m:fPr>
                  <m:ctrlPr>
                    <w:rPr>
                      <w:rFonts w:ascii="Cambria Math" w:hAnsi="Cambria Math"/>
                      <w:bCs/>
                      <w:i/>
                      <w:iCs/>
                      <w:kern w:val="0"/>
                    </w:rPr>
                  </m:ctrlPr>
                </m:fPr>
                <m:num>
                  <m:r>
                    <w:rPr>
                      <w:rFonts w:ascii="Cambria Math" w:hAnsi="Cambria Math"/>
                      <w:kern w:val="0"/>
                    </w:rPr>
                    <m:t>π</m:t>
                  </m:r>
                </m:num>
                <m:den>
                  <m:r>
                    <w:rPr>
                      <w:rFonts w:ascii="Cambria Math" w:hAnsi="Cambria Math"/>
                      <w:kern w:val="0"/>
                    </w:rPr>
                    <m:t>2</m:t>
                  </m:r>
                </m:den>
              </m:f>
            </m:e>
          </m:d>
          <m:r>
            <w:rPr>
              <w:rFonts w:ascii="Cambria Math" w:hAnsi="Cambria Math"/>
              <w:kern w:val="0"/>
            </w:rPr>
            <m:t xml:space="preserve">                                           (1)</m:t>
          </m:r>
        </m:oMath>
      </m:oMathPara>
    </w:p>
    <w:p w14:paraId="246CB47B" w14:textId="3A11F022" w:rsidR="00AB4064" w:rsidRPr="00BA19BC" w:rsidRDefault="00000000" w:rsidP="00AB4064">
      <w:pPr>
        <w:spacing w:line="360" w:lineRule="auto"/>
        <w:ind w:firstLineChars="100" w:firstLine="240"/>
        <w:rPr>
          <w:bCs/>
          <w:iCs/>
          <w:kern w:val="0"/>
        </w:rPr>
      </w:pPr>
      <m:oMathPara>
        <m:oMathParaPr>
          <m:jc m:val="left"/>
        </m:oMathParaPr>
        <m:oMath>
          <m:f>
            <m:fPr>
              <m:ctrlPr>
                <w:rPr>
                  <w:rFonts w:ascii="Cambria Math" w:hAnsi="Cambria Math"/>
                  <w:bCs/>
                  <w:i/>
                  <w:iCs/>
                  <w:kern w:val="0"/>
                </w:rPr>
              </m:ctrlPr>
            </m:fPr>
            <m:num>
              <m:sSub>
                <m:sSubPr>
                  <m:ctrlPr>
                    <w:rPr>
                      <w:rFonts w:ascii="Cambria Math" w:hAnsi="Cambria Math"/>
                      <w:bCs/>
                      <w:i/>
                      <w:iCs/>
                      <w:kern w:val="0"/>
                    </w:rPr>
                  </m:ctrlPr>
                </m:sSubPr>
                <m:e>
                  <m:r>
                    <w:rPr>
                      <w:rFonts w:ascii="Cambria Math" w:hAnsi="Cambria Math"/>
                      <w:kern w:val="0"/>
                    </w:rPr>
                    <m:t>A</m:t>
                  </m:r>
                </m:e>
                <m:sub>
                  <m:r>
                    <w:rPr>
                      <w:rFonts w:ascii="Cambria Math" w:hAnsi="Cambria Math"/>
                      <w:kern w:val="0"/>
                    </w:rPr>
                    <m:t>n</m:t>
                  </m:r>
                </m:sub>
              </m:sSub>
            </m:num>
            <m:den>
              <m:r>
                <w:rPr>
                  <w:rFonts w:ascii="Cambria Math" w:hAnsi="Cambria Math"/>
                  <w:kern w:val="0"/>
                </w:rPr>
                <m:t>1+4</m:t>
              </m:r>
              <m:sSub>
                <m:sSubPr>
                  <m:ctrlPr>
                    <w:rPr>
                      <w:rFonts w:ascii="Cambria Math" w:hAnsi="Cambria Math"/>
                      <w:bCs/>
                      <w:i/>
                      <w:iCs/>
                      <w:kern w:val="0"/>
                    </w:rPr>
                  </m:ctrlPr>
                </m:sSubPr>
                <m:e>
                  <m:r>
                    <w:rPr>
                      <w:rFonts w:ascii="Cambria Math" w:hAnsi="Cambria Math"/>
                      <w:kern w:val="0"/>
                    </w:rPr>
                    <m:t>m</m:t>
                  </m:r>
                </m:e>
                <m:sub>
                  <m:r>
                    <w:rPr>
                      <w:rFonts w:ascii="Cambria Math" w:hAnsi="Cambria Math"/>
                      <w:kern w:val="0"/>
                    </w:rPr>
                    <m:t>n</m:t>
                  </m:r>
                </m:sub>
              </m:sSub>
              <m:f>
                <m:fPr>
                  <m:ctrlPr>
                    <w:rPr>
                      <w:rFonts w:ascii="Cambria Math" w:hAnsi="Cambria Math"/>
                      <w:bCs/>
                      <w:i/>
                      <w:iCs/>
                      <w:kern w:val="0"/>
                    </w:rPr>
                  </m:ctrlPr>
                </m:fPr>
                <m:num>
                  <m:sSup>
                    <m:sSupPr>
                      <m:ctrlPr>
                        <w:rPr>
                          <w:rFonts w:ascii="Cambria Math" w:hAnsi="Cambria Math"/>
                          <w:bCs/>
                          <w:i/>
                          <w:iCs/>
                          <w:kern w:val="0"/>
                        </w:rPr>
                      </m:ctrlPr>
                    </m:sSupPr>
                    <m:e>
                      <m:r>
                        <w:rPr>
                          <w:rFonts w:ascii="Cambria Math" w:hAnsi="Cambria Math"/>
                          <w:kern w:val="0"/>
                        </w:rPr>
                        <m:t>(E-</m:t>
                      </m:r>
                      <m:sSub>
                        <m:sSubPr>
                          <m:ctrlPr>
                            <w:rPr>
                              <w:rFonts w:ascii="Cambria Math" w:hAnsi="Cambria Math"/>
                              <w:bCs/>
                              <w:i/>
                              <w:iCs/>
                              <w:kern w:val="0"/>
                            </w:rPr>
                          </m:ctrlPr>
                        </m:sSubPr>
                        <m:e>
                          <m:r>
                            <w:rPr>
                              <w:rFonts w:ascii="Cambria Math" w:hAnsi="Cambria Math"/>
                              <w:kern w:val="0"/>
                            </w:rPr>
                            <m:t>E</m:t>
                          </m:r>
                        </m:e>
                        <m:sub>
                          <m:r>
                            <w:rPr>
                              <w:rFonts w:ascii="Cambria Math" w:hAnsi="Cambria Math"/>
                              <w:kern w:val="0"/>
                            </w:rPr>
                            <m:t>n</m:t>
                          </m:r>
                        </m:sub>
                      </m:sSub>
                      <m:r>
                        <w:rPr>
                          <w:rFonts w:ascii="Cambria Math" w:hAnsi="Cambria Math"/>
                          <w:kern w:val="0"/>
                        </w:rPr>
                        <m:t>)</m:t>
                      </m:r>
                    </m:e>
                    <m:sup>
                      <m:r>
                        <w:rPr>
                          <w:rFonts w:ascii="Cambria Math" w:hAnsi="Cambria Math"/>
                          <w:kern w:val="0"/>
                        </w:rPr>
                        <m:t>2</m:t>
                      </m:r>
                    </m:sup>
                  </m:sSup>
                </m:num>
                <m:den>
                  <m:r>
                    <w:rPr>
                      <w:rFonts w:ascii="Cambria Math" w:hAnsi="Cambria Math"/>
                      <w:kern w:val="0"/>
                    </w:rPr>
                    <m:t>∆</m:t>
                  </m:r>
                  <m:sSubSup>
                    <m:sSubSupPr>
                      <m:ctrlPr>
                        <w:rPr>
                          <w:rFonts w:ascii="Cambria Math" w:hAnsi="Cambria Math"/>
                          <w:bCs/>
                          <w:i/>
                          <w:iCs/>
                          <w:kern w:val="0"/>
                        </w:rPr>
                      </m:ctrlPr>
                    </m:sSubSupPr>
                    <m:e>
                      <m:r>
                        <w:rPr>
                          <w:rFonts w:ascii="Cambria Math" w:hAnsi="Cambria Math"/>
                          <w:kern w:val="0"/>
                        </w:rPr>
                        <m:t>E</m:t>
                      </m:r>
                    </m:e>
                    <m:sub>
                      <m:r>
                        <w:rPr>
                          <w:rFonts w:ascii="Cambria Math" w:hAnsi="Cambria Math"/>
                          <w:kern w:val="0"/>
                        </w:rPr>
                        <m:t>n</m:t>
                      </m:r>
                    </m:sub>
                    <m:sup>
                      <m:r>
                        <w:rPr>
                          <w:rFonts w:ascii="Cambria Math" w:hAnsi="Cambria Math"/>
                          <w:kern w:val="0"/>
                        </w:rPr>
                        <m:t>2</m:t>
                      </m:r>
                    </m:sup>
                  </m:sSubSup>
                </m:den>
              </m:f>
            </m:den>
          </m:f>
          <m:func>
            <m:funcPr>
              <m:ctrlPr>
                <w:rPr>
                  <w:rFonts w:ascii="Cambria Math" w:hAnsi="Cambria Math"/>
                  <w:bCs/>
                  <w:i/>
                  <w:iCs/>
                  <w:kern w:val="0"/>
                </w:rPr>
              </m:ctrlPr>
            </m:funcPr>
            <m:fName>
              <m:r>
                <m:rPr>
                  <m:sty m:val="p"/>
                </m:rPr>
                <w:rPr>
                  <w:rFonts w:ascii="Cambria Math" w:hAnsi="Cambria Math"/>
                  <w:kern w:val="0"/>
                </w:rPr>
                <m:t>exp</m:t>
              </m:r>
            </m:fName>
            <m:e>
              <m:d>
                <m:dPr>
                  <m:begChr m:val="["/>
                  <m:endChr m:val="]"/>
                  <m:ctrlPr>
                    <w:rPr>
                      <w:rFonts w:ascii="Cambria Math" w:hAnsi="Cambria Math"/>
                      <w:bCs/>
                      <w:i/>
                      <w:iCs/>
                      <w:kern w:val="0"/>
                    </w:rPr>
                  </m:ctrlPr>
                </m:dPr>
                <m:e>
                  <m:r>
                    <w:rPr>
                      <w:rFonts w:ascii="Cambria Math" w:hAnsi="Cambria Math"/>
                      <w:kern w:val="0"/>
                    </w:rPr>
                    <m:t>-4∙ln2∙</m:t>
                  </m:r>
                  <m:d>
                    <m:dPr>
                      <m:ctrlPr>
                        <w:rPr>
                          <w:rFonts w:ascii="Cambria Math" w:hAnsi="Cambria Math"/>
                          <w:bCs/>
                          <w:i/>
                          <w:iCs/>
                          <w:kern w:val="0"/>
                        </w:rPr>
                      </m:ctrlPr>
                    </m:dPr>
                    <m:e>
                      <m:r>
                        <w:rPr>
                          <w:rFonts w:ascii="Cambria Math" w:hAnsi="Cambria Math"/>
                          <w:kern w:val="0"/>
                        </w:rPr>
                        <m:t>1-</m:t>
                      </m:r>
                      <m:sSub>
                        <m:sSubPr>
                          <m:ctrlPr>
                            <w:rPr>
                              <w:rFonts w:ascii="Cambria Math" w:hAnsi="Cambria Math"/>
                              <w:bCs/>
                              <w:i/>
                              <w:iCs/>
                              <w:kern w:val="0"/>
                            </w:rPr>
                          </m:ctrlPr>
                        </m:sSubPr>
                        <m:e>
                          <m:r>
                            <w:rPr>
                              <w:rFonts w:ascii="Cambria Math" w:hAnsi="Cambria Math"/>
                              <w:kern w:val="0"/>
                            </w:rPr>
                            <m:t>m</m:t>
                          </m:r>
                        </m:e>
                        <m:sub>
                          <m:r>
                            <w:rPr>
                              <w:rFonts w:ascii="Cambria Math" w:hAnsi="Cambria Math"/>
                              <w:kern w:val="0"/>
                            </w:rPr>
                            <m:t>n</m:t>
                          </m:r>
                        </m:sub>
                      </m:sSub>
                    </m:e>
                  </m:d>
                  <m:r>
                    <w:rPr>
                      <w:rFonts w:ascii="Cambria Math" w:hAnsi="Cambria Math"/>
                      <w:kern w:val="0"/>
                    </w:rPr>
                    <m:t>∙</m:t>
                  </m:r>
                  <m:f>
                    <m:fPr>
                      <m:ctrlPr>
                        <w:rPr>
                          <w:rFonts w:ascii="Cambria Math" w:hAnsi="Cambria Math"/>
                          <w:bCs/>
                          <w:i/>
                          <w:iCs/>
                          <w:kern w:val="0"/>
                        </w:rPr>
                      </m:ctrlPr>
                    </m:fPr>
                    <m:num>
                      <m:sSup>
                        <m:sSupPr>
                          <m:ctrlPr>
                            <w:rPr>
                              <w:rFonts w:ascii="Cambria Math" w:hAnsi="Cambria Math"/>
                              <w:bCs/>
                              <w:i/>
                              <w:iCs/>
                              <w:kern w:val="0"/>
                            </w:rPr>
                          </m:ctrlPr>
                        </m:sSupPr>
                        <m:e>
                          <m:d>
                            <m:dPr>
                              <m:ctrlPr>
                                <w:rPr>
                                  <w:rFonts w:ascii="Cambria Math" w:hAnsi="Cambria Math"/>
                                  <w:bCs/>
                                  <w:i/>
                                  <w:iCs/>
                                  <w:kern w:val="0"/>
                                </w:rPr>
                              </m:ctrlPr>
                            </m:dPr>
                            <m:e>
                              <m:r>
                                <w:rPr>
                                  <w:rFonts w:ascii="Cambria Math" w:hAnsi="Cambria Math"/>
                                  <w:kern w:val="0"/>
                                </w:rPr>
                                <m:t>E-</m:t>
                              </m:r>
                              <m:sSub>
                                <m:sSubPr>
                                  <m:ctrlPr>
                                    <w:rPr>
                                      <w:rFonts w:ascii="Cambria Math" w:hAnsi="Cambria Math"/>
                                      <w:bCs/>
                                      <w:i/>
                                      <w:iCs/>
                                      <w:kern w:val="0"/>
                                    </w:rPr>
                                  </m:ctrlPr>
                                </m:sSubPr>
                                <m:e>
                                  <m:r>
                                    <w:rPr>
                                      <w:rFonts w:ascii="Cambria Math" w:hAnsi="Cambria Math"/>
                                      <w:kern w:val="0"/>
                                    </w:rPr>
                                    <m:t>E</m:t>
                                  </m:r>
                                </m:e>
                                <m:sub>
                                  <m:r>
                                    <w:rPr>
                                      <w:rFonts w:ascii="Cambria Math" w:hAnsi="Cambria Math"/>
                                      <w:kern w:val="0"/>
                                    </w:rPr>
                                    <m:t>n</m:t>
                                  </m:r>
                                </m:sub>
                              </m:sSub>
                            </m:e>
                          </m:d>
                        </m:e>
                        <m:sup>
                          <m:r>
                            <w:rPr>
                              <w:rFonts w:ascii="Cambria Math" w:hAnsi="Cambria Math"/>
                              <w:kern w:val="0"/>
                            </w:rPr>
                            <m:t>2</m:t>
                          </m:r>
                        </m:sup>
                      </m:sSup>
                    </m:num>
                    <m:den>
                      <m:r>
                        <w:rPr>
                          <w:rFonts w:ascii="Cambria Math" w:hAnsi="Cambria Math"/>
                          <w:kern w:val="0"/>
                        </w:rPr>
                        <m:t>∆</m:t>
                      </m:r>
                      <m:sSubSup>
                        <m:sSubSupPr>
                          <m:ctrlPr>
                            <w:rPr>
                              <w:rFonts w:ascii="Cambria Math" w:hAnsi="Cambria Math"/>
                              <w:bCs/>
                              <w:i/>
                              <w:iCs/>
                              <w:kern w:val="0"/>
                            </w:rPr>
                          </m:ctrlPr>
                        </m:sSubSupPr>
                        <m:e>
                          <m:r>
                            <w:rPr>
                              <w:rFonts w:ascii="Cambria Math" w:hAnsi="Cambria Math"/>
                              <w:kern w:val="0"/>
                            </w:rPr>
                            <m:t>E</m:t>
                          </m:r>
                        </m:e>
                        <m:sub>
                          <m:r>
                            <w:rPr>
                              <w:rFonts w:ascii="Cambria Math" w:hAnsi="Cambria Math"/>
                              <w:kern w:val="0"/>
                            </w:rPr>
                            <m:t>n</m:t>
                          </m:r>
                        </m:sub>
                        <m:sup>
                          <m:r>
                            <w:rPr>
                              <w:rFonts w:ascii="Cambria Math" w:hAnsi="Cambria Math"/>
                              <w:kern w:val="0"/>
                            </w:rPr>
                            <m:t>2</m:t>
                          </m:r>
                        </m:sup>
                      </m:sSubSup>
                    </m:den>
                  </m:f>
                </m:e>
              </m:d>
            </m:e>
          </m:func>
          <m:r>
            <w:rPr>
              <w:rFonts w:ascii="Cambria Math" w:hAnsi="Cambria Math"/>
              <w:kern w:val="0"/>
            </w:rPr>
            <m:t xml:space="preserve">             (2)</m:t>
          </m:r>
        </m:oMath>
      </m:oMathPara>
    </w:p>
    <w:p w14:paraId="79549D89" w14:textId="6EC51C8C" w:rsidR="00AB4064" w:rsidRPr="00BA19BC" w:rsidRDefault="00AB4064" w:rsidP="00AB4064">
      <w:pPr>
        <w:spacing w:line="360" w:lineRule="auto"/>
        <w:ind w:firstLineChars="100" w:firstLine="240"/>
        <w:rPr>
          <w:bCs/>
          <w:iCs/>
          <w:kern w:val="0"/>
        </w:rPr>
      </w:pPr>
      <w:r w:rsidRPr="00BA19BC">
        <w:rPr>
          <w:bCs/>
          <w:iCs/>
          <w:kern w:val="0"/>
        </w:rPr>
        <w:t xml:space="preserve">  Here, </w:t>
      </w:r>
      <m:oMath>
        <m:sSub>
          <m:sSubPr>
            <m:ctrlPr>
              <w:rPr>
                <w:rFonts w:ascii="Cambria Math" w:hAnsi="Cambria Math"/>
                <w:bCs/>
                <w:i/>
                <w:iCs/>
                <w:kern w:val="0"/>
              </w:rPr>
            </m:ctrlPr>
          </m:sSubPr>
          <m:e>
            <m:r>
              <w:rPr>
                <w:rFonts w:ascii="Cambria Math" w:hAnsi="Cambria Math"/>
                <w:kern w:val="0"/>
              </w:rPr>
              <m:t>A</m:t>
            </m:r>
          </m:e>
          <m:sub>
            <m:r>
              <w:rPr>
                <w:rFonts w:ascii="Cambria Math" w:hAnsi="Cambria Math"/>
                <w:kern w:val="0"/>
              </w:rPr>
              <m:t>bg</m:t>
            </m:r>
          </m:sub>
        </m:sSub>
      </m:oMath>
      <w:r w:rsidRPr="00BA19BC">
        <w:rPr>
          <w:bCs/>
          <w:iCs/>
          <w:kern w:val="0"/>
        </w:rPr>
        <w:t xml:space="preserve"> represents the height for the arctan, adjusted to match the </w:t>
      </w:r>
      <m:oMath>
        <m:sSub>
          <m:sSubPr>
            <m:ctrlPr>
              <w:rPr>
                <w:rFonts w:ascii="Cambria Math" w:hAnsi="Cambria Math"/>
                <w:bCs/>
                <w:i/>
                <w:iCs/>
                <w:kern w:val="0"/>
              </w:rPr>
            </m:ctrlPr>
          </m:sSubPr>
          <m:e>
            <m:r>
              <w:rPr>
                <w:rFonts w:ascii="Cambria Math" w:hAnsi="Cambria Math"/>
                <w:kern w:val="0"/>
              </w:rPr>
              <m:t>μ</m:t>
            </m:r>
          </m:e>
          <m:sub>
            <m:r>
              <w:rPr>
                <w:rFonts w:ascii="Cambria Math" w:hAnsi="Cambria Math"/>
                <w:kern w:val="0"/>
              </w:rPr>
              <m:t>E</m:t>
            </m:r>
          </m:sub>
        </m:sSub>
      </m:oMath>
      <w:r w:rsidRPr="00BA19BC">
        <w:rPr>
          <w:bCs/>
          <w:iCs/>
          <w:kern w:val="0"/>
        </w:rPr>
        <w:t xml:space="preserve"> within the range of 11569-11573 eV, while its position (Ebg) and width (ΔEbg) were ﬁxed. The parameters that were allowed to vary were the heights (A1, A2) and FWHM’s (ΔE1, ΔE</w:t>
      </w:r>
      <w:proofErr w:type="gramStart"/>
      <w:r w:rsidRPr="00BA19BC">
        <w:rPr>
          <w:bCs/>
          <w:iCs/>
          <w:kern w:val="0"/>
        </w:rPr>
        <w:t>2 )</w:t>
      </w:r>
      <w:proofErr w:type="gramEnd"/>
      <w:r w:rsidRPr="00BA19BC">
        <w:rPr>
          <w:bCs/>
          <w:iCs/>
          <w:kern w:val="0"/>
        </w:rPr>
        <w:t xml:space="preserve"> of both peaks. The G-L mixing proportions (m1, m2) and peak positions (E</w:t>
      </w:r>
      <w:proofErr w:type="gramStart"/>
      <w:r w:rsidRPr="00BA19BC">
        <w:rPr>
          <w:bCs/>
          <w:iCs/>
          <w:kern w:val="0"/>
        </w:rPr>
        <w:t>1,E</w:t>
      </w:r>
      <w:proofErr w:type="gramEnd"/>
      <w:r w:rsidRPr="00BA19BC">
        <w:rPr>
          <w:bCs/>
          <w:iCs/>
          <w:kern w:val="0"/>
        </w:rPr>
        <w:t>2) were ﬁxed.</w:t>
      </w:r>
    </w:p>
    <w:bookmarkEnd w:id="10"/>
    <w:p w14:paraId="5F309613" w14:textId="3E2C7C38" w:rsidR="00C026AE" w:rsidRPr="00BA19BC" w:rsidRDefault="00C026AE" w:rsidP="00A502B5">
      <w:pPr>
        <w:spacing w:line="360" w:lineRule="auto"/>
        <w:ind w:firstLineChars="100" w:firstLine="240"/>
      </w:pPr>
    </w:p>
    <w:p w14:paraId="0616CA4E" w14:textId="635356D3" w:rsidR="005F7971" w:rsidRPr="00BA19BC" w:rsidRDefault="005F7971" w:rsidP="005F7971">
      <w:pPr>
        <w:spacing w:line="360" w:lineRule="auto"/>
        <w:ind w:firstLineChars="100" w:firstLine="240"/>
        <w:rPr>
          <w:rFonts w:eastAsia="游明朝"/>
          <w:lang w:eastAsia="ja-JP"/>
        </w:rPr>
      </w:pPr>
      <w:r w:rsidRPr="00BA19BC">
        <w:t xml:space="preserve">X-ray total scattering data for obtaining pair distribution functions (PDFs) were collected using </w:t>
      </w:r>
      <w:r w:rsidR="00521119" w:rsidRPr="00BA19BC">
        <w:rPr>
          <w:rFonts w:eastAsia="游明朝" w:hint="eastAsia"/>
          <w:lang w:eastAsia="ja-JP"/>
        </w:rPr>
        <w:t xml:space="preserve">high-energy </w:t>
      </w:r>
      <w:r w:rsidRPr="00BA19BC">
        <w:t xml:space="preserve">synchrotron radiation </w:t>
      </w:r>
      <w:r w:rsidR="00521119" w:rsidRPr="00BA19BC">
        <w:rPr>
          <w:rFonts w:eastAsia="游明朝" w:hint="eastAsia"/>
          <w:lang w:eastAsia="ja-JP"/>
        </w:rPr>
        <w:t xml:space="preserve">X-rays </w:t>
      </w:r>
      <w:r w:rsidRPr="00BA19BC">
        <w:t>at BL22XU (λ = 0.1810 Å) in SPring-8 with a Varex Imaging XRD1621 flat panel detector with a two</w:t>
      </w:r>
      <w:r w:rsidR="008437B2" w:rsidRPr="00BA19BC">
        <w:t>-</w:t>
      </w:r>
      <w:r w:rsidRPr="00BA19BC">
        <w:t xml:space="preserve">second exposure time and </w:t>
      </w:r>
      <w:r w:rsidR="00664F71" w:rsidRPr="00BA19BC">
        <w:t xml:space="preserve">5 min integration time for </w:t>
      </w:r>
      <w:proofErr w:type="spellStart"/>
      <w:r w:rsidR="00664F71" w:rsidRPr="00BA19BC">
        <w:t>PtCo</w:t>
      </w:r>
      <w:proofErr w:type="spellEnd"/>
      <w:r w:rsidR="00664F71" w:rsidRPr="00BA19BC">
        <w:t>/C catalysts</w:t>
      </w:r>
      <w:r w:rsidRPr="00BA19BC">
        <w:t xml:space="preserve">. The energy was </w:t>
      </w:r>
      <w:r w:rsidR="008437B2" w:rsidRPr="00BA19BC">
        <w:t>calibrated using CeO</w:t>
      </w:r>
      <w:r w:rsidR="008437B2" w:rsidRPr="00BA19BC">
        <w:rPr>
          <w:vertAlign w:val="subscript"/>
        </w:rPr>
        <w:t>2</w:t>
      </w:r>
      <w:r w:rsidR="008437B2" w:rsidRPr="00BA19BC">
        <w:t xml:space="preserve"> (NIST 674b) through the PDF curve fitting using the PDFfit2 program</w:t>
      </w:r>
      <w:r w:rsidRPr="00BA19BC">
        <w:t xml:space="preserve"> </w:t>
      </w:r>
      <w:r w:rsidR="00E21000" w:rsidRPr="00BA19BC">
        <w:fldChar w:fldCharType="begin"/>
      </w:r>
      <w:r w:rsidR="00467024" w:rsidRPr="00BA19BC">
        <w:instrText xml:space="preserve"> ADDIN EN.CITE &lt;EndNote&gt;&lt;Cite&gt;&lt;Author&gt;Farrow&lt;/Author&gt;&lt;Year&gt;2007&lt;/Year&gt;&lt;RecNum&gt;1128&lt;/RecNum&gt;&lt;DisplayText&gt;&lt;style face="superscript"&gt;31&lt;/style&gt;&lt;/DisplayText&gt;&lt;record&gt;&lt;rec-number&gt;1128&lt;/rec-number&gt;&lt;foreign-keys&gt;&lt;key app="EN" db-id="trd99r2wqeesawetf025z0wv0ff5fwdv0wzt" timestamp="1718848121"&gt;1128&lt;/key&gt;&lt;/foreign-keys&gt;&lt;ref-type name="Journal Article"&gt;17&lt;/ref-type&gt;&lt;contributors&gt;&lt;authors&gt;&lt;author&gt;Farrow, CL&lt;/author&gt;&lt;author&gt;Juhas, P&lt;/author&gt;&lt;author&gt;Liu, JW&lt;/author&gt;&lt;author&gt;Bryndin, D&lt;/author&gt;&lt;author&gt;Božin, ES&lt;/author&gt;&lt;author&gt;Bloch, J&lt;/author&gt;&lt;author&gt;Proffen, Th&lt;/author&gt;&lt;author&gt;Billinge, SJL&lt;/author&gt;&lt;/authors&gt;&lt;/contributors&gt;&lt;titles&gt;&lt;title&gt;PDFfit2 and PDFgui: computer programs for studying nanostructure in crystals&lt;/title&gt;&lt;secondary-title&gt;Journal of Physics: Condensed Matter&lt;/secondary-title&gt;&lt;/titles&gt;&lt;periodical&gt;&lt;full-title&gt;Journal of Physics: Condensed Matter&lt;/full-title&gt;&lt;abbr-1&gt;J. Phys.: Condens. Matter&lt;/abbr-1&gt;&lt;abbr-2&gt;J Phys: Condens Matter&lt;/abbr-2&gt;&lt;/periodical&gt;&lt;pages&gt;335219&lt;/pages&gt;&lt;volume&gt;19&lt;/volume&gt;&lt;number&gt;33&lt;/number&gt;&lt;dates&gt;&lt;year&gt;2007&lt;/year&gt;&lt;/dates&gt;&lt;isbn&gt;0953-8984&lt;/isbn&gt;&lt;urls&gt;&lt;/urls&gt;&lt;/record&gt;&lt;/Cite&gt;&lt;/EndNote&gt;</w:instrText>
      </w:r>
      <w:r w:rsidR="00E21000" w:rsidRPr="00BA19BC">
        <w:fldChar w:fldCharType="separate"/>
      </w:r>
      <w:r w:rsidR="00467024" w:rsidRPr="00BA19BC">
        <w:rPr>
          <w:noProof/>
          <w:vertAlign w:val="superscript"/>
        </w:rPr>
        <w:t>31</w:t>
      </w:r>
      <w:r w:rsidR="00E21000" w:rsidRPr="00BA19BC">
        <w:fldChar w:fldCharType="end"/>
      </w:r>
      <w:r w:rsidR="001468BB" w:rsidRPr="00BA19BC">
        <w:rPr>
          <w:rFonts w:eastAsia="游明朝" w:hint="eastAsia"/>
          <w:lang w:eastAsia="ja-JP"/>
        </w:rPr>
        <w:t xml:space="preserve"> </w:t>
      </w:r>
      <w:r w:rsidRPr="00BA19BC">
        <w:t xml:space="preserve">to quantify the lattice parameters and atomic pair distances. Other parameters for converting the two-dimensional data into </w:t>
      </w:r>
      <w:r w:rsidR="008437B2" w:rsidRPr="00BA19BC">
        <w:t xml:space="preserve">a </w:t>
      </w:r>
      <w:r w:rsidRPr="00BA19BC">
        <w:t xml:space="preserve">line profile were calibrated using </w:t>
      </w:r>
      <w:r w:rsidR="00B0625B" w:rsidRPr="00BA19BC">
        <w:rPr>
          <w:rFonts w:eastAsia="游明朝" w:hint="eastAsia"/>
          <w:lang w:eastAsia="ja-JP"/>
        </w:rPr>
        <w:t>CeO</w:t>
      </w:r>
      <w:r w:rsidR="00B0625B" w:rsidRPr="00BA19BC">
        <w:rPr>
          <w:rFonts w:eastAsia="游明朝"/>
          <w:vertAlign w:val="subscript"/>
          <w:lang w:eastAsia="ja-JP"/>
        </w:rPr>
        <w:t>2</w:t>
      </w:r>
      <w:r w:rsidR="00235090" w:rsidRPr="00BA19BC">
        <w:t xml:space="preserve">; </w:t>
      </w:r>
      <w:r w:rsidRPr="00BA19BC">
        <w:t>for example, the detector distance was determined to be 225.8 mm. The samples were sealed in Cole-Parmer polyimide capillaries (1.0 mm</w:t>
      </w:r>
      <w:r w:rsidRPr="00BA19BC">
        <w:rPr>
          <w:lang w:val="el-GR"/>
        </w:rPr>
        <w:t>φ</w:t>
      </w:r>
      <w:r w:rsidRPr="00BA19BC">
        <w:t xml:space="preserve">). From the integrated intensities of the sample data, only the intensities of the capillary were subtracted. Polarization, oblique incidence with absorption correction for the </w:t>
      </w:r>
      <w:proofErr w:type="spellStart"/>
      <w:r w:rsidRPr="00BA19BC">
        <w:t>CsI</w:t>
      </w:r>
      <w:proofErr w:type="spellEnd"/>
      <w:r w:rsidRPr="00BA19BC">
        <w:t xml:space="preserve"> scintillator layer, and area corrections were performed. The data was then converted into 1D total scattering data using the PIXIA program</w:t>
      </w:r>
      <w:r w:rsidR="000540D6" w:rsidRPr="00BA19BC">
        <w:t>.</w:t>
      </w:r>
      <w:r w:rsidR="00E57F3E" w:rsidRPr="00BA19BC">
        <w:fldChar w:fldCharType="begin"/>
      </w:r>
      <w:r w:rsidR="00467024" w:rsidRPr="00BA19BC">
        <w:instrText xml:space="preserve"> ADDIN EN.CITE &lt;EndNote&gt;&lt;Cite&gt;&lt;Author&gt;Tominaka&lt;/Author&gt;&lt;Year&gt;2018&lt;/Year&gt;&lt;RecNum&gt;545&lt;/RecNum&gt;&lt;DisplayText&gt;&lt;style face="superscript"&gt;32&lt;/style&gt;&lt;/DisplayText&gt;&lt;record&gt;&lt;rec-number&gt;545&lt;/rec-number&gt;&lt;foreign-keys&gt;&lt;key app="EN" db-id="eawet2aaapsazfe5vxox2xs1xvzrv2w2azxx" timestamp="1672194566" guid="35b628e7-5502-445a-9532-f7c637666a2c"&gt;545&lt;/key&gt;&lt;/foreign-keys&gt;&lt;ref-type name="Journal Article"&gt;17&lt;/ref-type&gt;&lt;contributors&gt;&lt;authors&gt;&lt;author&gt;Tominaka, Satoshi&lt;/author&gt;&lt;author&gt;Yamada, Hiroki&lt;/author&gt;&lt;author&gt;Hiroi, Satoshi&lt;/author&gt;&lt;author&gt;Kawaguchi, Saori I.&lt;/author&gt;&lt;author&gt;Ohara, Koji&lt;/author&gt;&lt;/authors&gt;&lt;/contributors&gt;&lt;titles&gt;&lt;title&gt;Lepidocrocite-Type Titanate Formation from Isostructural Prestructures under Hydrothermal Reactions: Observation by Synchrotron X-ray Total Scattering Analyses&lt;/title&gt;&lt;secondary-title&gt;ACS Omega&lt;/secondary-title&gt;&lt;/titles&gt;&lt;periodical&gt;&lt;full-title&gt;ACS omega&lt;/full-title&gt;&lt;abbr-1&gt;ACS Omega&lt;/abbr-1&gt;&lt;/periodical&gt;&lt;pages&gt;8874-8881&lt;/pages&gt;&lt;volume&gt;3&lt;/volume&gt;&lt;number&gt;8&lt;/number&gt;&lt;dates&gt;&lt;year&gt;2018&lt;/year&gt;&lt;pub-dates&gt;&lt;date&gt;2018/08/31&lt;/date&gt;&lt;/pub-dates&gt;&lt;/dates&gt;&lt;publisher&gt;American Chemical Society&lt;/publisher&gt;&lt;urls&gt;&lt;related-urls&gt;&lt;url&gt;https://doi.org/10.1021/acsomega.8b01693&lt;/url&gt;&lt;/related-urls&gt;&lt;/urls&gt;&lt;electronic-resource-num&gt;10.1021/acsomega.8b01693&lt;/electronic-resource-num&gt;&lt;/record&gt;&lt;/Cite&gt;&lt;/EndNote&gt;</w:instrText>
      </w:r>
      <w:r w:rsidR="00E57F3E" w:rsidRPr="00BA19BC">
        <w:fldChar w:fldCharType="separate"/>
      </w:r>
      <w:r w:rsidR="00467024" w:rsidRPr="00BA19BC">
        <w:rPr>
          <w:noProof/>
          <w:vertAlign w:val="superscript"/>
        </w:rPr>
        <w:t>32</w:t>
      </w:r>
      <w:r w:rsidR="00E57F3E" w:rsidRPr="00BA19BC">
        <w:fldChar w:fldCharType="end"/>
      </w:r>
      <w:r w:rsidRPr="00BA19BC">
        <w:t xml:space="preserve"> We assumed that </w:t>
      </w:r>
      <w:r w:rsidR="006E4CCA" w:rsidRPr="00BA19BC">
        <w:t xml:space="preserve">the </w:t>
      </w:r>
      <w:r w:rsidRPr="00BA19BC">
        <w:t>correlation of X-ray scattering from the carbon support and that from the metal particles was negligible</w:t>
      </w:r>
      <w:r w:rsidR="00235090" w:rsidRPr="00BA19BC">
        <w:t>. T</w:t>
      </w:r>
      <w:r w:rsidRPr="00BA19BC">
        <w:t xml:space="preserve">hus, the total scattering data from the metal particles only were obtained by subtracting the total scattering pattern of carbon support from the patterns of the carbon-supported catalyst samples. After fluorescence and Compton scattering corrections, the data was normalized with the form factor based on the Faber-Ziman </w:t>
      </w:r>
      <w:r w:rsidRPr="00BA19BC">
        <w:lastRenderedPageBreak/>
        <w:t xml:space="preserve">formalism calculated using atomic scattering factors with the </w:t>
      </w:r>
      <w:proofErr w:type="spellStart"/>
      <w:r w:rsidRPr="00BA19BC">
        <w:t>MaterialsPDF</w:t>
      </w:r>
      <w:proofErr w:type="spellEnd"/>
      <w:r w:rsidRPr="00BA19BC">
        <w:t xml:space="preserve"> program</w:t>
      </w:r>
      <w:r w:rsidR="000540D6" w:rsidRPr="00BA19BC">
        <w:t>.</w:t>
      </w:r>
      <w:r w:rsidR="0041096E" w:rsidRPr="00BA19BC">
        <w:t xml:space="preserve"> </w:t>
      </w:r>
      <w:r w:rsidR="00E57F3E" w:rsidRPr="00BA19BC">
        <w:fldChar w:fldCharType="begin"/>
      </w:r>
      <w:r w:rsidR="00467024" w:rsidRPr="00BA19BC">
        <w:instrText xml:space="preserve"> ADDIN EN.CITE &lt;EndNote&gt;&lt;Cite&gt;&lt;Author&gt;Tominaka&lt;/Author&gt;&lt;Year&gt;2018&lt;/Year&gt;&lt;RecNum&gt;545&lt;/RecNum&gt;&lt;DisplayText&gt;&lt;style face="superscript"&gt;32&lt;/style&gt;&lt;/DisplayText&gt;&lt;record&gt;&lt;rec-number&gt;545&lt;/rec-number&gt;&lt;foreign-keys&gt;&lt;key app="EN" db-id="eawet2aaapsazfe5vxox2xs1xvzrv2w2azxx" timestamp="1672194566" guid="35b628e7-5502-445a-9532-f7c637666a2c"&gt;545&lt;/key&gt;&lt;/foreign-keys&gt;&lt;ref-type name="Journal Article"&gt;17&lt;/ref-type&gt;&lt;contributors&gt;&lt;authors&gt;&lt;author&gt;Tominaka, Satoshi&lt;/author&gt;&lt;author&gt;Yamada, Hiroki&lt;/author&gt;&lt;author&gt;Hiroi, Satoshi&lt;/author&gt;&lt;author&gt;Kawaguchi, Saori I.&lt;/author&gt;&lt;author&gt;Ohara, Koji&lt;/author&gt;&lt;/authors&gt;&lt;/contributors&gt;&lt;titles&gt;&lt;title&gt;Lepidocrocite-Type Titanate Formation from Isostructural Prestructures under Hydrothermal Reactions: Observation by Synchrotron X-ray Total Scattering Analyses&lt;/title&gt;&lt;secondary-title&gt;ACS Omega&lt;/secondary-title&gt;&lt;/titles&gt;&lt;periodical&gt;&lt;full-title&gt;ACS omega&lt;/full-title&gt;&lt;abbr-1&gt;ACS Omega&lt;/abbr-1&gt;&lt;/periodical&gt;&lt;pages&gt;8874-8881&lt;/pages&gt;&lt;volume&gt;3&lt;/volume&gt;&lt;number&gt;8&lt;/number&gt;&lt;dates&gt;&lt;year&gt;2018&lt;/year&gt;&lt;pub-dates&gt;&lt;date&gt;2018/08/31&lt;/date&gt;&lt;/pub-dates&gt;&lt;/dates&gt;&lt;publisher&gt;American Chemical Society&lt;/publisher&gt;&lt;urls&gt;&lt;related-urls&gt;&lt;url&gt;https://doi.org/10.1021/acsomega.8b01693&lt;/url&gt;&lt;/related-urls&gt;&lt;/urls&gt;&lt;electronic-resource-num&gt;10.1021/acsomega.8b01693&lt;/electronic-resource-num&gt;&lt;/record&gt;&lt;/Cite&gt;&lt;/EndNote&gt;</w:instrText>
      </w:r>
      <w:r w:rsidR="00E57F3E" w:rsidRPr="00BA19BC">
        <w:fldChar w:fldCharType="separate"/>
      </w:r>
      <w:r w:rsidR="00467024" w:rsidRPr="00BA19BC">
        <w:rPr>
          <w:noProof/>
          <w:vertAlign w:val="superscript"/>
        </w:rPr>
        <w:t>32</w:t>
      </w:r>
      <w:r w:rsidR="00E57F3E" w:rsidRPr="00BA19BC">
        <w:fldChar w:fldCharType="end"/>
      </w:r>
      <w:r w:rsidRPr="00BA19BC">
        <w:t xml:space="preserve"> The structure</w:t>
      </w:r>
      <w:r w:rsidR="008437B2" w:rsidRPr="00BA19BC">
        <w:t>-</w:t>
      </w:r>
      <w:r w:rsidRPr="00BA19BC">
        <w:t xml:space="preserve">function, </w:t>
      </w:r>
      <w:r w:rsidRPr="00BA19BC">
        <w:rPr>
          <w:i/>
          <w:iCs/>
        </w:rPr>
        <w:t>S</w:t>
      </w:r>
      <w:r w:rsidRPr="00BA19BC">
        <w:t>(</w:t>
      </w:r>
      <w:r w:rsidRPr="00BA19BC">
        <w:rPr>
          <w:i/>
          <w:iCs/>
        </w:rPr>
        <w:t>Q</w:t>
      </w:r>
      <w:r w:rsidRPr="00BA19BC">
        <w:t xml:space="preserve">), was converted into reduced PDFs, </w:t>
      </w:r>
      <w:r w:rsidRPr="00BA19BC">
        <w:rPr>
          <w:i/>
          <w:iCs/>
        </w:rPr>
        <w:t>G</w:t>
      </w:r>
      <w:r w:rsidRPr="00BA19BC">
        <w:t>(</w:t>
      </w:r>
      <w:r w:rsidRPr="00BA19BC">
        <w:rPr>
          <w:i/>
          <w:iCs/>
        </w:rPr>
        <w:t>r</w:t>
      </w:r>
      <w:r w:rsidRPr="00BA19BC">
        <w:t>), by Fourier transform</w:t>
      </w:r>
      <w:r w:rsidR="006E4CCA" w:rsidRPr="00BA19BC">
        <w:t>s</w:t>
      </w:r>
      <w:r w:rsidRPr="00BA19BC">
        <w:t xml:space="preserve"> in the Q range of 1.33–24.0 Å</w:t>
      </w:r>
      <w:r w:rsidR="00235090" w:rsidRPr="00BA19BC">
        <w:rPr>
          <w:vertAlign w:val="superscript"/>
        </w:rPr>
        <w:t>-</w:t>
      </w:r>
      <w:r w:rsidRPr="00BA19BC">
        <w:rPr>
          <w:vertAlign w:val="superscript"/>
        </w:rPr>
        <w:t>1</w:t>
      </w:r>
      <w:r w:rsidRPr="00BA19BC">
        <w:t>.</w:t>
      </w:r>
    </w:p>
    <w:p w14:paraId="4212AD02" w14:textId="2A9C4ED8" w:rsidR="005304D4" w:rsidRPr="00BA19BC" w:rsidRDefault="00595DC5" w:rsidP="005304D4">
      <w:pPr>
        <w:pStyle w:val="paper"/>
        <w:spacing w:line="360" w:lineRule="auto"/>
        <w:ind w:firstLineChars="100" w:firstLine="240"/>
        <w:rPr>
          <w:rFonts w:eastAsia="DengXian"/>
        </w:rPr>
      </w:pPr>
      <w:r w:rsidRPr="00BA19BC">
        <w:rPr>
          <w:rFonts w:eastAsia="DengXian"/>
          <w:szCs w:val="24"/>
          <w:lang w:eastAsia="zh-CN"/>
        </w:rPr>
        <w:t>The</w:t>
      </w:r>
      <w:r w:rsidRPr="00BA19BC">
        <w:rPr>
          <w:rFonts w:eastAsia="游明朝" w:hint="eastAsia"/>
          <w:szCs w:val="24"/>
        </w:rPr>
        <w:t xml:space="preserve"> reduced PDF,</w:t>
      </w:r>
      <w:r w:rsidRPr="00BA19BC">
        <w:rPr>
          <w:rFonts w:eastAsia="DengXian"/>
          <w:szCs w:val="24"/>
          <w:lang w:eastAsia="zh-CN"/>
        </w:rPr>
        <w:t xml:space="preserve"> </w:t>
      </w:r>
      <w:r w:rsidRPr="00BA19BC">
        <w:rPr>
          <w:rFonts w:eastAsia="DengXian"/>
          <w:i/>
          <w:iCs/>
        </w:rPr>
        <w:t>G</w:t>
      </w:r>
      <w:r w:rsidRPr="00BA19BC">
        <w:rPr>
          <w:rFonts w:eastAsia="DengXian"/>
        </w:rPr>
        <w:t>(</w:t>
      </w:r>
      <w:r w:rsidRPr="00BA19BC">
        <w:rPr>
          <w:rFonts w:eastAsia="DengXian"/>
          <w:i/>
          <w:iCs/>
        </w:rPr>
        <w:t>r</w:t>
      </w:r>
      <w:r w:rsidRPr="00BA19BC">
        <w:rPr>
          <w:rFonts w:eastAsia="DengXian"/>
        </w:rPr>
        <w:t>)</w:t>
      </w:r>
      <w:r w:rsidRPr="00BA19BC">
        <w:rPr>
          <w:rFonts w:eastAsia="游明朝" w:hint="eastAsia"/>
        </w:rPr>
        <w:t>,</w:t>
      </w:r>
      <w:r w:rsidRPr="00BA19BC">
        <w:rPr>
          <w:rFonts w:eastAsia="DengXian"/>
        </w:rPr>
        <w:t xml:space="preserve"> and the total scattering data were analyzed simultaneously by curve fitting using the TOPAS program (joint refinements). </w:t>
      </w:r>
      <w:r w:rsidRPr="00BA19BC">
        <w:rPr>
          <w:rFonts w:eastAsia="DengXian"/>
          <w:lang w:val="en-IN"/>
        </w:rPr>
        <w:t xml:space="preserve">The common lattice constants and phase contents were utilized in both PDF and XRD refinements, while Pt/Co atomic ratios were determined based on values obtained from </w:t>
      </w:r>
      <w:r w:rsidR="007822F1" w:rsidRPr="00BA19BC">
        <w:rPr>
          <w:rFonts w:eastAsia="DengXian"/>
        </w:rPr>
        <w:t xml:space="preserve">Inductively coupled plasma </w:t>
      </w:r>
      <w:r w:rsidRPr="00BA19BC">
        <w:rPr>
          <w:rFonts w:eastAsia="DengXian"/>
          <w:lang w:val="en-IN"/>
        </w:rPr>
        <w:t xml:space="preserve">ICP measurements </w:t>
      </w:r>
      <w:r w:rsidRPr="00BA19BC">
        <w:rPr>
          <w:rFonts w:eastAsia="DengXian"/>
        </w:rPr>
        <w:t>(Table S1). These compositional constraints were performed by refining site occupancies, and thus</w:t>
      </w:r>
      <w:r w:rsidR="00235090" w:rsidRPr="00BA19BC">
        <w:rPr>
          <w:rFonts w:eastAsia="DengXian"/>
        </w:rPr>
        <w:t>,</w:t>
      </w:r>
      <w:r w:rsidRPr="00BA19BC">
        <w:rPr>
          <w:rFonts w:eastAsia="DengXian"/>
        </w:rPr>
        <w:t xml:space="preserve"> the resultant occupancies contained the information of typical site occupancies as well as phase contents. Simple isotropic atomic displacement parameters are used for the XRD structure, while isotropic ones with distance-dependent broadening parameters are used for the PDF structure as used in the PDFfit2 program </w:t>
      </w:r>
      <w:r w:rsidRPr="00BA19BC">
        <w:rPr>
          <w:rFonts w:eastAsia="DengXian"/>
        </w:rPr>
        <w:fldChar w:fldCharType="begin"/>
      </w:r>
      <w:r w:rsidR="00467024" w:rsidRPr="00BA19BC">
        <w:rPr>
          <w:rFonts w:eastAsia="DengXian"/>
        </w:rPr>
        <w:instrText xml:space="preserve"> ADDIN EN.CITE &lt;EndNote&gt;&lt;Cite&gt;&lt;Author&gt;Farrow&lt;/Author&gt;&lt;Year&gt;2007&lt;/Year&gt;&lt;RecNum&gt;544&lt;/RecNum&gt;&lt;DisplayText&gt;&lt;style face="superscript"&gt;33&lt;/style&gt;&lt;/DisplayText&gt;&lt;record&gt;&lt;rec-number&gt;544&lt;/rec-number&gt;&lt;foreign-keys&gt;&lt;key app="EN" db-id="eawet2aaapsazfe5vxox2xs1xvzrv2w2azxx" timestamp="1672127695" guid="219a1eee-82cc-4661-984c-7ca3b54ffbda"&gt;544&lt;/key&gt;&lt;/foreign-keys&gt;&lt;ref-type name="Journal Article"&gt;17&lt;/ref-type&gt;&lt;contributors&gt;&lt;authors&gt;&lt;author&gt;Farrow, C. L.&lt;/author&gt;&lt;author&gt;Juhas, P.&lt;/author&gt;&lt;author&gt;Liu, J. W.&lt;/author&gt;&lt;author&gt;Bryndin, D.&lt;/author&gt;&lt;author&gt;Božin, E. S.&lt;/author&gt;&lt;author&gt;Bloch, J.&lt;/author&gt;&lt;author&gt;Proffen, Th&lt;/author&gt;&lt;author&gt;Billinge, S. J. L.&lt;/author&gt;&lt;/authors&gt;&lt;/contributors&gt;&lt;titles&gt;&lt;title&gt;PDFfit2 and PDFgui: computer programs for studying nanostructure in crystals&lt;/title&gt;&lt;secondary-title&gt;Journal of Physics: Condensed Matter&lt;/secondary-title&gt;&lt;/titles&gt;&lt;periodical&gt;&lt;full-title&gt;Journal of Physics: Condensed Matter&lt;/full-title&gt;&lt;/periodical&gt;&lt;pages&gt;335219&lt;/pages&gt;&lt;volume&gt;19&lt;/volume&gt;&lt;number&gt;33&lt;/number&gt;&lt;dates&gt;&lt;year&gt;2007&lt;/year&gt;&lt;pub-dates&gt;&lt;date&gt;2007/07/04&lt;/date&gt;&lt;/pub-dates&gt;&lt;/dates&gt;&lt;isbn&gt;0953-8984&lt;/isbn&gt;&lt;urls&gt;&lt;related-urls&gt;&lt;url&gt;https://dx.doi.org/10.1088/0953-8984/19/33/335219&lt;/url&gt;&lt;/related-urls&gt;&lt;/urls&gt;&lt;electronic-resource-num&gt;10.1088/0953-8984/19/33/335219&lt;/electronic-resource-num&gt;&lt;/record&gt;&lt;/Cite&gt;&lt;/EndNote&gt;</w:instrText>
      </w:r>
      <w:r w:rsidRPr="00BA19BC">
        <w:rPr>
          <w:rFonts w:eastAsia="DengXian"/>
        </w:rPr>
        <w:fldChar w:fldCharType="separate"/>
      </w:r>
      <w:r w:rsidR="00467024" w:rsidRPr="00BA19BC">
        <w:rPr>
          <w:rFonts w:eastAsia="DengXian"/>
          <w:noProof/>
          <w:vertAlign w:val="superscript"/>
        </w:rPr>
        <w:t>33</w:t>
      </w:r>
      <w:r w:rsidRPr="00BA19BC">
        <w:rPr>
          <w:rFonts w:eastAsia="DengXian"/>
        </w:rPr>
        <w:fldChar w:fldCharType="end"/>
      </w:r>
      <w:r w:rsidRPr="00BA19BC">
        <w:rPr>
          <w:rFonts w:eastAsia="游明朝" w:hint="eastAsia"/>
        </w:rPr>
        <w:t xml:space="preserve"> </w:t>
      </w:r>
      <w:r w:rsidRPr="00BA19BC">
        <w:rPr>
          <w:rFonts w:eastAsia="游明朝"/>
        </w:rPr>
        <w:t>(note that we used beq_PDFfit2 macro and refine delta1 value)</w:t>
      </w:r>
      <w:r w:rsidRPr="00BA19BC">
        <w:rPr>
          <w:rFonts w:eastAsia="DengXian"/>
        </w:rPr>
        <w:t xml:space="preserve">. Chebyshev polynomials (9 parameters) were used for simulating the background intensities for the XRD data not to overfit the broad features underneath the clear Bragg peaks. There are extremely broad features, which can be simulated using a cubic structure having lattice constants close to ones of pure Pt. To balance PDF fitting against XRD fitting, the weighting factor of 0.01/maximum of observed intensities was used. The refinements were repeated until reasonably good refinements were obtained, where all the peaks and broad features were simulated using the structural models and sufficiently good fitting criteria were obtained. Two kinds of </w:t>
      </w:r>
      <w:r w:rsidR="00235090" w:rsidRPr="00BA19BC">
        <w:rPr>
          <w:rFonts w:eastAsia="DengXian"/>
        </w:rPr>
        <w:t>fit</w:t>
      </w:r>
      <w:r w:rsidR="009870FA" w:rsidRPr="00BA19BC">
        <w:rPr>
          <w:rFonts w:eastAsia="DengXian"/>
        </w:rPr>
        <w:t>ting</w:t>
      </w:r>
      <w:r w:rsidR="00235090" w:rsidRPr="00BA19BC">
        <w:rPr>
          <w:rFonts w:eastAsia="DengXian"/>
        </w:rPr>
        <w:t xml:space="preserve"> criteria</w:t>
      </w:r>
      <w:r w:rsidRPr="00BA19BC">
        <w:rPr>
          <w:rFonts w:eastAsia="DengXian"/>
        </w:rPr>
        <w:t>, R-weighted (</w:t>
      </w:r>
      <w:proofErr w:type="spellStart"/>
      <w:r w:rsidRPr="00BA19BC">
        <w:rPr>
          <w:rFonts w:eastAsia="DengXian"/>
          <w:i/>
          <w:iCs/>
        </w:rPr>
        <w:t>R</w:t>
      </w:r>
      <w:r w:rsidRPr="00BA19BC">
        <w:rPr>
          <w:rFonts w:eastAsia="DengXian"/>
          <w:vertAlign w:val="subscript"/>
        </w:rPr>
        <w:t>wp</w:t>
      </w:r>
      <w:proofErr w:type="spellEnd"/>
      <w:r w:rsidRPr="00BA19BC">
        <w:rPr>
          <w:rFonts w:eastAsia="DengXian"/>
        </w:rPr>
        <w:t>) and Goodness-of-fit (GOF) factors</w:t>
      </w:r>
      <w:r w:rsidR="00235090" w:rsidRPr="00BA19BC">
        <w:rPr>
          <w:rFonts w:eastAsia="DengXian"/>
        </w:rPr>
        <w:t>,</w:t>
      </w:r>
      <w:r w:rsidRPr="00BA19BC">
        <w:rPr>
          <w:rFonts w:eastAsia="DengXian"/>
        </w:rPr>
        <w:t xml:space="preserve"> are used to evaluate the refinements. </w:t>
      </w:r>
    </w:p>
    <w:p w14:paraId="7CE554D7" w14:textId="77777777" w:rsidR="005304D4" w:rsidRPr="00BA19BC" w:rsidRDefault="0012248E" w:rsidP="005304D4">
      <w:pPr>
        <w:pStyle w:val="paper"/>
        <w:spacing w:line="360" w:lineRule="auto"/>
        <w:rPr>
          <w:rFonts w:eastAsiaTheme="minorEastAsia"/>
          <w:b/>
          <w:bCs/>
          <w:sz w:val="28"/>
          <w:szCs w:val="28"/>
        </w:rPr>
      </w:pPr>
      <w:r w:rsidRPr="00BA19BC">
        <w:rPr>
          <w:rFonts w:eastAsiaTheme="minorEastAsia"/>
          <w:b/>
          <w:bCs/>
          <w:sz w:val="28"/>
          <w:szCs w:val="28"/>
        </w:rPr>
        <w:t>Res</w:t>
      </w:r>
      <w:r w:rsidR="00053528" w:rsidRPr="00BA19BC">
        <w:rPr>
          <w:rFonts w:eastAsiaTheme="minorEastAsia"/>
          <w:b/>
          <w:bCs/>
          <w:sz w:val="28"/>
          <w:szCs w:val="28"/>
        </w:rPr>
        <w:t>ults and Discussions</w:t>
      </w:r>
    </w:p>
    <w:p w14:paraId="08A645A0" w14:textId="781CC9DD" w:rsidR="00053528" w:rsidRPr="00BA19BC" w:rsidRDefault="006D690E" w:rsidP="005304D4">
      <w:pPr>
        <w:pStyle w:val="paper"/>
        <w:spacing w:line="360" w:lineRule="auto"/>
        <w:rPr>
          <w:rFonts w:eastAsia="游明朝"/>
          <w:b/>
          <w:bCs/>
          <w:sz w:val="28"/>
          <w:szCs w:val="28"/>
        </w:rPr>
      </w:pPr>
      <w:r w:rsidRPr="00BA19BC">
        <w:rPr>
          <w:rFonts w:eastAsia="游明朝" w:hint="eastAsia"/>
          <w:b/>
          <w:bCs/>
        </w:rPr>
        <w:t>S</w:t>
      </w:r>
      <w:r w:rsidRPr="00BA19BC">
        <w:rPr>
          <w:rFonts w:eastAsiaTheme="minorEastAsia"/>
          <w:b/>
          <w:bCs/>
        </w:rPr>
        <w:t xml:space="preserve">ynthesis and </w:t>
      </w:r>
      <w:r w:rsidRPr="00BA19BC">
        <w:rPr>
          <w:rFonts w:eastAsia="游明朝" w:hint="eastAsia"/>
          <w:b/>
          <w:bCs/>
        </w:rPr>
        <w:t>p</w:t>
      </w:r>
      <w:r w:rsidRPr="00BA19BC">
        <w:rPr>
          <w:rFonts w:eastAsiaTheme="minorEastAsia"/>
          <w:b/>
          <w:bCs/>
        </w:rPr>
        <w:t xml:space="preserve">hase </w:t>
      </w:r>
      <w:r w:rsidRPr="00BA19BC">
        <w:rPr>
          <w:rFonts w:eastAsia="游明朝" w:hint="eastAsia"/>
          <w:b/>
          <w:bCs/>
        </w:rPr>
        <w:t>t</w:t>
      </w:r>
      <w:r w:rsidRPr="00BA19BC">
        <w:rPr>
          <w:rFonts w:eastAsiaTheme="minorEastAsia"/>
          <w:b/>
          <w:bCs/>
        </w:rPr>
        <w:t>ransition</w:t>
      </w:r>
      <w:r w:rsidRPr="00BA19BC">
        <w:rPr>
          <w:rFonts w:eastAsia="游明朝" w:hint="eastAsia"/>
          <w:b/>
          <w:bCs/>
        </w:rPr>
        <w:t xml:space="preserve"> </w:t>
      </w:r>
      <w:r w:rsidR="003D6244" w:rsidRPr="00BA19BC">
        <w:rPr>
          <w:rFonts w:eastAsia="游明朝" w:hint="eastAsia"/>
          <w:b/>
          <w:bCs/>
        </w:rPr>
        <w:t>analyses by</w:t>
      </w:r>
      <w:r w:rsidRPr="00BA19BC">
        <w:rPr>
          <w:rFonts w:eastAsiaTheme="minorEastAsia"/>
          <w:b/>
          <w:bCs/>
        </w:rPr>
        <w:t xml:space="preserve"> </w:t>
      </w:r>
      <w:r w:rsidR="00DA7433" w:rsidRPr="00BA19BC">
        <w:rPr>
          <w:rFonts w:eastAsiaTheme="minorEastAsia"/>
          <w:b/>
          <w:bCs/>
        </w:rPr>
        <w:t>X-ray diffraction (</w:t>
      </w:r>
      <w:r w:rsidR="00F07959" w:rsidRPr="00BA19BC">
        <w:rPr>
          <w:rFonts w:eastAsiaTheme="minorEastAsia"/>
          <w:b/>
          <w:bCs/>
        </w:rPr>
        <w:t>XRD</w:t>
      </w:r>
      <w:r w:rsidR="00DA7433" w:rsidRPr="00BA19BC">
        <w:rPr>
          <w:rFonts w:eastAsiaTheme="minorEastAsia"/>
          <w:b/>
          <w:bCs/>
        </w:rPr>
        <w:t>)</w:t>
      </w:r>
      <w:r w:rsidR="00F07959" w:rsidRPr="00BA19BC">
        <w:rPr>
          <w:rFonts w:eastAsiaTheme="minorEastAsia"/>
          <w:b/>
          <w:bCs/>
        </w:rPr>
        <w:t xml:space="preserve"> </w:t>
      </w:r>
    </w:p>
    <w:p w14:paraId="5D72751B" w14:textId="2BD168C6" w:rsidR="00E92E24" w:rsidRPr="00BA19BC" w:rsidRDefault="00E92E24" w:rsidP="00E92E24">
      <w:pPr>
        <w:pStyle w:val="paper"/>
        <w:spacing w:line="360" w:lineRule="auto"/>
        <w:rPr>
          <w:rFonts w:eastAsia="游明朝"/>
        </w:rPr>
      </w:pPr>
      <w:proofErr w:type="spellStart"/>
      <w:r w:rsidRPr="00BA19BC">
        <w:rPr>
          <w:rFonts w:eastAsiaTheme="minorEastAsia"/>
          <w:lang w:eastAsia="zh-CN"/>
        </w:rPr>
        <w:t>PtCo</w:t>
      </w:r>
      <w:proofErr w:type="spellEnd"/>
      <w:r w:rsidRPr="00BA19BC">
        <w:rPr>
          <w:rFonts w:eastAsiaTheme="minorEastAsia"/>
          <w:lang w:eastAsia="zh-CN"/>
        </w:rPr>
        <w:t>/C alloy catalyst</w:t>
      </w:r>
      <w:r w:rsidR="0014088F" w:rsidRPr="00BA19BC">
        <w:rPr>
          <w:rFonts w:eastAsia="游明朝" w:hint="eastAsia"/>
        </w:rPr>
        <w:t>s</w:t>
      </w:r>
      <w:r w:rsidRPr="00BA19BC">
        <w:rPr>
          <w:rFonts w:eastAsiaTheme="minorEastAsia"/>
          <w:lang w:eastAsia="zh-CN"/>
        </w:rPr>
        <w:t xml:space="preserve"> were synthesized via a simple impregnation method, followed by thermal treatment at various temperatures and durations to achieve different degrees of alloy ordering. The powder </w:t>
      </w:r>
      <w:r w:rsidR="00DA7433" w:rsidRPr="00BA19BC">
        <w:rPr>
          <w:rFonts w:eastAsiaTheme="minorEastAsia"/>
          <w:lang w:eastAsia="zh-CN"/>
        </w:rPr>
        <w:t>X-ray diffraction (</w:t>
      </w:r>
      <w:r w:rsidRPr="00BA19BC">
        <w:rPr>
          <w:rFonts w:eastAsiaTheme="minorEastAsia"/>
          <w:lang w:eastAsia="zh-CN"/>
        </w:rPr>
        <w:t>XRD</w:t>
      </w:r>
      <w:r w:rsidR="00DA7433" w:rsidRPr="00BA19BC">
        <w:rPr>
          <w:rFonts w:eastAsiaTheme="minorEastAsia"/>
          <w:lang w:eastAsia="zh-CN"/>
        </w:rPr>
        <w:t>)</w:t>
      </w:r>
      <w:r w:rsidRPr="00BA19BC">
        <w:rPr>
          <w:rFonts w:eastAsiaTheme="minorEastAsia"/>
          <w:lang w:eastAsia="zh-CN"/>
        </w:rPr>
        <w:t xml:space="preserve"> patterns in </w:t>
      </w:r>
      <w:r w:rsidR="00EB127A" w:rsidRPr="00BA19BC">
        <w:rPr>
          <w:rFonts w:eastAsiaTheme="minorEastAsia"/>
          <w:lang w:eastAsia="zh-CN"/>
        </w:rPr>
        <w:t>Figure</w:t>
      </w:r>
      <w:r w:rsidRPr="00BA19BC">
        <w:rPr>
          <w:rFonts w:eastAsiaTheme="minorEastAsia"/>
          <w:lang w:eastAsia="zh-CN"/>
        </w:rPr>
        <w:t xml:space="preserve"> 1a clearly </w:t>
      </w:r>
      <w:r w:rsidRPr="00BA19BC">
        <w:rPr>
          <w:rFonts w:eastAsiaTheme="minorEastAsia"/>
          <w:lang w:eastAsia="zh-CN"/>
        </w:rPr>
        <w:lastRenderedPageBreak/>
        <w:t>show two distinct diffraction patterns. At low annealing temperatures (up to 450 °C), the Bragg peaks correspond to the typical face-centered cubic (</w:t>
      </w:r>
      <w:proofErr w:type="spellStart"/>
      <w:r w:rsidRPr="00BA19BC">
        <w:rPr>
          <w:rFonts w:eastAsiaTheme="minorEastAsia"/>
          <w:lang w:eastAsia="zh-CN"/>
        </w:rPr>
        <w:t>fcc</w:t>
      </w:r>
      <w:proofErr w:type="spellEnd"/>
      <w:r w:rsidRPr="00BA19BC">
        <w:rPr>
          <w:rFonts w:eastAsiaTheme="minorEastAsia"/>
          <w:lang w:eastAsia="zh-CN"/>
        </w:rPr>
        <w:t>) structure of Pt alloys (space group: Fm-3m). However, for samples treated at higher temperatures, the peaks can be assigned to the L1</w:t>
      </w:r>
      <w:r w:rsidRPr="00BA19BC">
        <w:rPr>
          <w:rFonts w:eastAsiaTheme="minorEastAsia"/>
          <w:vertAlign w:val="subscript"/>
          <w:lang w:eastAsia="zh-CN"/>
        </w:rPr>
        <w:t>0</w:t>
      </w:r>
      <w:r w:rsidRPr="00BA19BC">
        <w:rPr>
          <w:rFonts w:eastAsiaTheme="minorEastAsia"/>
          <w:lang w:eastAsia="zh-CN"/>
        </w:rPr>
        <w:t xml:space="preserve"> ordered </w:t>
      </w:r>
      <w:proofErr w:type="spellStart"/>
      <w:r w:rsidRPr="00BA19BC">
        <w:rPr>
          <w:rFonts w:eastAsiaTheme="minorEastAsia"/>
          <w:lang w:eastAsia="zh-CN"/>
        </w:rPr>
        <w:t>PtCo</w:t>
      </w:r>
      <w:proofErr w:type="spellEnd"/>
      <w:r w:rsidRPr="00BA19BC">
        <w:rPr>
          <w:rFonts w:eastAsiaTheme="minorEastAsia"/>
          <w:lang w:eastAsia="zh-CN"/>
        </w:rPr>
        <w:t xml:space="preserve"> phase (JCPDS: 65-8969)</w:t>
      </w:r>
      <w:r w:rsidR="002E7A05" w:rsidRPr="00BA19BC">
        <w:rPr>
          <w:rFonts w:eastAsia="DengXian"/>
          <w:szCs w:val="24"/>
          <w:lang w:eastAsia="zh-CN"/>
        </w:rPr>
        <w:t xml:space="preserve"> </w:t>
      </w:r>
      <w:r w:rsidR="002E7A05" w:rsidRPr="00BA19BC">
        <w:rPr>
          <w:rFonts w:eastAsia="DengXian"/>
          <w:szCs w:val="24"/>
          <w:lang w:eastAsia="zh-CN"/>
        </w:rPr>
        <w:fldChar w:fldCharType="begin"/>
      </w:r>
      <w:r w:rsidR="00022972" w:rsidRPr="00BA19BC">
        <w:rPr>
          <w:rFonts w:eastAsia="DengXian"/>
          <w:szCs w:val="24"/>
          <w:lang w:eastAsia="zh-CN"/>
        </w:rPr>
        <w:instrText xml:space="preserve"> ADDIN EN.CITE &lt;EndNote&gt;&lt;Cite&gt;&lt;Author&gt;Liang&lt;/Author&gt;&lt;Year&gt;2019&lt;/Year&gt;&lt;RecNum&gt;501&lt;/RecNum&gt;&lt;DisplayText&gt;&lt;style face="superscript"&gt;18&lt;/style&gt;&lt;/DisplayText&gt;&lt;record&gt;&lt;rec-number&gt;501&lt;/rec-number&gt;&lt;foreign-keys&gt;&lt;key app="EN" db-id="eawet2aaapsazfe5vxox2xs1xvzrv2w2azxx" timestamp="1668733368" guid="8b8b0d39-e057-4f82-9c61-e04f3fe4a95f"&gt;501&lt;/key&gt;&lt;key app="ENWeb" db-id=""&gt;0&lt;/key&gt;&lt;/foreign-keys&gt;&lt;ref-type name="Journal Article"&gt;17&lt;/ref-type&gt;&lt;contributors&gt;&lt;authors&gt;&lt;author&gt;Liang, Jiashun&lt;/author&gt;&lt;author&gt;Li, Na&lt;/author&gt;&lt;author&gt;Zhao, Zhonglong&lt;/author&gt;&lt;author&gt;Ma, Liang&lt;/author&gt;&lt;author&gt;Wang, Xiaoming&lt;/author&gt;&lt;author&gt;Li, Shenzhou&lt;/author&gt;&lt;author&gt;Liu, Xuan&lt;/author&gt;&lt;author&gt;Wang, Tanyuan&lt;/author&gt;&lt;author&gt;Du, Yaping&lt;/author&gt;&lt;author&gt;Lu, Gang&lt;/author&gt;&lt;author&gt;Han, Jiantao&lt;/author&gt;&lt;author&gt;Huang, Yunhui&lt;/author&gt;&lt;author&gt;Su, Dong&lt;/author&gt;&lt;author&gt;Li, Qing&lt;/author&gt;&lt;/authors&gt;&lt;/contributors&gt;&lt;titles&gt;&lt;title&gt;Tungsten-Doped L10-PtCo Ultrasmall Nanoparticles as a High-Performance Fuel Cell Cathode&lt;/title&gt;&lt;secondary-title&gt;Angewandte Chemie International Edition&lt;/secondary-title&gt;&lt;/titles&gt;&lt;periodical&gt;&lt;full-title&gt;Angewandte Chemie International Edition&lt;/full-title&gt;&lt;/periodical&gt;&lt;pages&gt;15471-15477&lt;/pages&gt;&lt;volume&gt;58&lt;/volume&gt;&lt;number&gt;43&lt;/number&gt;&lt;dates&gt;&lt;year&gt;2019&lt;/year&gt;&lt;/dates&gt;&lt;isbn&gt;1433-7851&lt;/isbn&gt;&lt;urls&gt;&lt;related-urls&gt;&lt;url&gt;https://onlinelibrary.wiley.com/doi/abs/10.1002/anie.201908824&lt;/url&gt;&lt;/related-urls&gt;&lt;/urls&gt;&lt;electronic-resource-num&gt;https://doi.org/10.1002/anie.201908824&lt;/electronic-resource-num&gt;&lt;/record&gt;&lt;/Cite&gt;&lt;/EndNote&gt;</w:instrText>
      </w:r>
      <w:r w:rsidR="002E7A05" w:rsidRPr="00BA19BC">
        <w:rPr>
          <w:rFonts w:eastAsia="DengXian"/>
          <w:szCs w:val="24"/>
          <w:lang w:eastAsia="zh-CN"/>
        </w:rPr>
        <w:fldChar w:fldCharType="separate"/>
      </w:r>
      <w:r w:rsidR="00022972" w:rsidRPr="00BA19BC">
        <w:rPr>
          <w:rFonts w:eastAsia="DengXian"/>
          <w:noProof/>
          <w:szCs w:val="24"/>
          <w:vertAlign w:val="superscript"/>
          <w:lang w:eastAsia="zh-CN"/>
        </w:rPr>
        <w:t>18</w:t>
      </w:r>
      <w:r w:rsidR="002E7A05" w:rsidRPr="00BA19BC">
        <w:rPr>
          <w:rFonts w:eastAsia="DengXian"/>
          <w:szCs w:val="24"/>
          <w:lang w:eastAsia="zh-CN"/>
        </w:rPr>
        <w:fldChar w:fldCharType="end"/>
      </w:r>
      <w:r w:rsidR="002E7A05" w:rsidRPr="00BA19BC">
        <w:rPr>
          <w:rFonts w:eastAsia="游明朝"/>
          <w:szCs w:val="24"/>
        </w:rPr>
        <w:t>,</w:t>
      </w:r>
      <w:r w:rsidRPr="00BA19BC">
        <w:rPr>
          <w:rFonts w:eastAsiaTheme="minorEastAsia"/>
          <w:lang w:eastAsia="zh-CN"/>
        </w:rPr>
        <w:t xml:space="preserve"> which has a body-centered tetragonal (</w:t>
      </w:r>
      <w:proofErr w:type="spellStart"/>
      <w:r w:rsidRPr="00BA19BC">
        <w:rPr>
          <w:rFonts w:eastAsiaTheme="minorEastAsia"/>
          <w:lang w:eastAsia="zh-CN"/>
        </w:rPr>
        <w:t>bct</w:t>
      </w:r>
      <w:proofErr w:type="spellEnd"/>
      <w:r w:rsidRPr="00BA19BC">
        <w:rPr>
          <w:rFonts w:eastAsiaTheme="minorEastAsia"/>
          <w:lang w:eastAsia="zh-CN"/>
        </w:rPr>
        <w:t xml:space="preserve">) structure (space group: P4/mmm). Although the </w:t>
      </w:r>
      <w:r w:rsidR="006A5298" w:rsidRPr="00BA19BC">
        <w:rPr>
          <w:rFonts w:eastAsiaTheme="minorEastAsia"/>
          <w:lang w:eastAsia="zh-CN"/>
        </w:rPr>
        <w:t>L1</w:t>
      </w:r>
      <w:r w:rsidR="006A5298" w:rsidRPr="00BA19BC">
        <w:rPr>
          <w:rFonts w:eastAsiaTheme="minorEastAsia"/>
          <w:vertAlign w:val="subscript"/>
          <w:lang w:eastAsia="zh-CN"/>
        </w:rPr>
        <w:t>0</w:t>
      </w:r>
      <w:r w:rsidRPr="00BA19BC">
        <w:rPr>
          <w:rFonts w:eastAsiaTheme="minorEastAsia"/>
          <w:lang w:eastAsia="zh-CN"/>
        </w:rPr>
        <w:t xml:space="preserve"> structure is conventionally described as </w:t>
      </w:r>
      <w:proofErr w:type="spellStart"/>
      <w:r w:rsidRPr="00BA19BC">
        <w:rPr>
          <w:rFonts w:eastAsiaTheme="minorEastAsia"/>
          <w:lang w:eastAsia="zh-CN"/>
        </w:rPr>
        <w:t>bct</w:t>
      </w:r>
      <w:proofErr w:type="spellEnd"/>
      <w:r w:rsidRPr="00BA19BC">
        <w:rPr>
          <w:rFonts w:eastAsiaTheme="minorEastAsia"/>
          <w:lang w:eastAsia="zh-CN"/>
        </w:rPr>
        <w:t>, it can also be represented as face-centered tetragonal (</w:t>
      </w:r>
      <w:proofErr w:type="spellStart"/>
      <w:r w:rsidRPr="00BA19BC">
        <w:rPr>
          <w:rFonts w:eastAsiaTheme="minorEastAsia"/>
          <w:lang w:eastAsia="zh-CN"/>
        </w:rPr>
        <w:t>fct</w:t>
      </w:r>
      <w:proofErr w:type="spellEnd"/>
      <w:r w:rsidRPr="00BA19BC">
        <w:rPr>
          <w:rFonts w:eastAsiaTheme="minorEastAsia"/>
          <w:lang w:eastAsia="zh-CN"/>
        </w:rPr>
        <w:t>). These two representations are equivalent and describe the same structure</w:t>
      </w:r>
      <w:r w:rsidR="00AE5F3F" w:rsidRPr="00BA19BC">
        <w:rPr>
          <w:rFonts w:ascii="游明朝" w:eastAsia="游明朝" w:hAnsi="游明朝"/>
        </w:rPr>
        <w:t xml:space="preserve"> </w:t>
      </w:r>
      <w:r w:rsidR="00AE5F3F" w:rsidRPr="00BA19BC">
        <w:rPr>
          <w:rFonts w:eastAsia="DengXian"/>
        </w:rPr>
        <w:fldChar w:fldCharType="begin"/>
      </w:r>
      <w:r w:rsidR="00467024" w:rsidRPr="00BA19BC">
        <w:rPr>
          <w:rFonts w:eastAsia="DengXian"/>
        </w:rPr>
        <w:instrText xml:space="preserve"> ADDIN EN.CITE &lt;EndNote&gt;&lt;Cite&gt;&lt;Author&gt;Zhu&lt;/Author&gt;&lt;Year&gt;2018&lt;/Year&gt;&lt;RecNum&gt;705&lt;/RecNum&gt;&lt;DisplayText&gt;&lt;style face="superscript"&gt;34&lt;/style&gt;&lt;/DisplayText&gt;&lt;record&gt;&lt;rec-number&gt;705&lt;/rec-number&gt;&lt;foreign-keys&gt;&lt;key app="EN" db-id="eawet2aaapsazfe5vxox2xs1xvzrv2w2azxx" timestamp="1697719828" guid="65c1e341-0a1c-4851-a389-8dde55b18fe4"&gt;705&lt;/key&gt;&lt;/foreign-keys&gt;&lt;ref-type name="Journal Article"&gt;17&lt;/ref-type&gt;&lt;contributors&gt;&lt;authors&gt;&lt;author&gt;Zhu, Jing&lt;/author&gt;&lt;author&gt;Yang, Yao&lt;/author&gt;&lt;author&gt;Chen, Lingxuan&lt;/author&gt;&lt;author&gt;Xiao, Weiping&lt;/author&gt;&lt;author&gt;Liu, Hongfang&lt;/author&gt;&lt;author&gt;Abruña, Héctor D.&lt;/author&gt;&lt;author&gt;Wang, Deli&lt;/author&gt;&lt;/authors&gt;&lt;/contributors&gt;&lt;titles&gt;&lt;title&gt;Copper-Induced Formation of Structurally Ordered Pt–Fe–Cu Ternary Intermetallic Electrocatalysts with Tunable Phase Structure and Improved Stability&lt;/title&gt;&lt;secondary-title&gt;Chemistry of Materials&lt;/secondary-title&gt;&lt;/titles&gt;&lt;periodical&gt;&lt;full-title&gt;Chemistry of Materials&lt;/full-title&gt;&lt;/periodical&gt;&lt;pages&gt;5987-5995&lt;/pages&gt;&lt;volume&gt;30&lt;/volume&gt;&lt;number&gt;17&lt;/number&gt;&lt;dates&gt;&lt;year&gt;2018&lt;/year&gt;&lt;pub-dates&gt;&lt;date&gt;2018/09/11&lt;/date&gt;&lt;/pub-dates&gt;&lt;/dates&gt;&lt;publisher&gt;American Chemical Society&lt;/publisher&gt;&lt;isbn&gt;0897-4756&lt;/isbn&gt;&lt;urls&gt;&lt;related-urls&gt;&lt;url&gt;https://doi.org/10.1021/acs.chemmater.8b02172&lt;/url&gt;&lt;/related-urls&gt;&lt;/urls&gt;&lt;electronic-resource-num&gt;10.1021/acs.chemmater.8b02172&lt;/electronic-resource-num&gt;&lt;/record&gt;&lt;/Cite&gt;&lt;/EndNote&gt;</w:instrText>
      </w:r>
      <w:r w:rsidR="00AE5F3F" w:rsidRPr="00BA19BC">
        <w:rPr>
          <w:rFonts w:eastAsia="DengXian"/>
        </w:rPr>
        <w:fldChar w:fldCharType="separate"/>
      </w:r>
      <w:r w:rsidR="00467024" w:rsidRPr="00BA19BC">
        <w:rPr>
          <w:rFonts w:eastAsia="DengXian"/>
          <w:noProof/>
          <w:vertAlign w:val="superscript"/>
        </w:rPr>
        <w:t>34</w:t>
      </w:r>
      <w:r w:rsidR="00AE5F3F" w:rsidRPr="00BA19BC">
        <w:rPr>
          <w:rFonts w:eastAsia="DengXian"/>
        </w:rPr>
        <w:fldChar w:fldCharType="end"/>
      </w:r>
      <w:r w:rsidRPr="00BA19BC">
        <w:rPr>
          <w:rFonts w:eastAsiaTheme="minorEastAsia"/>
          <w:lang w:eastAsia="zh-CN"/>
        </w:rPr>
        <w:t xml:space="preserve">, but the </w:t>
      </w:r>
      <w:proofErr w:type="spellStart"/>
      <w:r w:rsidRPr="00BA19BC">
        <w:rPr>
          <w:rFonts w:eastAsiaTheme="minorEastAsia"/>
          <w:lang w:eastAsia="zh-CN"/>
        </w:rPr>
        <w:t>fct</w:t>
      </w:r>
      <w:proofErr w:type="spellEnd"/>
      <w:r w:rsidRPr="00BA19BC">
        <w:rPr>
          <w:rFonts w:eastAsiaTheme="minorEastAsia"/>
          <w:lang w:eastAsia="zh-CN"/>
        </w:rPr>
        <w:t xml:space="preserve"> notation can be more intuitive when considering the transformation from the </w:t>
      </w:r>
      <w:proofErr w:type="spellStart"/>
      <w:r w:rsidRPr="00BA19BC">
        <w:rPr>
          <w:rFonts w:eastAsiaTheme="minorEastAsia"/>
          <w:lang w:eastAsia="zh-CN"/>
        </w:rPr>
        <w:t>fcc</w:t>
      </w:r>
      <w:proofErr w:type="spellEnd"/>
      <w:r w:rsidRPr="00BA19BC">
        <w:rPr>
          <w:rFonts w:eastAsiaTheme="minorEastAsia"/>
          <w:lang w:eastAsia="zh-CN"/>
        </w:rPr>
        <w:t xml:space="preserve"> </w:t>
      </w:r>
      <w:r w:rsidR="005D5786" w:rsidRPr="00BA19BC">
        <w:rPr>
          <w:rFonts w:eastAsia="DengXian"/>
          <w:noProof/>
          <w:szCs w:val="24"/>
          <w:lang w:eastAsia="zh-CN"/>
        </w:rPr>
        <w:drawing>
          <wp:anchor distT="0" distB="0" distL="114300" distR="114300" simplePos="0" relativeHeight="251678720" behindDoc="0" locked="0" layoutInCell="1" allowOverlap="1" wp14:anchorId="222CEDF2" wp14:editId="437535DB">
            <wp:simplePos x="0" y="0"/>
            <wp:positionH relativeFrom="margin">
              <wp:posOffset>-635</wp:posOffset>
            </wp:positionH>
            <wp:positionV relativeFrom="paragraph">
              <wp:posOffset>2835275</wp:posOffset>
            </wp:positionV>
            <wp:extent cx="5301615" cy="2667000"/>
            <wp:effectExtent l="0" t="0" r="0" b="0"/>
            <wp:wrapSquare wrapText="bothSides"/>
            <wp:docPr id="38974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288" t="3208"/>
                    <a:stretch/>
                  </pic:blipFill>
                  <pic:spPr bwMode="auto">
                    <a:xfrm>
                      <a:off x="0" y="0"/>
                      <a:ext cx="5301615" cy="2667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A19BC">
        <w:rPr>
          <w:rFonts w:eastAsiaTheme="minorEastAsia"/>
          <w:lang w:eastAsia="zh-CN"/>
        </w:rPr>
        <w:t>solid solution.</w:t>
      </w:r>
      <w:bookmarkStart w:id="11" w:name="_Hlk195096178"/>
    </w:p>
    <w:p w14:paraId="49F0A636" w14:textId="6CC658B0" w:rsidR="00643F60" w:rsidRPr="00BA19BC" w:rsidRDefault="00643F60" w:rsidP="0034606C">
      <w:pPr>
        <w:pStyle w:val="paper"/>
        <w:spacing w:line="276" w:lineRule="auto"/>
        <w:rPr>
          <w:rFonts w:eastAsia="DengXian"/>
          <w:noProof/>
          <w:szCs w:val="24"/>
          <w:lang w:eastAsia="zh-CN"/>
        </w:rPr>
      </w:pPr>
    </w:p>
    <w:p w14:paraId="4E297F4D" w14:textId="7300E0DF" w:rsidR="0034606C" w:rsidRPr="00BA19BC" w:rsidRDefault="00EB127A" w:rsidP="005D5786">
      <w:pPr>
        <w:pStyle w:val="paper"/>
        <w:spacing w:line="276" w:lineRule="auto"/>
        <w:rPr>
          <w:rFonts w:eastAsia="游明朝"/>
        </w:rPr>
      </w:pPr>
      <w:r w:rsidRPr="00BA19BC">
        <w:rPr>
          <w:rFonts w:eastAsiaTheme="minorEastAsia"/>
          <w:b/>
          <w:bCs/>
          <w:sz w:val="22"/>
          <w:szCs w:val="28"/>
          <w:lang w:eastAsia="zh-CN"/>
        </w:rPr>
        <w:t>Figure</w:t>
      </w:r>
      <w:r w:rsidR="00733672" w:rsidRPr="00BA19BC">
        <w:rPr>
          <w:rFonts w:eastAsiaTheme="minorEastAsia"/>
          <w:b/>
          <w:bCs/>
          <w:sz w:val="22"/>
          <w:szCs w:val="28"/>
          <w:lang w:eastAsia="zh-CN"/>
        </w:rPr>
        <w:t xml:space="preserve"> 1. </w:t>
      </w:r>
      <w:r w:rsidR="00733672" w:rsidRPr="00BA19BC">
        <w:rPr>
          <w:rFonts w:eastAsiaTheme="minorEastAsia"/>
          <w:sz w:val="22"/>
          <w:szCs w:val="28"/>
          <w:lang w:eastAsia="zh-CN"/>
        </w:rPr>
        <w:t xml:space="preserve">Investigating the </w:t>
      </w:r>
      <w:r w:rsidR="00C40564" w:rsidRPr="00BA19BC">
        <w:rPr>
          <w:rFonts w:eastAsia="游明朝" w:hint="eastAsia"/>
          <w:sz w:val="22"/>
          <w:szCs w:val="28"/>
        </w:rPr>
        <w:t>f</w:t>
      </w:r>
      <w:r w:rsidR="00733672" w:rsidRPr="00BA19BC">
        <w:rPr>
          <w:rFonts w:eastAsiaTheme="minorEastAsia"/>
          <w:sz w:val="22"/>
          <w:szCs w:val="28"/>
          <w:lang w:eastAsia="zh-CN"/>
        </w:rPr>
        <w:t xml:space="preserve">ormation of </w:t>
      </w:r>
      <w:r w:rsidR="00C40564" w:rsidRPr="00BA19BC">
        <w:rPr>
          <w:rFonts w:eastAsia="游明朝" w:hint="eastAsia"/>
          <w:sz w:val="22"/>
          <w:szCs w:val="28"/>
        </w:rPr>
        <w:t>o</w:t>
      </w:r>
      <w:r w:rsidR="00733672" w:rsidRPr="00BA19BC">
        <w:rPr>
          <w:rFonts w:eastAsiaTheme="minorEastAsia"/>
          <w:sz w:val="22"/>
          <w:szCs w:val="28"/>
          <w:lang w:eastAsia="zh-CN"/>
        </w:rPr>
        <w:t xml:space="preserve">rdered </w:t>
      </w:r>
      <w:r w:rsidR="00C40564" w:rsidRPr="00BA19BC">
        <w:rPr>
          <w:rFonts w:eastAsia="游明朝" w:hint="eastAsia"/>
          <w:sz w:val="22"/>
          <w:szCs w:val="28"/>
        </w:rPr>
        <w:t>p</w:t>
      </w:r>
      <w:r w:rsidR="00733672" w:rsidRPr="00BA19BC">
        <w:rPr>
          <w:rFonts w:eastAsiaTheme="minorEastAsia"/>
          <w:sz w:val="22"/>
          <w:szCs w:val="28"/>
          <w:lang w:eastAsia="zh-CN"/>
        </w:rPr>
        <w:t xml:space="preserve">hases in </w:t>
      </w:r>
      <w:proofErr w:type="spellStart"/>
      <w:r w:rsidR="00733672" w:rsidRPr="00BA19BC">
        <w:rPr>
          <w:rFonts w:eastAsiaTheme="minorEastAsia"/>
          <w:sz w:val="22"/>
          <w:szCs w:val="28"/>
          <w:lang w:eastAsia="zh-CN"/>
        </w:rPr>
        <w:t>PtCo</w:t>
      </w:r>
      <w:proofErr w:type="spellEnd"/>
      <w:r w:rsidR="00733672" w:rsidRPr="00BA19BC">
        <w:rPr>
          <w:rFonts w:eastAsiaTheme="minorEastAsia"/>
          <w:sz w:val="22"/>
          <w:szCs w:val="28"/>
          <w:lang w:eastAsia="zh-CN"/>
        </w:rPr>
        <w:t xml:space="preserve"> </w:t>
      </w:r>
      <w:r w:rsidR="00C40564" w:rsidRPr="00BA19BC">
        <w:rPr>
          <w:rFonts w:eastAsia="游明朝" w:hint="eastAsia"/>
          <w:sz w:val="22"/>
          <w:szCs w:val="28"/>
        </w:rPr>
        <w:t>c</w:t>
      </w:r>
      <w:r w:rsidR="00733672" w:rsidRPr="00BA19BC">
        <w:rPr>
          <w:rFonts w:eastAsiaTheme="minorEastAsia"/>
          <w:sz w:val="22"/>
          <w:szCs w:val="28"/>
          <w:lang w:eastAsia="zh-CN"/>
        </w:rPr>
        <w:t xml:space="preserve">atalysts via XRD </w:t>
      </w:r>
      <w:r w:rsidR="00C40564" w:rsidRPr="00BA19BC">
        <w:rPr>
          <w:rFonts w:eastAsia="游明朝" w:hint="eastAsia"/>
          <w:sz w:val="22"/>
          <w:szCs w:val="28"/>
        </w:rPr>
        <w:t>a</w:t>
      </w:r>
      <w:r w:rsidR="00733672" w:rsidRPr="00BA19BC">
        <w:rPr>
          <w:rFonts w:eastAsiaTheme="minorEastAsia"/>
          <w:sz w:val="22"/>
          <w:szCs w:val="28"/>
          <w:lang w:eastAsia="zh-CN"/>
        </w:rPr>
        <w:t xml:space="preserve">nalysis. (a) XRD patterns of </w:t>
      </w:r>
      <w:proofErr w:type="spellStart"/>
      <w:r w:rsidR="00733672" w:rsidRPr="00BA19BC">
        <w:rPr>
          <w:rFonts w:eastAsiaTheme="minorEastAsia"/>
          <w:sz w:val="22"/>
          <w:szCs w:val="28"/>
          <w:lang w:eastAsia="zh-CN"/>
        </w:rPr>
        <w:t>PtCo</w:t>
      </w:r>
      <w:proofErr w:type="spellEnd"/>
      <w:r w:rsidR="00733672" w:rsidRPr="00BA19BC">
        <w:rPr>
          <w:rFonts w:eastAsiaTheme="minorEastAsia"/>
          <w:sz w:val="22"/>
          <w:szCs w:val="28"/>
          <w:lang w:eastAsia="zh-CN"/>
        </w:rPr>
        <w:t xml:space="preserve"> catalysts synthesized under different conditions. (b) Ordering degree of </w:t>
      </w:r>
      <w:proofErr w:type="spellStart"/>
      <w:r w:rsidR="00733672" w:rsidRPr="00BA19BC">
        <w:rPr>
          <w:rFonts w:eastAsiaTheme="minorEastAsia"/>
          <w:sz w:val="22"/>
          <w:szCs w:val="28"/>
          <w:lang w:eastAsia="zh-CN"/>
        </w:rPr>
        <w:t>PtCo</w:t>
      </w:r>
      <w:proofErr w:type="spellEnd"/>
      <w:r w:rsidR="00733672" w:rsidRPr="00BA19BC">
        <w:rPr>
          <w:rFonts w:eastAsiaTheme="minorEastAsia"/>
          <w:sz w:val="22"/>
          <w:szCs w:val="28"/>
          <w:lang w:eastAsia="zh-CN"/>
        </w:rPr>
        <w:t xml:space="preserve"> catalysts as a function of annealing temperature and time.</w:t>
      </w:r>
    </w:p>
    <w:bookmarkEnd w:id="11"/>
    <w:p w14:paraId="1DE3CE4D" w14:textId="77777777" w:rsidR="00FD6F6D" w:rsidRPr="00BA19BC" w:rsidRDefault="00FD6F6D" w:rsidP="00E92E24">
      <w:pPr>
        <w:pStyle w:val="paper"/>
        <w:spacing w:line="360" w:lineRule="auto"/>
        <w:rPr>
          <w:rFonts w:eastAsia="游明朝"/>
        </w:rPr>
      </w:pPr>
    </w:p>
    <w:p w14:paraId="42A7D2EC" w14:textId="091DFD60" w:rsidR="009A46A5" w:rsidRPr="00BA19BC" w:rsidRDefault="006A5298" w:rsidP="009A46A5">
      <w:pPr>
        <w:pStyle w:val="paper"/>
        <w:spacing w:line="360" w:lineRule="auto"/>
        <w:ind w:firstLineChars="175" w:firstLine="420"/>
        <w:rPr>
          <w:rFonts w:eastAsia="游明朝"/>
        </w:rPr>
      </w:pPr>
      <w:r w:rsidRPr="00BA19BC">
        <w:rPr>
          <w:rFonts w:eastAsia="游明朝"/>
        </w:rPr>
        <w:t xml:space="preserve">To clarify the structural transformation from the </w:t>
      </w:r>
      <w:proofErr w:type="spellStart"/>
      <w:r w:rsidRPr="00BA19BC">
        <w:rPr>
          <w:rFonts w:eastAsia="游明朝"/>
        </w:rPr>
        <w:t>fcc</w:t>
      </w:r>
      <w:proofErr w:type="spellEnd"/>
      <w:r w:rsidRPr="00BA19BC">
        <w:rPr>
          <w:rFonts w:eastAsia="游明朝"/>
        </w:rPr>
        <w:t xml:space="preserve"> phase, the Bragg peaks of this tetragonal phase are indexed based on a face-centered tetragonal (</w:t>
      </w:r>
      <w:proofErr w:type="spellStart"/>
      <w:r w:rsidRPr="00BA19BC">
        <w:rPr>
          <w:rFonts w:eastAsia="游明朝"/>
        </w:rPr>
        <w:t>fct</w:t>
      </w:r>
      <w:proofErr w:type="spellEnd"/>
      <w:r w:rsidRPr="00BA19BC">
        <w:rPr>
          <w:rFonts w:eastAsia="游明朝"/>
        </w:rPr>
        <w:t xml:space="preserve">) lattice: peak 1 (23°, 100), 2 (32.5°, 110), 3 (41.3°, 111), 4 (47.7°, 200), 5 (53.5°, 210), 6 (59°, 211), 7 (74.3°, 300), and 8 (79°, 310). Peaks 1, 2, and 5-8 are not observed in the cubic phase (space group: Fm-3m) and indicate the formation of the ordered alloy phase. </w:t>
      </w:r>
      <w:r w:rsidR="00412E2B" w:rsidRPr="00BA19BC">
        <w:rPr>
          <w:rFonts w:eastAsia="游明朝" w:hint="eastAsia"/>
        </w:rPr>
        <w:t>W</w:t>
      </w:r>
      <w:r w:rsidR="00412E2B" w:rsidRPr="00BA19BC">
        <w:rPr>
          <w:rFonts w:eastAsia="游明朝"/>
        </w:rPr>
        <w:t>ith increasing annealing temperature</w:t>
      </w:r>
      <w:r w:rsidR="00412E2B" w:rsidRPr="00BA19BC">
        <w:rPr>
          <w:rFonts w:eastAsia="游明朝" w:hint="eastAsia"/>
        </w:rPr>
        <w:t xml:space="preserve">, </w:t>
      </w:r>
      <w:r w:rsidR="00E866AD" w:rsidRPr="00BA19BC">
        <w:rPr>
          <w:rFonts w:eastAsia="游明朝" w:hint="eastAsia"/>
        </w:rPr>
        <w:t>the peak</w:t>
      </w:r>
      <w:r w:rsidR="00073650" w:rsidRPr="00BA19BC">
        <w:rPr>
          <w:rFonts w:eastAsia="游明朝"/>
        </w:rPr>
        <w:t xml:space="preserve"> around 2θ = 40° (</w:t>
      </w:r>
      <w:proofErr w:type="spellStart"/>
      <w:r w:rsidR="00073650" w:rsidRPr="00BA19BC">
        <w:rPr>
          <w:rFonts w:eastAsia="游明朝"/>
        </w:rPr>
        <w:t>hkl</w:t>
      </w:r>
      <w:proofErr w:type="spellEnd"/>
      <w:r w:rsidR="00073650" w:rsidRPr="00BA19BC">
        <w:rPr>
          <w:rFonts w:eastAsia="游明朝"/>
        </w:rPr>
        <w:t xml:space="preserve"> = 111) </w:t>
      </w:r>
      <w:r w:rsidRPr="00BA19BC">
        <w:rPr>
          <w:rFonts w:eastAsia="游明朝"/>
        </w:rPr>
        <w:t xml:space="preserve">becomes </w:t>
      </w:r>
      <w:r w:rsidRPr="00BA19BC">
        <w:rPr>
          <w:rFonts w:eastAsia="游明朝"/>
        </w:rPr>
        <w:lastRenderedPageBreak/>
        <w:t>sharper</w:t>
      </w:r>
      <w:r w:rsidR="00E866AD" w:rsidRPr="00BA19BC">
        <w:rPr>
          <w:rFonts w:eastAsia="游明朝" w:hint="eastAsia"/>
        </w:rPr>
        <w:t xml:space="preserve">, indicating </w:t>
      </w:r>
      <w:r w:rsidRPr="00BA19BC">
        <w:rPr>
          <w:rFonts w:eastAsia="游明朝"/>
        </w:rPr>
        <w:t>the growth of crystal size.</w:t>
      </w:r>
      <w:r w:rsidR="00E866AD" w:rsidRPr="00BA19BC">
        <w:rPr>
          <w:rFonts w:eastAsia="游明朝"/>
        </w:rPr>
        <w:t xml:space="preserve"> </w:t>
      </w:r>
      <w:r w:rsidR="0097216C" w:rsidRPr="00BA19BC">
        <w:rPr>
          <w:rFonts w:eastAsia="游明朝" w:hint="eastAsia"/>
        </w:rPr>
        <w:t>This particle growth</w:t>
      </w:r>
      <w:r w:rsidR="00BF7B43" w:rsidRPr="00BA19BC">
        <w:rPr>
          <w:rFonts w:eastAsia="游明朝" w:hint="eastAsia"/>
        </w:rPr>
        <w:t xml:space="preserve"> is natural as explained by </w:t>
      </w:r>
      <w:r w:rsidR="00BF7B43" w:rsidRPr="00BA19BC">
        <w:rPr>
          <w:rFonts w:eastAsia="游明朝"/>
        </w:rPr>
        <w:t xml:space="preserve">Ostwald ripening or particle migration at high temperatures </w:t>
      </w:r>
      <w:r w:rsidR="00BF7B43" w:rsidRPr="00BA19BC">
        <w:rPr>
          <w:rFonts w:eastAsia="DengXian"/>
          <w:szCs w:val="24"/>
          <w:lang w:eastAsia="zh-CN"/>
        </w:rPr>
        <w:fldChar w:fldCharType="begin">
          <w:fldData xml:space="preserve">PEVuZE5vdGU+PENpdGU+PEF1dGhvcj5ZYW5nPC9BdXRob3I+PFllYXI+MjAyMTwvWWVhcj48UmVj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</w:fldData>
        </w:fldChar>
      </w:r>
      <w:r w:rsidR="00467024" w:rsidRPr="00BA19BC">
        <w:rPr>
          <w:rFonts w:eastAsia="DengXian"/>
          <w:szCs w:val="24"/>
          <w:lang w:eastAsia="zh-CN"/>
        </w:rPr>
        <w:instrText xml:space="preserve"> ADDIN EN.CITE </w:instrText>
      </w:r>
      <w:r w:rsidR="00467024" w:rsidRPr="00BA19BC">
        <w:rPr>
          <w:rFonts w:eastAsia="DengXian"/>
          <w:szCs w:val="24"/>
          <w:lang w:eastAsia="zh-CN"/>
        </w:rPr>
        <w:fldChar w:fldCharType="begin">
          <w:fldData xml:space="preserve">PEVuZE5vdGU+PENpdGU+PEF1dGhvcj5ZYW5nPC9BdXRob3I+PFllYXI+MjAyMTwvWWVhcj48UmVj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</w:fldData>
        </w:fldChar>
      </w:r>
      <w:r w:rsidR="00467024" w:rsidRPr="00BA19BC">
        <w:rPr>
          <w:rFonts w:eastAsia="DengXian"/>
          <w:szCs w:val="24"/>
          <w:lang w:eastAsia="zh-CN"/>
        </w:rPr>
        <w:instrText xml:space="preserve"> ADDIN EN.CITE.DATA </w:instrText>
      </w:r>
      <w:r w:rsidR="00467024" w:rsidRPr="00BA19BC">
        <w:rPr>
          <w:rFonts w:eastAsia="DengXian"/>
          <w:szCs w:val="24"/>
          <w:lang w:eastAsia="zh-CN"/>
        </w:rPr>
      </w:r>
      <w:r w:rsidR="00467024" w:rsidRPr="00BA19BC">
        <w:rPr>
          <w:rFonts w:eastAsia="DengXian"/>
          <w:szCs w:val="24"/>
          <w:lang w:eastAsia="zh-CN"/>
        </w:rPr>
        <w:fldChar w:fldCharType="end"/>
      </w:r>
      <w:r w:rsidR="00BF7B43" w:rsidRPr="00BA19BC">
        <w:rPr>
          <w:rFonts w:eastAsia="DengXian"/>
          <w:szCs w:val="24"/>
          <w:lang w:eastAsia="zh-CN"/>
        </w:rPr>
      </w:r>
      <w:r w:rsidR="00BF7B43" w:rsidRPr="00BA19BC">
        <w:rPr>
          <w:rFonts w:eastAsia="DengXian"/>
          <w:szCs w:val="24"/>
          <w:lang w:eastAsia="zh-CN"/>
        </w:rPr>
        <w:fldChar w:fldCharType="separate"/>
      </w:r>
      <w:r w:rsidR="00467024" w:rsidRPr="00BA19BC">
        <w:rPr>
          <w:rFonts w:eastAsia="DengXian"/>
          <w:noProof/>
          <w:szCs w:val="24"/>
          <w:vertAlign w:val="superscript"/>
          <w:lang w:eastAsia="zh-CN"/>
        </w:rPr>
        <w:t>10, 35</w:t>
      </w:r>
      <w:r w:rsidR="00BF7B43" w:rsidRPr="00BA19BC">
        <w:rPr>
          <w:rFonts w:eastAsia="DengXian"/>
          <w:szCs w:val="24"/>
          <w:lang w:eastAsia="zh-CN"/>
        </w:rPr>
        <w:fldChar w:fldCharType="end"/>
      </w:r>
      <w:r w:rsidR="00BF7B43" w:rsidRPr="00BA19BC">
        <w:rPr>
          <w:rFonts w:eastAsia="游明朝" w:hint="eastAsia"/>
          <w:szCs w:val="24"/>
        </w:rPr>
        <w:t xml:space="preserve">, and the </w:t>
      </w:r>
      <w:r w:rsidR="0097216C" w:rsidRPr="00BA19BC">
        <w:rPr>
          <w:rFonts w:eastAsia="游明朝" w:hint="eastAsia"/>
        </w:rPr>
        <w:t>trend was further analyzed</w:t>
      </w:r>
      <w:r w:rsidR="00E866AD" w:rsidRPr="00BA19BC">
        <w:rPr>
          <w:rFonts w:eastAsia="游明朝"/>
        </w:rPr>
        <w:t xml:space="preserve"> using the Debye-Scherrer equation from the half-width at half maximum of the 111 reflections (</w:t>
      </w:r>
      <w:r w:rsidR="00EB127A" w:rsidRPr="00BA19BC">
        <w:rPr>
          <w:rFonts w:eastAsia="游明朝"/>
        </w:rPr>
        <w:t>Figure</w:t>
      </w:r>
      <w:r w:rsidR="00E866AD" w:rsidRPr="00BA19BC">
        <w:rPr>
          <w:rFonts w:eastAsia="游明朝"/>
        </w:rPr>
        <w:t xml:space="preserve"> S2). </w:t>
      </w:r>
    </w:p>
    <w:p w14:paraId="7D242BAD" w14:textId="5AA9EB87" w:rsidR="00395DC7" w:rsidRPr="00BA19BC" w:rsidRDefault="00395DC7" w:rsidP="009A46A5">
      <w:pPr>
        <w:pStyle w:val="paper"/>
        <w:spacing w:line="360" w:lineRule="auto"/>
        <w:ind w:firstLineChars="175" w:firstLine="420"/>
        <w:rPr>
          <w:rFonts w:eastAsia="游明朝"/>
        </w:rPr>
      </w:pPr>
      <w:r w:rsidRPr="00BA19BC">
        <w:rPr>
          <w:rFonts w:eastAsia="游明朝" w:hint="eastAsia"/>
        </w:rPr>
        <w:t>Regarding the phase change, t</w:t>
      </w:r>
      <w:r w:rsidRPr="00BA19BC">
        <w:rPr>
          <w:rFonts w:eastAsia="游明朝"/>
        </w:rPr>
        <w:t>he common reflection observed around 2θ = 40° (</w:t>
      </w:r>
      <w:proofErr w:type="spellStart"/>
      <w:r w:rsidRPr="00BA19BC">
        <w:rPr>
          <w:rFonts w:eastAsia="游明朝"/>
        </w:rPr>
        <w:t>hkl</w:t>
      </w:r>
      <w:proofErr w:type="spellEnd"/>
      <w:r w:rsidRPr="00BA19BC">
        <w:rPr>
          <w:rFonts w:eastAsia="游明朝"/>
        </w:rPr>
        <w:t xml:space="preserve"> = 111) positively shifted (</w:t>
      </w:r>
      <w:r w:rsidR="00EB127A" w:rsidRPr="00BA19BC">
        <w:rPr>
          <w:rFonts w:eastAsia="游明朝"/>
        </w:rPr>
        <w:t>Figure</w:t>
      </w:r>
      <w:r w:rsidRPr="00BA19BC">
        <w:rPr>
          <w:rFonts w:eastAsia="游明朝"/>
        </w:rPr>
        <w:t xml:space="preserve"> S1a), even without </w:t>
      </w:r>
      <w:r w:rsidRPr="00BA19BC">
        <w:rPr>
          <w:rFonts w:eastAsia="游明朝" w:hint="eastAsia"/>
        </w:rPr>
        <w:t xml:space="preserve">appearing Bragg peaks associated </w:t>
      </w:r>
      <w:r w:rsidR="00DA7433" w:rsidRPr="00BA19BC">
        <w:rPr>
          <w:rFonts w:eastAsia="游明朝"/>
        </w:rPr>
        <w:t>with</w:t>
      </w:r>
      <w:r w:rsidRPr="00BA19BC">
        <w:rPr>
          <w:rFonts w:eastAsia="游明朝" w:hint="eastAsia"/>
        </w:rPr>
        <w:t xml:space="preserve"> the ordered phase, suggesting </w:t>
      </w:r>
      <w:r w:rsidRPr="00BA19BC">
        <w:rPr>
          <w:rFonts w:eastAsia="游明朝"/>
        </w:rPr>
        <w:t>lattice contraction due to alloying</w:t>
      </w:r>
      <w:r w:rsidRPr="00BA19BC">
        <w:rPr>
          <w:rFonts w:eastAsia="游明朝" w:hint="eastAsia"/>
        </w:rPr>
        <w:t xml:space="preserve">. </w:t>
      </w:r>
      <w:r w:rsidR="008E4C07" w:rsidRPr="00BA19BC">
        <w:rPr>
          <w:rFonts w:eastAsia="游明朝"/>
        </w:rPr>
        <w:t>The appearance of diffraction peaks at 23° and 32.5° above 450 °C indicates the commencement of the phase transition to the ordered structure. This is consistent with the Pt-Co phase diagram</w:t>
      </w:r>
      <w:r w:rsidR="0078455B" w:rsidRPr="00BA19BC">
        <w:rPr>
          <w:rFonts w:eastAsia="游明朝"/>
        </w:rPr>
        <w:fldChar w:fldCharType="begin"/>
      </w:r>
      <w:r w:rsidR="00467024" w:rsidRPr="00BA19BC">
        <w:rPr>
          <w:rFonts w:eastAsia="游明朝"/>
        </w:rPr>
        <w:instrText xml:space="preserve"> ADDIN EN.CITE &lt;EndNote&gt;&lt;Cite&gt;&lt;Author&gt;Kim&lt;/Author&gt;&lt;Year&gt;2011&lt;/Year&gt;&lt;RecNum&gt;1131&lt;/RecNum&gt;&lt;DisplayText&gt;&lt;style face="superscript"&gt;36&lt;/style&gt;&lt;/DisplayText&gt;&lt;record&gt;&lt;rec-number&gt;1131&lt;/rec-number&gt;&lt;foreign-keys&gt;&lt;key app="EN" db-id="trd99r2wqeesawetf025z0wv0ff5fwdv0wzt" timestamp="1734059512"&gt;1131&lt;/key&gt;&lt;/foreign-keys&gt;&lt;ref-type name="Journal Article"&gt;17&lt;/ref-type&gt;&lt;contributors&gt;&lt;authors&gt;&lt;author&gt;Kim, DongEung&lt;/author&gt;&lt;author&gt;Saal, James E&lt;/author&gt;&lt;author&gt;Zhou, Liangcai&lt;/author&gt;&lt;author&gt;Shang, ShunLi&lt;/author&gt;&lt;author&gt;Du, Yong&lt;/author&gt;&lt;author&gt;Liu, Zi-Kui&lt;/author&gt;&lt;/authors&gt;&lt;/contributors&gt;&lt;titles&gt;&lt;title&gt;Thermodynamic modeling of fcc order/disorder transformations in the Co–Pt system&lt;/title&gt;&lt;secondary-title&gt;Calphad&lt;/secondary-title&gt;&lt;/titles&gt;&lt;periodical&gt;&lt;full-title&gt;Calphad - Computer Coupling of Phase Diagrams and Thermochemistry&lt;/full-title&gt;&lt;abbr-1&gt;Calphad&lt;/abbr-1&gt;&lt;abbr-2&gt;Calphad&lt;/abbr-2&gt;&lt;/periodical&gt;&lt;pages&gt;323-330&lt;/pages&gt;&lt;volume&gt;35&lt;/volume&gt;&lt;number&gt;3&lt;/number&gt;&lt;dates&gt;&lt;year&gt;2011&lt;/year&gt;&lt;/dates&gt;&lt;isbn&gt;0364-5916&lt;/isbn&gt;&lt;urls&gt;&lt;/urls&gt;&lt;/record&gt;&lt;/Cite&gt;&lt;/EndNote&gt;</w:instrText>
      </w:r>
      <w:r w:rsidR="0078455B" w:rsidRPr="00BA19BC">
        <w:rPr>
          <w:rFonts w:eastAsia="游明朝"/>
        </w:rPr>
        <w:fldChar w:fldCharType="separate"/>
      </w:r>
      <w:r w:rsidR="00467024" w:rsidRPr="00BA19BC">
        <w:rPr>
          <w:rFonts w:eastAsia="游明朝"/>
          <w:noProof/>
          <w:vertAlign w:val="superscript"/>
        </w:rPr>
        <w:t>36</w:t>
      </w:r>
      <w:r w:rsidR="0078455B" w:rsidRPr="00BA19BC">
        <w:rPr>
          <w:rFonts w:eastAsia="游明朝"/>
        </w:rPr>
        <w:fldChar w:fldCharType="end"/>
      </w:r>
      <w:r w:rsidR="00D6120C" w:rsidRPr="00BA19BC">
        <w:rPr>
          <w:rFonts w:eastAsia="游明朝" w:hint="eastAsia"/>
        </w:rPr>
        <w:t xml:space="preserve"> </w:t>
      </w:r>
      <w:r w:rsidR="008E4C07" w:rsidRPr="00BA19BC">
        <w:rPr>
          <w:rFonts w:eastAsia="游明朝"/>
        </w:rPr>
        <w:t xml:space="preserve">, which shows that the ordered phase is stable </w:t>
      </w:r>
      <w:r w:rsidR="002943C1" w:rsidRPr="00BA19BC">
        <w:rPr>
          <w:rFonts w:eastAsia="游明朝" w:hint="eastAsia"/>
        </w:rPr>
        <w:t xml:space="preserve">even </w:t>
      </w:r>
      <w:r w:rsidR="008E4C07" w:rsidRPr="00BA19BC">
        <w:rPr>
          <w:rFonts w:eastAsia="游明朝"/>
        </w:rPr>
        <w:t xml:space="preserve">at </w:t>
      </w:r>
      <w:r w:rsidR="002943C1" w:rsidRPr="00BA19BC">
        <w:rPr>
          <w:rFonts w:eastAsia="游明朝" w:hint="eastAsia"/>
        </w:rPr>
        <w:t xml:space="preserve">room </w:t>
      </w:r>
      <w:r w:rsidR="008E4C07" w:rsidRPr="00BA19BC">
        <w:rPr>
          <w:rFonts w:eastAsia="游明朝"/>
        </w:rPr>
        <w:t xml:space="preserve">temperature. While the ordered phase is thermodynamically favored </w:t>
      </w:r>
      <w:r w:rsidR="003D43EC" w:rsidRPr="00BA19BC">
        <w:rPr>
          <w:rFonts w:eastAsia="游明朝" w:hint="eastAsia"/>
        </w:rPr>
        <w:t>even at lower temperature</w:t>
      </w:r>
      <w:r w:rsidR="008E4C07" w:rsidRPr="00BA19BC">
        <w:rPr>
          <w:rFonts w:eastAsia="游明朝"/>
        </w:rPr>
        <w:t>, the formation of the ordered phase below 450°C may be kinetically hindered due to limited atomic diffusion. The peaks at 23° and 32.5° become more pronounced with increasing temperature, signifying that the ordering ratio increases with both annealing temperature and holding time (</w:t>
      </w:r>
      <w:r w:rsidR="00EB127A" w:rsidRPr="00BA19BC">
        <w:rPr>
          <w:rFonts w:eastAsia="游明朝"/>
        </w:rPr>
        <w:t>Figure</w:t>
      </w:r>
      <w:r w:rsidR="008E4C07" w:rsidRPr="00BA19BC">
        <w:rPr>
          <w:rFonts w:eastAsia="游明朝"/>
        </w:rPr>
        <w:t xml:space="preserve"> S1b).</w:t>
      </w:r>
    </w:p>
    <w:p w14:paraId="16E3ECDB" w14:textId="3964937A" w:rsidR="005304D4" w:rsidRPr="00BA19BC" w:rsidRDefault="009A46A5" w:rsidP="005304D4">
      <w:pPr>
        <w:pStyle w:val="paper"/>
        <w:spacing w:line="360" w:lineRule="auto"/>
        <w:ind w:firstLineChars="175" w:firstLine="420"/>
        <w:rPr>
          <w:rFonts w:eastAsia="游明朝"/>
        </w:rPr>
      </w:pPr>
      <w:r w:rsidRPr="00BA19BC">
        <w:rPr>
          <w:rFonts w:eastAsia="游明朝"/>
        </w:rPr>
        <w:t xml:space="preserve">The fraction of the ordering ratio was roughly estimated by calculating the ratio of </w:t>
      </w:r>
      <w:r w:rsidR="0037414D" w:rsidRPr="00BA19BC">
        <w:rPr>
          <w:rFonts w:eastAsia="游明朝"/>
        </w:rPr>
        <w:t>I</w:t>
      </w:r>
      <w:r w:rsidR="0037414D" w:rsidRPr="00BA19BC">
        <w:rPr>
          <w:rFonts w:eastAsia="游明朝"/>
          <w:vertAlign w:val="subscript"/>
        </w:rPr>
        <w:t>110</w:t>
      </w:r>
      <w:r w:rsidR="0037414D" w:rsidRPr="00BA19BC">
        <w:rPr>
          <w:rFonts w:eastAsia="游明朝"/>
        </w:rPr>
        <w:t>/I</w:t>
      </w:r>
      <w:r w:rsidR="0037414D" w:rsidRPr="00BA19BC">
        <w:rPr>
          <w:rFonts w:eastAsia="游明朝"/>
          <w:vertAlign w:val="subscript"/>
        </w:rPr>
        <w:t>111</w:t>
      </w:r>
      <w:r w:rsidRPr="00BA19BC">
        <w:rPr>
          <w:rFonts w:eastAsia="游明朝"/>
        </w:rPr>
        <w:t xml:space="preserve"> and comparing it with the reported powder pattern </w:t>
      </w:r>
      <w:r w:rsidR="003B11B0" w:rsidRPr="00BA19BC">
        <w:rPr>
          <w:rFonts w:eastAsia="游明朝"/>
        </w:rPr>
        <w:t>(</w:t>
      </w:r>
      <w:r w:rsidR="00D03B1D" w:rsidRPr="00BA19BC">
        <w:rPr>
          <w:rFonts w:eastAsiaTheme="minorEastAsia"/>
          <w:lang w:eastAsia="zh-CN"/>
        </w:rPr>
        <w:t>JCPDS: 65-8969</w:t>
      </w:r>
      <w:r w:rsidR="003B11B0" w:rsidRPr="00BA19BC">
        <w:rPr>
          <w:rFonts w:eastAsia="游明朝"/>
        </w:rPr>
        <w:t xml:space="preserve">) </w:t>
      </w:r>
      <w:r w:rsidR="003B11B0" w:rsidRPr="00BA19BC">
        <w:rPr>
          <w:rFonts w:eastAsia="DengXian"/>
          <w:szCs w:val="24"/>
          <w:lang w:eastAsia="zh-CN"/>
        </w:rPr>
        <w:fldChar w:fldCharType="begin"/>
      </w:r>
      <w:r w:rsidR="00022972" w:rsidRPr="00BA19BC">
        <w:rPr>
          <w:rFonts w:eastAsia="DengXian"/>
          <w:szCs w:val="24"/>
          <w:lang w:eastAsia="zh-CN"/>
        </w:rPr>
        <w:instrText xml:space="preserve"> ADDIN EN.CITE &lt;EndNote&gt;&lt;Cite&gt;&lt;Author&gt;Zeng&lt;/Author&gt;&lt;Year&gt;2022&lt;/Year&gt;&lt;RecNum&gt;567&lt;/RecNum&gt;&lt;DisplayText&gt;&lt;style face="superscript"&gt;15&lt;/style&gt;&lt;/DisplayText&gt;&lt;record&gt;&lt;rec-number&gt;567&lt;/rec-number&gt;&lt;foreign-keys&gt;&lt;key app="EN" db-id="eawet2aaapsazfe5vxox2xs1xvzrv2w2azxx" timestamp="1678171095" guid="e28cd88b-1287-4bcb-9296-b2bc7dfcce6a"&gt;567&lt;/key&gt;&lt;/foreign-keys&gt;&lt;ref-type name="Journal Article"&gt;17&lt;/ref-type&gt;&lt;contributors&gt;&lt;authors&gt;&lt;author&gt;Zeng, Wei-Jie&lt;/author&gt;&lt;author&gt;Wang, Chang&lt;/author&gt;&lt;author&gt;Yan, Qiang-Qiang&lt;/author&gt;&lt;author&gt;Yin, Peng&lt;/author&gt;&lt;author&gt;Tong, Lei&lt;/author&gt;&lt;author&gt;Liang, Hai-Wei&lt;/author&gt;&lt;/authors&gt;&lt;/contributors&gt;&lt;titles&gt;&lt;title&gt;Phase diagrams guide synthesis of highly ordered intermetallic electrocatalysts: separating alloying and ordering stages&lt;/title&gt;&lt;secondary-title&gt;Nature Communications&lt;/secondary-title&gt;&lt;/titles&gt;&lt;periodical&gt;&lt;full-title&gt;Nature Communications&lt;/full-title&gt;&lt;/periodical&gt;&lt;pages&gt;7654&lt;/pages&gt;&lt;volume&gt;13&lt;/volume&gt;&lt;number&gt;1&lt;/number&gt;&lt;dates&gt;&lt;year&gt;2022&lt;/year&gt;&lt;pub-dates&gt;&lt;date&gt;2022/12/10&lt;/date&gt;&lt;/pub-dates&gt;&lt;/dates&gt;&lt;isbn&gt;2041-1723&lt;/isbn&gt;&lt;urls&gt;&lt;related-urls&gt;&lt;url&gt;https://doi.org/10.1038/s41467-022-35457-1&lt;/url&gt;&lt;/related-urls&gt;&lt;/urls&gt;&lt;electronic-resource-num&gt;10.1038/s41467-022-35457-1&lt;/electronic-resource-num&gt;&lt;/record&gt;&lt;/Cite&gt;&lt;/EndNote&gt;</w:instrText>
      </w:r>
      <w:r w:rsidR="003B11B0" w:rsidRPr="00BA19BC">
        <w:rPr>
          <w:rFonts w:eastAsia="DengXian"/>
          <w:szCs w:val="24"/>
          <w:lang w:eastAsia="zh-CN"/>
        </w:rPr>
        <w:fldChar w:fldCharType="separate"/>
      </w:r>
      <w:r w:rsidR="00022972" w:rsidRPr="00BA19BC">
        <w:rPr>
          <w:rFonts w:eastAsia="DengXian"/>
          <w:noProof/>
          <w:szCs w:val="24"/>
          <w:vertAlign w:val="superscript"/>
          <w:lang w:eastAsia="zh-CN"/>
        </w:rPr>
        <w:t>15</w:t>
      </w:r>
      <w:r w:rsidR="003B11B0" w:rsidRPr="00BA19BC">
        <w:rPr>
          <w:rFonts w:eastAsia="DengXian"/>
          <w:szCs w:val="24"/>
          <w:lang w:eastAsia="zh-CN"/>
        </w:rPr>
        <w:fldChar w:fldCharType="end"/>
      </w:r>
      <w:r w:rsidR="003B11B0" w:rsidRPr="00BA19BC">
        <w:rPr>
          <w:rFonts w:eastAsia="游明朝"/>
        </w:rPr>
        <w:t>.</w:t>
      </w:r>
      <w:r w:rsidRPr="00BA19BC">
        <w:rPr>
          <w:rFonts w:eastAsia="游明朝"/>
        </w:rPr>
        <w:t xml:space="preserve"> It is important to emphasize that this approach provides only an approximate estimate of the ordering degree. The reference powder pattern, obtained experimentally, likely contains some degree of disorder, which can lead to an overestimation of the ordering degree in our samples. Furthermore, the comparison of peak intensities at high temperatures with those in the room-temperature database may be influenced by the Debye-Waller factor, which can affect the accuracy of the estimation. The </w:t>
      </w:r>
      <w:proofErr w:type="spellStart"/>
      <w:r w:rsidRPr="00BA19BC">
        <w:rPr>
          <w:rFonts w:eastAsia="游明朝"/>
        </w:rPr>
        <w:t>crystallographically</w:t>
      </w:r>
      <w:proofErr w:type="spellEnd"/>
      <w:r w:rsidRPr="00BA19BC">
        <w:rPr>
          <w:rFonts w:eastAsia="游明朝"/>
        </w:rPr>
        <w:t xml:space="preserve"> simulated ratio for the ideally ordered </w:t>
      </w:r>
      <w:proofErr w:type="spellStart"/>
      <w:r w:rsidRPr="00BA19BC">
        <w:rPr>
          <w:rFonts w:eastAsia="游明朝"/>
        </w:rPr>
        <w:t>PtCo</w:t>
      </w:r>
      <w:proofErr w:type="spellEnd"/>
      <w:r w:rsidRPr="00BA19BC">
        <w:rPr>
          <w:rFonts w:eastAsia="游明朝"/>
        </w:rPr>
        <w:t xml:space="preserve"> L1</w:t>
      </w:r>
      <w:r w:rsidR="003B11B0" w:rsidRPr="00BA19BC">
        <w:rPr>
          <w:rFonts w:eastAsia="游明朝" w:hint="eastAsia"/>
          <w:vertAlign w:val="subscript"/>
        </w:rPr>
        <w:t>0</w:t>
      </w:r>
      <w:r w:rsidRPr="00BA19BC">
        <w:rPr>
          <w:rFonts w:eastAsia="游明朝"/>
        </w:rPr>
        <w:t xml:space="preserve"> phase can be in the range of 0.28 to 0.30, depending on atomic displacement parameters. Despite these limitations, the calculated ordering ratio (</w:t>
      </w:r>
      <w:r w:rsidR="00EB127A" w:rsidRPr="00BA19BC">
        <w:rPr>
          <w:rFonts w:eastAsia="游明朝"/>
        </w:rPr>
        <w:t>Figure</w:t>
      </w:r>
      <w:r w:rsidRPr="00BA19BC">
        <w:rPr>
          <w:rFonts w:eastAsia="游明朝"/>
        </w:rPr>
        <w:t xml:space="preserve"> 1b) shows a clear trend, increasing with both annealing temperature and holding time. This confirms that higher temperatures and longer annealing times promote the formation of the ordered phase in the </w:t>
      </w:r>
      <w:proofErr w:type="spellStart"/>
      <w:r w:rsidRPr="00BA19BC">
        <w:rPr>
          <w:rFonts w:eastAsia="游明朝"/>
        </w:rPr>
        <w:t>PtCo</w:t>
      </w:r>
      <w:proofErr w:type="spellEnd"/>
      <w:r w:rsidRPr="00BA19BC">
        <w:rPr>
          <w:rFonts w:eastAsia="游明朝"/>
        </w:rPr>
        <w:t xml:space="preserve"> catalysts. A more accurate and detailed analysis of the ordering degree and phase composition will be presented in the </w:t>
      </w:r>
      <w:r w:rsidRPr="00BA19BC">
        <w:rPr>
          <w:rFonts w:eastAsia="游明朝"/>
        </w:rPr>
        <w:lastRenderedPageBreak/>
        <w:t>later section on PDF analysis.</w:t>
      </w:r>
    </w:p>
    <w:p w14:paraId="365126A0" w14:textId="43B73F8E" w:rsidR="005E6179" w:rsidRPr="00BA19BC" w:rsidRDefault="005E6179" w:rsidP="005304D4">
      <w:pPr>
        <w:pStyle w:val="paper"/>
        <w:spacing w:line="360" w:lineRule="auto"/>
        <w:rPr>
          <w:rFonts w:eastAsia="游明朝"/>
          <w:b/>
          <w:bCs/>
        </w:rPr>
      </w:pPr>
      <w:r w:rsidRPr="00BA19BC">
        <w:rPr>
          <w:rFonts w:eastAsia="游明朝" w:hint="eastAsia"/>
          <w:b/>
          <w:bCs/>
        </w:rPr>
        <w:t>Spatially Resolved</w:t>
      </w:r>
      <w:r w:rsidRPr="00BA19BC">
        <w:rPr>
          <w:rFonts w:eastAsiaTheme="minorEastAsia"/>
          <w:b/>
          <w:bCs/>
        </w:rPr>
        <w:t xml:space="preserve"> Structural Analysis of </w:t>
      </w:r>
      <w:proofErr w:type="spellStart"/>
      <w:r w:rsidRPr="00BA19BC">
        <w:rPr>
          <w:rFonts w:eastAsiaTheme="minorEastAsia"/>
          <w:b/>
          <w:bCs/>
        </w:rPr>
        <w:t>PtCo</w:t>
      </w:r>
      <w:proofErr w:type="spellEnd"/>
      <w:r w:rsidRPr="00BA19BC">
        <w:rPr>
          <w:rFonts w:eastAsiaTheme="minorEastAsia"/>
          <w:b/>
          <w:bCs/>
        </w:rPr>
        <w:t xml:space="preserve"> Catalysts by </w:t>
      </w:r>
      <w:r w:rsidR="00DA7433" w:rsidRPr="00BA19BC">
        <w:rPr>
          <w:rFonts w:eastAsiaTheme="minorEastAsia"/>
          <w:b/>
          <w:bCs/>
        </w:rPr>
        <w:t>scanning transmission electron microscopy (</w:t>
      </w:r>
      <w:r w:rsidRPr="00BA19BC">
        <w:rPr>
          <w:rFonts w:eastAsia="游明朝" w:hint="eastAsia"/>
          <w:b/>
          <w:bCs/>
        </w:rPr>
        <w:t>STEM</w:t>
      </w:r>
      <w:r w:rsidR="00DA7433" w:rsidRPr="00BA19BC">
        <w:rPr>
          <w:rFonts w:eastAsia="游明朝"/>
          <w:b/>
          <w:bCs/>
        </w:rPr>
        <w:t>)</w:t>
      </w:r>
      <w:r w:rsidRPr="00BA19BC">
        <w:rPr>
          <w:rFonts w:eastAsiaTheme="minorEastAsia"/>
          <w:b/>
          <w:bCs/>
        </w:rPr>
        <w:t xml:space="preserve"> </w:t>
      </w:r>
    </w:p>
    <w:p w14:paraId="55F19C63" w14:textId="150E92C7" w:rsidR="005D6AA7" w:rsidRPr="00BA19BC" w:rsidRDefault="005D6AA7" w:rsidP="005D6AA7">
      <w:pPr>
        <w:pStyle w:val="paper"/>
        <w:spacing w:line="360" w:lineRule="auto"/>
        <w:ind w:firstLineChars="100" w:firstLine="240"/>
        <w:rPr>
          <w:rFonts w:eastAsia="DengXian"/>
          <w:szCs w:val="24"/>
          <w:lang w:eastAsia="zh-CN"/>
        </w:rPr>
      </w:pPr>
      <w:r w:rsidRPr="00BA19BC">
        <w:rPr>
          <w:rFonts w:eastAsia="DengXian"/>
          <w:szCs w:val="24"/>
          <w:lang w:eastAsia="zh-CN"/>
        </w:rPr>
        <w:t xml:space="preserve">To complement the information obtained from XRD, which provides insights into the average structure and phase composition of the </w:t>
      </w:r>
      <w:proofErr w:type="spellStart"/>
      <w:r w:rsidRPr="00BA19BC">
        <w:rPr>
          <w:rFonts w:eastAsia="DengXian"/>
          <w:szCs w:val="24"/>
          <w:lang w:eastAsia="zh-CN"/>
        </w:rPr>
        <w:t>PtCo</w:t>
      </w:r>
      <w:proofErr w:type="spellEnd"/>
      <w:r w:rsidRPr="00BA19BC">
        <w:rPr>
          <w:rFonts w:eastAsia="DengXian"/>
          <w:szCs w:val="24"/>
          <w:lang w:eastAsia="zh-CN"/>
        </w:rPr>
        <w:t xml:space="preserve"> catalysts, we performed high-resolution </w:t>
      </w:r>
      <w:bookmarkStart w:id="12" w:name="_Hlk194421374"/>
      <w:r w:rsidRPr="00BA19BC">
        <w:rPr>
          <w:rFonts w:eastAsia="DengXian"/>
          <w:szCs w:val="24"/>
          <w:lang w:eastAsia="zh-CN"/>
        </w:rPr>
        <w:t xml:space="preserve">scanning transmission electron microscopy </w:t>
      </w:r>
      <w:bookmarkEnd w:id="12"/>
      <w:r w:rsidRPr="00BA19BC">
        <w:rPr>
          <w:rFonts w:eastAsia="DengXian"/>
          <w:szCs w:val="24"/>
          <w:lang w:eastAsia="zh-CN"/>
        </w:rPr>
        <w:t>(HR-STEM) analysis. This technique allows us to directly visualize the atomic arrangement within individual catalyst particles and assess the impact of acid treatment on the microstructure.</w:t>
      </w:r>
    </w:p>
    <w:p w14:paraId="52275C12" w14:textId="63FB8732" w:rsidR="005D6AA7" w:rsidRPr="00BA19BC" w:rsidRDefault="00EB127A" w:rsidP="005D6AA7">
      <w:pPr>
        <w:pStyle w:val="paper"/>
        <w:spacing w:line="360" w:lineRule="auto"/>
        <w:ind w:firstLineChars="100" w:firstLine="240"/>
        <w:rPr>
          <w:rFonts w:eastAsia="游明朝"/>
          <w:szCs w:val="24"/>
        </w:rPr>
      </w:pPr>
      <w:r w:rsidRPr="00BA19BC">
        <w:rPr>
          <w:rFonts w:eastAsia="DengXian"/>
          <w:szCs w:val="24"/>
          <w:lang w:eastAsia="zh-CN"/>
        </w:rPr>
        <w:t>Figure</w:t>
      </w:r>
      <w:r w:rsidR="005D6AA7" w:rsidRPr="00BA19BC">
        <w:rPr>
          <w:rFonts w:eastAsia="DengXian"/>
          <w:szCs w:val="24"/>
          <w:lang w:eastAsia="zh-CN"/>
        </w:rPr>
        <w:t xml:space="preserve"> 2 shows high-angle annular dark-field (HAADF) STEM images of </w:t>
      </w:r>
      <w:proofErr w:type="spellStart"/>
      <w:r w:rsidR="005D6AA7" w:rsidRPr="00BA19BC">
        <w:rPr>
          <w:rFonts w:eastAsia="DengXian"/>
          <w:szCs w:val="24"/>
          <w:lang w:eastAsia="zh-CN"/>
        </w:rPr>
        <w:t>PtCo</w:t>
      </w:r>
      <w:proofErr w:type="spellEnd"/>
      <w:r w:rsidR="005D6AA7" w:rsidRPr="00BA19BC">
        <w:rPr>
          <w:rFonts w:eastAsia="DengXian"/>
          <w:szCs w:val="24"/>
          <w:lang w:eastAsia="zh-CN"/>
        </w:rPr>
        <w:t xml:space="preserve"> catalysts treated at different temperatures. In the PtCo-700°C-10h sample (</w:t>
      </w:r>
      <w:r w:rsidRPr="00BA19BC">
        <w:rPr>
          <w:rFonts w:eastAsia="DengXian"/>
          <w:szCs w:val="24"/>
          <w:lang w:eastAsia="zh-CN"/>
        </w:rPr>
        <w:t>Figure</w:t>
      </w:r>
      <w:r w:rsidR="005D6AA7" w:rsidRPr="00BA19BC">
        <w:rPr>
          <w:rFonts w:eastAsia="DengXian"/>
          <w:szCs w:val="24"/>
          <w:lang w:eastAsia="zh-CN"/>
        </w:rPr>
        <w:t xml:space="preserve"> 2a), a layered structure with alternating Pt and Co atoms is clearly observed, providing direct evidence for the L1</w:t>
      </w:r>
      <w:r w:rsidR="005D6AA7" w:rsidRPr="00BA19BC">
        <w:rPr>
          <w:rFonts w:eastAsia="游明朝" w:hint="eastAsia"/>
          <w:szCs w:val="24"/>
          <w:vertAlign w:val="subscript"/>
        </w:rPr>
        <w:t>0</w:t>
      </w:r>
      <w:r w:rsidR="005D6AA7" w:rsidRPr="00BA19BC">
        <w:rPr>
          <w:rFonts w:eastAsia="DengXian"/>
          <w:szCs w:val="24"/>
          <w:lang w:eastAsia="zh-CN"/>
        </w:rPr>
        <w:t xml:space="preserve"> ordered phase identified in the XRD analysis. Since the image intensity in HAADF-STEM is approximately </w:t>
      </w:r>
      <w:r w:rsidR="001C3C4F" w:rsidRPr="00BA19BC">
        <w:rPr>
          <w:rFonts w:eastAsia="游明朝" w:hint="eastAsia"/>
          <w:szCs w:val="24"/>
        </w:rPr>
        <w:t>proportional to</w:t>
      </w:r>
      <w:r w:rsidR="005D6AA7" w:rsidRPr="00BA19BC">
        <w:rPr>
          <w:rFonts w:eastAsia="DengXian" w:hint="eastAsia"/>
          <w:szCs w:val="24"/>
          <w:lang w:eastAsia="zh-CN"/>
        </w:rPr>
        <w:t xml:space="preserve"> Z</w:t>
      </w:r>
      <w:r w:rsidR="005D6AA7" w:rsidRPr="00BA19BC">
        <w:rPr>
          <w:rFonts w:eastAsia="DengXian" w:hint="eastAsia"/>
          <w:szCs w:val="24"/>
          <w:vertAlign w:val="superscript"/>
          <w:lang w:eastAsia="zh-CN"/>
        </w:rPr>
        <w:t>1.7</w:t>
      </w:r>
      <w:r w:rsidR="005D6AA7" w:rsidRPr="00BA19BC">
        <w:rPr>
          <w:rFonts w:eastAsia="DengXian"/>
          <w:szCs w:val="24"/>
          <w:lang w:eastAsia="zh-CN"/>
        </w:rPr>
        <w:t>, Pt atoms appear brighter than Co atoms. This Z-contrast allows for clear visualization of the ordered arrangement of Pt and Co in the L1</w:t>
      </w:r>
      <w:r w:rsidR="00A13B98" w:rsidRPr="00BA19BC">
        <w:rPr>
          <w:rFonts w:eastAsia="游明朝" w:hint="eastAsia"/>
          <w:szCs w:val="24"/>
          <w:vertAlign w:val="subscript"/>
        </w:rPr>
        <w:t>0</w:t>
      </w:r>
      <w:r w:rsidR="005D6AA7" w:rsidRPr="00BA19BC">
        <w:rPr>
          <w:rFonts w:eastAsia="DengXian"/>
          <w:szCs w:val="24"/>
          <w:lang w:eastAsia="zh-CN"/>
        </w:rPr>
        <w:t xml:space="preserve"> structure. This ordered arrangement is further confirmed by the presence of 110 superlattice diffraction spots in the fast Fourier transform (FFT) pattern (inset of </w:t>
      </w:r>
      <w:r w:rsidRPr="00BA19BC">
        <w:rPr>
          <w:rFonts w:eastAsia="DengXian"/>
          <w:szCs w:val="24"/>
          <w:lang w:eastAsia="zh-CN"/>
        </w:rPr>
        <w:t>Figure</w:t>
      </w:r>
      <w:r w:rsidR="005D6AA7" w:rsidRPr="00BA19BC">
        <w:rPr>
          <w:rFonts w:eastAsia="DengXian"/>
          <w:szCs w:val="24"/>
          <w:lang w:eastAsia="zh-CN"/>
        </w:rPr>
        <w:t xml:space="preserve"> 2a), which are characteristic of the </w:t>
      </w:r>
      <w:r w:rsidR="00A13B98" w:rsidRPr="00BA19BC">
        <w:rPr>
          <w:rFonts w:eastAsia="DengXian"/>
          <w:szCs w:val="24"/>
          <w:lang w:eastAsia="zh-CN"/>
        </w:rPr>
        <w:t>L1</w:t>
      </w:r>
      <w:r w:rsidR="00A13B98" w:rsidRPr="00BA19BC">
        <w:rPr>
          <w:rFonts w:eastAsia="游明朝" w:hint="eastAsia"/>
          <w:szCs w:val="24"/>
          <w:vertAlign w:val="subscript"/>
        </w:rPr>
        <w:t>0</w:t>
      </w:r>
      <w:r w:rsidR="005D6AA7" w:rsidRPr="00BA19BC">
        <w:rPr>
          <w:rFonts w:eastAsia="DengXian"/>
          <w:szCs w:val="24"/>
          <w:lang w:eastAsia="zh-CN"/>
        </w:rPr>
        <w:t xml:space="preserve"> phase. In contrast, the PtCo-350°C-10h sample (</w:t>
      </w:r>
      <w:r w:rsidRPr="00BA19BC">
        <w:rPr>
          <w:rFonts w:eastAsia="DengXian"/>
          <w:szCs w:val="24"/>
          <w:lang w:eastAsia="zh-CN"/>
        </w:rPr>
        <w:t>Figure</w:t>
      </w:r>
      <w:r w:rsidR="005D6AA7" w:rsidRPr="00BA19BC">
        <w:rPr>
          <w:rFonts w:eastAsia="DengXian"/>
          <w:szCs w:val="24"/>
          <w:lang w:eastAsia="zh-CN"/>
        </w:rPr>
        <w:t xml:space="preserve"> 2b) exhibits a random distribution of Pt and Co atoms, consistent with the disordered </w:t>
      </w:r>
      <w:proofErr w:type="spellStart"/>
      <w:r w:rsidR="005D6AA7" w:rsidRPr="00BA19BC">
        <w:rPr>
          <w:rFonts w:eastAsia="DengXian"/>
          <w:szCs w:val="24"/>
          <w:lang w:eastAsia="zh-CN"/>
        </w:rPr>
        <w:t>fcc</w:t>
      </w:r>
      <w:proofErr w:type="spellEnd"/>
      <w:r w:rsidR="005D6AA7" w:rsidRPr="00BA19BC">
        <w:rPr>
          <w:rFonts w:eastAsia="DengXian"/>
          <w:szCs w:val="24"/>
          <w:lang w:eastAsia="zh-CN"/>
        </w:rPr>
        <w:t xml:space="preserve"> alloy identified in the XRD analysis, and these superlattice spots are absent in the FFT pattern (inset of </w:t>
      </w:r>
      <w:r w:rsidRPr="00BA19BC">
        <w:rPr>
          <w:rFonts w:eastAsia="DengXian"/>
          <w:szCs w:val="24"/>
          <w:lang w:eastAsia="zh-CN"/>
        </w:rPr>
        <w:t>Figure</w:t>
      </w:r>
      <w:r w:rsidR="005D6AA7" w:rsidRPr="00BA19BC">
        <w:rPr>
          <w:rFonts w:eastAsia="DengXian"/>
          <w:szCs w:val="24"/>
          <w:lang w:eastAsia="zh-CN"/>
        </w:rPr>
        <w:t xml:space="preserve"> 2b).</w:t>
      </w:r>
    </w:p>
    <w:p w14:paraId="0DE84087" w14:textId="11F6CC86" w:rsidR="00F75F9F" w:rsidRPr="00BA19BC" w:rsidRDefault="001C66B7" w:rsidP="00F75F9F">
      <w:pPr>
        <w:pStyle w:val="paper"/>
        <w:spacing w:line="276" w:lineRule="auto"/>
        <w:rPr>
          <w:rFonts w:eastAsia="DengXian"/>
          <w:noProof/>
          <w:szCs w:val="24"/>
          <w:lang w:eastAsia="zh-CN"/>
        </w:rPr>
      </w:pPr>
      <w:r w:rsidRPr="00BA19BC">
        <w:rPr>
          <w:rFonts w:eastAsia="DengXian"/>
          <w:noProof/>
          <w:szCs w:val="24"/>
          <w:lang w:eastAsia="zh-CN"/>
        </w:rPr>
        <w:lastRenderedPageBreak/>
        <w:drawing>
          <wp:anchor distT="0" distB="0" distL="114300" distR="114300" simplePos="0" relativeHeight="251672576" behindDoc="0" locked="0" layoutInCell="1" allowOverlap="1" wp14:anchorId="7EB0B60E" wp14:editId="0E2CF89D">
            <wp:simplePos x="0" y="0"/>
            <wp:positionH relativeFrom="margin">
              <wp:align>left</wp:align>
            </wp:positionH>
            <wp:positionV relativeFrom="paragraph">
              <wp:posOffset>394639</wp:posOffset>
            </wp:positionV>
            <wp:extent cx="5268595" cy="2512060"/>
            <wp:effectExtent l="0" t="0" r="8255" b="2540"/>
            <wp:wrapSquare wrapText="bothSides"/>
            <wp:docPr id="497416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8595" cy="2512060"/>
                    </a:xfrm>
                    <a:prstGeom prst="rect">
                      <a:avLst/>
                    </a:prstGeom>
                    <a:noFill/>
                  </pic:spPr>
                </pic:pic>
              </a:graphicData>
            </a:graphic>
            <wp14:sizeRelH relativeFrom="page">
              <wp14:pctWidth>0</wp14:pctWidth>
            </wp14:sizeRelH>
            <wp14:sizeRelV relativeFrom="page">
              <wp14:pctHeight>0</wp14:pctHeight>
            </wp14:sizeRelV>
          </wp:anchor>
        </w:drawing>
      </w:r>
    </w:p>
    <w:p w14:paraId="10D66BB1" w14:textId="27841A6F" w:rsidR="001C66B7" w:rsidRPr="00BA19BC" w:rsidRDefault="001C66B7" w:rsidP="00F75F9F">
      <w:pPr>
        <w:pStyle w:val="paper"/>
        <w:spacing w:line="276" w:lineRule="auto"/>
        <w:rPr>
          <w:rFonts w:eastAsia="DengXian"/>
          <w:noProof/>
          <w:szCs w:val="24"/>
          <w:lang w:eastAsia="zh-CN"/>
        </w:rPr>
      </w:pPr>
    </w:p>
    <w:p w14:paraId="220038F0" w14:textId="7B52A019" w:rsidR="00F75F9F" w:rsidRPr="00BA19BC" w:rsidRDefault="00EB127A" w:rsidP="005D5786">
      <w:pPr>
        <w:pStyle w:val="paper"/>
        <w:spacing w:line="276" w:lineRule="auto"/>
        <w:rPr>
          <w:rFonts w:eastAsia="游明朝"/>
          <w:sz w:val="22"/>
          <w:szCs w:val="28"/>
        </w:rPr>
      </w:pPr>
      <w:r w:rsidRPr="00BA19BC">
        <w:rPr>
          <w:rFonts w:eastAsiaTheme="minorEastAsia"/>
          <w:b/>
          <w:bCs/>
          <w:sz w:val="22"/>
          <w:szCs w:val="28"/>
          <w:lang w:eastAsia="zh-CN"/>
        </w:rPr>
        <w:t>Figure</w:t>
      </w:r>
      <w:r w:rsidR="00F75F9F" w:rsidRPr="00BA19BC">
        <w:rPr>
          <w:rFonts w:eastAsiaTheme="minorEastAsia"/>
          <w:b/>
          <w:bCs/>
          <w:sz w:val="22"/>
          <w:szCs w:val="28"/>
          <w:lang w:eastAsia="zh-CN"/>
        </w:rPr>
        <w:t xml:space="preserve"> </w:t>
      </w:r>
      <w:r w:rsidR="00F75F9F" w:rsidRPr="00BA19BC">
        <w:rPr>
          <w:rFonts w:eastAsia="游明朝" w:hint="eastAsia"/>
          <w:b/>
          <w:bCs/>
          <w:sz w:val="22"/>
          <w:szCs w:val="28"/>
        </w:rPr>
        <w:t>2</w:t>
      </w:r>
      <w:r w:rsidR="00F75F9F" w:rsidRPr="00BA19BC">
        <w:rPr>
          <w:rFonts w:eastAsiaTheme="minorEastAsia"/>
          <w:b/>
          <w:bCs/>
          <w:sz w:val="22"/>
          <w:szCs w:val="28"/>
          <w:lang w:eastAsia="zh-CN"/>
        </w:rPr>
        <w:t xml:space="preserve">. </w:t>
      </w:r>
      <w:r w:rsidR="00F75F9F" w:rsidRPr="00BA19BC">
        <w:rPr>
          <w:rFonts w:eastAsiaTheme="minorEastAsia"/>
          <w:sz w:val="22"/>
          <w:szCs w:val="28"/>
          <w:lang w:eastAsia="zh-CN"/>
        </w:rPr>
        <w:t xml:space="preserve">Spatially resolved structural analysis of </w:t>
      </w:r>
      <w:proofErr w:type="spellStart"/>
      <w:r w:rsidR="00F75F9F" w:rsidRPr="00BA19BC">
        <w:rPr>
          <w:rFonts w:eastAsiaTheme="minorEastAsia"/>
          <w:sz w:val="22"/>
          <w:szCs w:val="28"/>
          <w:lang w:eastAsia="zh-CN"/>
        </w:rPr>
        <w:t>PtCo</w:t>
      </w:r>
      <w:proofErr w:type="spellEnd"/>
      <w:r w:rsidR="00F75F9F" w:rsidRPr="00BA19BC">
        <w:rPr>
          <w:rFonts w:eastAsiaTheme="minorEastAsia"/>
          <w:sz w:val="22"/>
          <w:szCs w:val="28"/>
          <w:lang w:eastAsia="zh-CN"/>
        </w:rPr>
        <w:t xml:space="preserve"> catalysts by STEM. (a, b) HAADF-STEM images of</w:t>
      </w:r>
      <w:r w:rsidR="00F75F9F" w:rsidRPr="00BA19BC">
        <w:rPr>
          <w:rFonts w:eastAsia="游明朝" w:hint="eastAsia"/>
          <w:sz w:val="22"/>
          <w:szCs w:val="28"/>
        </w:rPr>
        <w:t xml:space="preserve"> the samples without acid-treatment (</w:t>
      </w:r>
      <w:proofErr w:type="spellStart"/>
      <w:proofErr w:type="gramStart"/>
      <w:r w:rsidR="00F75F9F" w:rsidRPr="00BA19BC">
        <w:rPr>
          <w:rFonts w:eastAsia="游明朝" w:hint="eastAsia"/>
          <w:sz w:val="22"/>
          <w:szCs w:val="28"/>
        </w:rPr>
        <w:t>a,b</w:t>
      </w:r>
      <w:proofErr w:type="spellEnd"/>
      <w:proofErr w:type="gramEnd"/>
      <w:r w:rsidR="00F75F9F" w:rsidRPr="00BA19BC">
        <w:rPr>
          <w:rFonts w:eastAsia="游明朝" w:hint="eastAsia"/>
          <w:sz w:val="22"/>
          <w:szCs w:val="28"/>
        </w:rPr>
        <w:t xml:space="preserve">) compared with those with acid-treatment (c, d). </w:t>
      </w:r>
      <w:r w:rsidR="00F75F9F" w:rsidRPr="00BA19BC">
        <w:rPr>
          <w:rFonts w:eastAsiaTheme="minorEastAsia"/>
          <w:sz w:val="22"/>
          <w:szCs w:val="28"/>
          <w:lang w:eastAsia="zh-CN"/>
        </w:rPr>
        <w:t xml:space="preserve">(a) PtCo-700°C-10h and (b) PtCo-350°C-10h catalysts. The inset in (a) shows the FFT pattern of the image. (c, d) HAADF-STEM images of acid-treated (c) PtCo-700°C-10h-A and (d) PtCo-350°C-10h-A catalysts. (e, f) Corresponding </w:t>
      </w:r>
      <w:r w:rsidR="00DA7433" w:rsidRPr="00BA19BC">
        <w:rPr>
          <w:rFonts w:eastAsiaTheme="minorEastAsia"/>
          <w:sz w:val="22"/>
          <w:szCs w:val="28"/>
          <w:lang w:eastAsia="zh-CN"/>
        </w:rPr>
        <w:t xml:space="preserve">electron energy loss spectroscopy (EELS) </w:t>
      </w:r>
      <w:r w:rsidR="00D63993" w:rsidRPr="00BA19BC">
        <w:rPr>
          <w:rFonts w:eastAsiaTheme="minorEastAsia"/>
          <w:sz w:val="22"/>
          <w:szCs w:val="28"/>
          <w:lang w:eastAsia="zh-CN"/>
        </w:rPr>
        <w:t>elemental</w:t>
      </w:r>
      <w:r w:rsidR="00F75F9F" w:rsidRPr="00BA19BC">
        <w:rPr>
          <w:rFonts w:eastAsiaTheme="minorEastAsia"/>
          <w:sz w:val="22"/>
          <w:szCs w:val="28"/>
          <w:lang w:eastAsia="zh-CN"/>
        </w:rPr>
        <w:t xml:space="preserve"> mapping images of (e) PtCo-700°C-10h-A and (f) PtCo-350°C-10h-A catalysts.</w:t>
      </w:r>
    </w:p>
    <w:p w14:paraId="3CCDD498" w14:textId="77777777" w:rsidR="00F75F9F" w:rsidRPr="00BA19BC" w:rsidRDefault="00F75F9F" w:rsidP="005D6AA7">
      <w:pPr>
        <w:pStyle w:val="paper"/>
        <w:spacing w:line="360" w:lineRule="auto"/>
        <w:ind w:firstLineChars="100" w:firstLine="240"/>
        <w:rPr>
          <w:rFonts w:eastAsia="游明朝"/>
          <w:szCs w:val="24"/>
        </w:rPr>
      </w:pPr>
    </w:p>
    <w:p w14:paraId="4D3777E3" w14:textId="02EFACEB" w:rsidR="001E5E86" w:rsidRPr="00BA19BC" w:rsidRDefault="001E5E86" w:rsidP="007844B7">
      <w:pPr>
        <w:pStyle w:val="paper"/>
        <w:spacing w:line="360" w:lineRule="auto"/>
        <w:ind w:firstLineChars="100" w:firstLine="240"/>
        <w:rPr>
          <w:rFonts w:eastAsia="游明朝"/>
          <w:szCs w:val="24"/>
        </w:rPr>
      </w:pPr>
      <w:r w:rsidRPr="00BA19BC">
        <w:rPr>
          <w:rFonts w:eastAsia="游明朝"/>
          <w:szCs w:val="24"/>
        </w:rPr>
        <w:t xml:space="preserve">In the observed STEM images, all particles exhibit a continuous atomic arrangement from the crystalline core to the surface, with no indication of a distinct dislocation or amorphization. Note that the topmost layer of each sample seems blurred, which may be attributed to the small number of atoms in the surface layer and the increased positional displacement of these atoms. Even in the samples after acid treatment, the surface atoms appear to be arranged epitaxially with the underlying lattice, but only the ordered </w:t>
      </w:r>
      <w:proofErr w:type="spellStart"/>
      <w:r w:rsidRPr="00BA19BC">
        <w:rPr>
          <w:rFonts w:eastAsia="游明朝"/>
          <w:szCs w:val="24"/>
        </w:rPr>
        <w:t>PtCo</w:t>
      </w:r>
      <w:proofErr w:type="spellEnd"/>
      <w:r w:rsidRPr="00BA19BC">
        <w:rPr>
          <w:rFonts w:eastAsia="游明朝"/>
          <w:szCs w:val="24"/>
        </w:rPr>
        <w:t xml:space="preserve"> catalysts develop a clear Pt-rich surface layer with a thickness of 2-3 atomic layers, as shown by the intense atomic layers rather than the alternating layers (</w:t>
      </w:r>
      <w:r w:rsidR="00EB127A" w:rsidRPr="00BA19BC">
        <w:rPr>
          <w:rFonts w:eastAsia="游明朝"/>
          <w:szCs w:val="24"/>
        </w:rPr>
        <w:t>Figure</w:t>
      </w:r>
      <w:r w:rsidRPr="00BA19BC">
        <w:rPr>
          <w:rFonts w:eastAsia="游明朝"/>
          <w:szCs w:val="24"/>
        </w:rPr>
        <w:t xml:space="preserve"> 2c). </w:t>
      </w:r>
      <w:r w:rsidR="00CE2335" w:rsidRPr="00BA19BC">
        <w:rPr>
          <w:rFonts w:eastAsia="游明朝" w:hint="eastAsia"/>
          <w:szCs w:val="24"/>
        </w:rPr>
        <w:t>This clear</w:t>
      </w:r>
      <w:r w:rsidR="00786AC1" w:rsidRPr="00BA19BC">
        <w:rPr>
          <w:rFonts w:eastAsia="游明朝" w:hint="eastAsia"/>
          <w:szCs w:val="24"/>
        </w:rPr>
        <w:t xml:space="preserve"> Pt-rich layer was straightforwardly </w:t>
      </w:r>
      <w:r w:rsidR="00694038" w:rsidRPr="00BA19BC">
        <w:rPr>
          <w:rFonts w:eastAsia="游明朝" w:hint="eastAsia"/>
          <w:szCs w:val="24"/>
        </w:rPr>
        <w:t xml:space="preserve">visualized by the </w:t>
      </w:r>
      <w:bookmarkStart w:id="13" w:name="_Hlk194421588"/>
      <w:r w:rsidR="00694038" w:rsidRPr="00BA19BC">
        <w:rPr>
          <w:rFonts w:eastAsia="游明朝"/>
          <w:szCs w:val="24"/>
        </w:rPr>
        <w:t>electron energy loss spectroscopy (EELS) mapping</w:t>
      </w:r>
      <w:r w:rsidR="007A18F0" w:rsidRPr="00BA19BC">
        <w:rPr>
          <w:rFonts w:eastAsia="游明朝" w:hint="eastAsia"/>
          <w:szCs w:val="24"/>
        </w:rPr>
        <w:t xml:space="preserve"> </w:t>
      </w:r>
      <w:bookmarkEnd w:id="13"/>
      <w:r w:rsidR="007A18F0" w:rsidRPr="00BA19BC">
        <w:rPr>
          <w:rFonts w:eastAsia="游明朝" w:hint="eastAsia"/>
          <w:szCs w:val="24"/>
        </w:rPr>
        <w:t>(</w:t>
      </w:r>
      <w:r w:rsidR="00EB127A" w:rsidRPr="00BA19BC">
        <w:rPr>
          <w:rFonts w:eastAsia="游明朝" w:hint="eastAsia"/>
          <w:szCs w:val="24"/>
        </w:rPr>
        <w:t>Figure</w:t>
      </w:r>
      <w:r w:rsidR="007A18F0" w:rsidRPr="00BA19BC">
        <w:rPr>
          <w:rFonts w:eastAsia="游明朝" w:hint="eastAsia"/>
          <w:szCs w:val="24"/>
        </w:rPr>
        <w:t xml:space="preserve"> 2e). </w:t>
      </w:r>
      <w:r w:rsidR="00807D6C" w:rsidRPr="00BA19BC">
        <w:rPr>
          <w:rFonts w:eastAsia="游明朝"/>
          <w:szCs w:val="24"/>
        </w:rPr>
        <w:t xml:space="preserve">While these observations could be interpreted as a higher ordering degree improving the retention of Co during the acid treatment </w:t>
      </w:r>
      <w:r w:rsidR="00807D6C" w:rsidRPr="00BA19BC">
        <w:rPr>
          <w:rFonts w:eastAsia="DengXian"/>
          <w:szCs w:val="24"/>
          <w:lang w:eastAsia="zh-CN"/>
        </w:rPr>
        <w:fldChar w:fldCharType="begin">
          <w:fldData xml:space="preserve">PEVuZE5vdGU+PENpdGU+PEF1dGhvcj5aaGFvPC9BdXRob3I+PFllYXI+MjAyMTwvWWVhcj48UmVj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==
</w:fldData>
        </w:fldChar>
      </w:r>
      <w:r w:rsidR="00467024" w:rsidRPr="00BA19BC">
        <w:rPr>
          <w:rFonts w:eastAsia="DengXian"/>
          <w:szCs w:val="24"/>
          <w:lang w:eastAsia="zh-CN"/>
        </w:rPr>
        <w:instrText xml:space="preserve"> ADDIN EN.CITE </w:instrText>
      </w:r>
      <w:r w:rsidR="00467024" w:rsidRPr="00BA19BC">
        <w:rPr>
          <w:rFonts w:eastAsia="DengXian"/>
          <w:szCs w:val="24"/>
          <w:lang w:eastAsia="zh-CN"/>
        </w:rPr>
        <w:fldChar w:fldCharType="begin">
          <w:fldData xml:space="preserve">PEVuZE5vdGU+PENpdGU+PEF1dGhvcj5aaGFvPC9BdXRob3I+PFllYXI+MjAyMTwvWWVhcj48UmVj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==
</w:fldData>
        </w:fldChar>
      </w:r>
      <w:r w:rsidR="00467024" w:rsidRPr="00BA19BC">
        <w:rPr>
          <w:rFonts w:eastAsia="DengXian"/>
          <w:szCs w:val="24"/>
          <w:lang w:eastAsia="zh-CN"/>
        </w:rPr>
        <w:instrText xml:space="preserve"> ADDIN EN.CITE.DATA </w:instrText>
      </w:r>
      <w:r w:rsidR="00467024" w:rsidRPr="00BA19BC">
        <w:rPr>
          <w:rFonts w:eastAsia="DengXian"/>
          <w:szCs w:val="24"/>
          <w:lang w:eastAsia="zh-CN"/>
        </w:rPr>
      </w:r>
      <w:r w:rsidR="00467024" w:rsidRPr="00BA19BC">
        <w:rPr>
          <w:rFonts w:eastAsia="DengXian"/>
          <w:szCs w:val="24"/>
          <w:lang w:eastAsia="zh-CN"/>
        </w:rPr>
        <w:fldChar w:fldCharType="end"/>
      </w:r>
      <w:r w:rsidR="00807D6C" w:rsidRPr="00BA19BC">
        <w:rPr>
          <w:rFonts w:eastAsia="DengXian"/>
          <w:szCs w:val="24"/>
          <w:lang w:eastAsia="zh-CN"/>
        </w:rPr>
      </w:r>
      <w:r w:rsidR="00807D6C" w:rsidRPr="00BA19BC">
        <w:rPr>
          <w:rFonts w:eastAsia="DengXian"/>
          <w:szCs w:val="24"/>
          <w:lang w:eastAsia="zh-CN"/>
        </w:rPr>
        <w:fldChar w:fldCharType="separate"/>
      </w:r>
      <w:r w:rsidR="00467024" w:rsidRPr="00BA19BC">
        <w:rPr>
          <w:rFonts w:eastAsia="DengXian"/>
          <w:noProof/>
          <w:szCs w:val="24"/>
          <w:vertAlign w:val="superscript"/>
          <w:lang w:eastAsia="zh-CN"/>
        </w:rPr>
        <w:t>12, 37-38</w:t>
      </w:r>
      <w:r w:rsidR="00807D6C" w:rsidRPr="00BA19BC">
        <w:rPr>
          <w:rFonts w:eastAsia="DengXian"/>
          <w:szCs w:val="24"/>
          <w:lang w:eastAsia="zh-CN"/>
        </w:rPr>
        <w:fldChar w:fldCharType="end"/>
      </w:r>
      <w:r w:rsidR="00807D6C" w:rsidRPr="00BA19BC">
        <w:rPr>
          <w:rFonts w:eastAsia="游明朝"/>
          <w:szCs w:val="24"/>
        </w:rPr>
        <w:t xml:space="preserve">. </w:t>
      </w:r>
      <w:r w:rsidRPr="00BA19BC">
        <w:rPr>
          <w:rFonts w:eastAsia="游明朝"/>
          <w:szCs w:val="24"/>
        </w:rPr>
        <w:t xml:space="preserve">In this Pt-rich layer, the metal-to-metal distance is consistent with the </w:t>
      </w:r>
      <w:r w:rsidRPr="00BA19BC">
        <w:rPr>
          <w:rFonts w:eastAsia="游明朝"/>
          <w:szCs w:val="24"/>
        </w:rPr>
        <w:lastRenderedPageBreak/>
        <w:t xml:space="preserve">underlying </w:t>
      </w:r>
      <w:proofErr w:type="spellStart"/>
      <w:r w:rsidRPr="00BA19BC">
        <w:rPr>
          <w:rFonts w:eastAsia="游明朝"/>
          <w:szCs w:val="24"/>
        </w:rPr>
        <w:t>PtCo</w:t>
      </w:r>
      <w:proofErr w:type="spellEnd"/>
      <w:r w:rsidRPr="00BA19BC">
        <w:rPr>
          <w:rFonts w:eastAsia="游明朝"/>
          <w:szCs w:val="24"/>
        </w:rPr>
        <w:t xml:space="preserve"> crystal along the layer, but that across the layer is longer. </w:t>
      </w:r>
      <w:r w:rsidR="00294686" w:rsidRPr="00BA19BC">
        <w:rPr>
          <w:rFonts w:eastAsia="游明朝"/>
          <w:szCs w:val="24"/>
        </w:rPr>
        <w:t>This illustrates the compressed stress from the underlying alloy is clearly anisotropic. In contrast, the disordered sample does not have such a clear Co-deficient, ordered layer, showing a rather gradual decrease in Co concentration towards the surface (</w:t>
      </w:r>
      <w:r w:rsidR="00EB127A" w:rsidRPr="00BA19BC">
        <w:rPr>
          <w:rFonts w:eastAsia="游明朝"/>
          <w:szCs w:val="24"/>
        </w:rPr>
        <w:t>Figures</w:t>
      </w:r>
      <w:r w:rsidR="00294686" w:rsidRPr="00BA19BC">
        <w:rPr>
          <w:rFonts w:eastAsia="游明朝"/>
          <w:szCs w:val="24"/>
        </w:rPr>
        <w:t xml:space="preserve"> 2d, 2</w:t>
      </w:r>
      <w:r w:rsidR="006C7826" w:rsidRPr="00BA19BC">
        <w:rPr>
          <w:rFonts w:eastAsia="游明朝"/>
          <w:szCs w:val="24"/>
        </w:rPr>
        <w:t>f</w:t>
      </w:r>
      <w:r w:rsidR="00294686" w:rsidRPr="00BA19BC">
        <w:rPr>
          <w:rFonts w:eastAsia="游明朝"/>
          <w:szCs w:val="24"/>
        </w:rPr>
        <w:t>).</w:t>
      </w:r>
    </w:p>
    <w:p w14:paraId="73AFA9F9" w14:textId="6FD3D792" w:rsidR="005304D4" w:rsidRPr="00BA19BC" w:rsidRDefault="00D423B3" w:rsidP="005304D4">
      <w:pPr>
        <w:pStyle w:val="paper"/>
        <w:spacing w:line="360" w:lineRule="auto"/>
        <w:ind w:firstLineChars="100" w:firstLine="240"/>
        <w:rPr>
          <w:rFonts w:eastAsia="游明朝"/>
          <w:szCs w:val="24"/>
        </w:rPr>
      </w:pPr>
      <w:r w:rsidRPr="00BA19BC">
        <w:rPr>
          <w:rFonts w:eastAsia="游明朝"/>
          <w:szCs w:val="24"/>
        </w:rPr>
        <w:t xml:space="preserve">The EELS mapping results, combined with the HAADF-STEM images, highlight the impact of the ordering degree on the formation of the Pt-rich shell. The thinner Pt-rich layer observed in the ordered catalyst may indicate that the ordered phase, with its stronger Pt-Co bonding, can influence the structure and composition of the surface layer, even before acid treatment. This difference in the surface layer structure could have implications for the catalytic activity and stability of the </w:t>
      </w:r>
      <w:proofErr w:type="spellStart"/>
      <w:r w:rsidRPr="00BA19BC">
        <w:rPr>
          <w:rFonts w:eastAsia="游明朝"/>
          <w:szCs w:val="24"/>
        </w:rPr>
        <w:t>PtCo</w:t>
      </w:r>
      <w:proofErr w:type="spellEnd"/>
      <w:r w:rsidRPr="00BA19BC">
        <w:rPr>
          <w:rFonts w:eastAsia="游明朝"/>
          <w:szCs w:val="24"/>
        </w:rPr>
        <w:t xml:space="preserve"> catalysts. While particle size also plays a role in the dissolution behavior during acid treatment </w:t>
      </w:r>
      <w:r w:rsidRPr="00BA19BC">
        <w:rPr>
          <w:rFonts w:eastAsia="DengXian"/>
          <w:szCs w:val="24"/>
          <w:lang w:eastAsia="zh-CN"/>
        </w:rPr>
        <w:fldChar w:fldCharType="begin"/>
      </w:r>
      <w:r w:rsidR="00022972" w:rsidRPr="00BA19BC">
        <w:rPr>
          <w:rFonts w:eastAsia="DengXian"/>
          <w:szCs w:val="24"/>
          <w:lang w:eastAsia="zh-CN"/>
        </w:rPr>
        <w:instrText xml:space="preserve"> ADDIN EN.CITE &lt;EndNote&gt;&lt;Cite&gt;&lt;Author&gt;Zeng&lt;/Author&gt;&lt;Year&gt;2022&lt;/Year&gt;&lt;RecNum&gt;567&lt;/RecNum&gt;&lt;DisplayText&gt;&lt;style face="superscript"&gt;15&lt;/style&gt;&lt;/DisplayText&gt;&lt;record&gt;&lt;rec-number&gt;567&lt;/rec-number&gt;&lt;foreign-keys&gt;&lt;key app="EN" db-id="eawet2aaapsazfe5vxox2xs1xvzrv2w2azxx" timestamp="1678171095" guid="e28cd88b-1287-4bcb-9296-b2bc7dfcce6a"&gt;567&lt;/key&gt;&lt;/foreign-keys&gt;&lt;ref-type name="Journal Article"&gt;17&lt;/ref-type&gt;&lt;contributors&gt;&lt;authors&gt;&lt;author&gt;Zeng, Wei-Jie&lt;/author&gt;&lt;author&gt;Wang, Chang&lt;/author&gt;&lt;author&gt;Yan, Qiang-Qiang&lt;/author&gt;&lt;author&gt;Yin, Peng&lt;/author&gt;&lt;author&gt;Tong, Lei&lt;/author&gt;&lt;author&gt;Liang, Hai-Wei&lt;/author&gt;&lt;/authors&gt;&lt;/contributors&gt;&lt;titles&gt;&lt;title&gt;Phase diagrams guide synthesis of highly ordered intermetallic electrocatalysts: separating alloying and ordering stages&lt;/title&gt;&lt;secondary-title&gt;Nature Communications&lt;/secondary-title&gt;&lt;/titles&gt;&lt;periodical&gt;&lt;full-title&gt;Nature Communications&lt;/full-title&gt;&lt;/periodical&gt;&lt;pages&gt;7654&lt;/pages&gt;&lt;volume&gt;13&lt;/volume&gt;&lt;number&gt;1&lt;/number&gt;&lt;dates&gt;&lt;year&gt;2022&lt;/year&gt;&lt;pub-dates&gt;&lt;date&gt;2022/12/10&lt;/date&gt;&lt;/pub-dates&gt;&lt;/dates&gt;&lt;isbn&gt;2041-1723&lt;/isbn&gt;&lt;urls&gt;&lt;related-urls&gt;&lt;url&gt;https://doi.org/10.1038/s41467-022-35457-1&lt;/url&gt;&lt;/related-urls&gt;&lt;/urls&gt;&lt;electronic-resource-num&gt;10.1038/s41467-022-35457-1&lt;/electronic-resource-num&gt;&lt;/record&gt;&lt;/Cite&gt;&lt;/EndNote&gt;</w:instrText>
      </w:r>
      <w:r w:rsidRPr="00BA19BC">
        <w:rPr>
          <w:rFonts w:eastAsia="DengXian"/>
          <w:szCs w:val="24"/>
          <w:lang w:eastAsia="zh-CN"/>
        </w:rPr>
        <w:fldChar w:fldCharType="separate"/>
      </w:r>
      <w:r w:rsidR="00022972" w:rsidRPr="00BA19BC">
        <w:rPr>
          <w:rFonts w:eastAsia="DengXian"/>
          <w:noProof/>
          <w:szCs w:val="24"/>
          <w:vertAlign w:val="superscript"/>
          <w:lang w:eastAsia="zh-CN"/>
        </w:rPr>
        <w:t>15</w:t>
      </w:r>
      <w:r w:rsidRPr="00BA19BC">
        <w:rPr>
          <w:rFonts w:eastAsia="DengXian"/>
          <w:szCs w:val="24"/>
          <w:lang w:eastAsia="zh-CN"/>
        </w:rPr>
        <w:fldChar w:fldCharType="end"/>
      </w:r>
      <w:r w:rsidRPr="00BA19BC">
        <w:rPr>
          <w:rFonts w:eastAsia="游明朝"/>
          <w:szCs w:val="24"/>
        </w:rPr>
        <w:t xml:space="preserve">, the observed differences in the remaining Co ratio and atomic arrangement in the sublayers, as revealed by the STEM images, indicate that the ordering degree is a significant factor in enhancing the durability of the </w:t>
      </w:r>
      <w:proofErr w:type="spellStart"/>
      <w:r w:rsidRPr="00BA19BC">
        <w:rPr>
          <w:rFonts w:eastAsia="游明朝"/>
          <w:szCs w:val="24"/>
        </w:rPr>
        <w:t>PtCo</w:t>
      </w:r>
      <w:proofErr w:type="spellEnd"/>
      <w:r w:rsidRPr="00BA19BC">
        <w:rPr>
          <w:rFonts w:eastAsia="游明朝"/>
          <w:szCs w:val="24"/>
        </w:rPr>
        <w:t xml:space="preserve"> catalysts. Further analysis and discussion on the interplay between ordering degree and particle size will be presented in the following sections.</w:t>
      </w:r>
      <w:bookmarkStart w:id="14" w:name="_Hlk164269079"/>
    </w:p>
    <w:p w14:paraId="3569AC24" w14:textId="4F637C20" w:rsidR="00137301" w:rsidRPr="00BA19BC" w:rsidRDefault="001C421D" w:rsidP="005304D4">
      <w:pPr>
        <w:pStyle w:val="paper"/>
        <w:spacing w:line="360" w:lineRule="auto"/>
        <w:rPr>
          <w:rFonts w:eastAsia="游明朝"/>
          <w:b/>
          <w:bCs/>
          <w:szCs w:val="24"/>
        </w:rPr>
      </w:pPr>
      <w:r w:rsidRPr="00BA19BC">
        <w:rPr>
          <w:rFonts w:eastAsia="游明朝"/>
          <w:b/>
          <w:bCs/>
        </w:rPr>
        <w:t xml:space="preserve">Electronic and Local Structural Analysis of </w:t>
      </w:r>
      <w:proofErr w:type="spellStart"/>
      <w:r w:rsidRPr="00BA19BC">
        <w:rPr>
          <w:rFonts w:eastAsia="游明朝"/>
          <w:b/>
          <w:bCs/>
        </w:rPr>
        <w:t>PtCo</w:t>
      </w:r>
      <w:proofErr w:type="spellEnd"/>
      <w:r w:rsidRPr="00BA19BC">
        <w:rPr>
          <w:rFonts w:eastAsia="游明朝"/>
          <w:b/>
          <w:bCs/>
        </w:rPr>
        <w:t xml:space="preserve"> Catalysts by </w:t>
      </w:r>
      <w:r w:rsidR="007822F1" w:rsidRPr="00BA19BC">
        <w:rPr>
          <w:rFonts w:eastAsia="游明朝"/>
          <w:b/>
          <w:bCs/>
        </w:rPr>
        <w:t xml:space="preserve">X-ray absorption spectroscopy </w:t>
      </w:r>
      <w:r w:rsidRPr="00BA19BC">
        <w:rPr>
          <w:rFonts w:eastAsia="游明朝"/>
          <w:b/>
          <w:bCs/>
        </w:rPr>
        <w:t>XAS</w:t>
      </w:r>
    </w:p>
    <w:p w14:paraId="2A99E638" w14:textId="725CDECB" w:rsidR="0008227C" w:rsidRPr="00BA19BC" w:rsidRDefault="0008227C" w:rsidP="00137301">
      <w:pPr>
        <w:pStyle w:val="paper"/>
        <w:spacing w:line="360" w:lineRule="auto"/>
        <w:rPr>
          <w:rFonts w:eastAsia="游明朝"/>
        </w:rPr>
      </w:pPr>
      <w:r w:rsidRPr="00BA19BC">
        <w:rPr>
          <w:rFonts w:eastAsia="游明朝"/>
        </w:rPr>
        <w:t xml:space="preserve">To further investigate the electronic and local structural changes associated with the formation of the ordered phase, we performed ex-situ X-ray absorption spectroscopy (XAS) analysis on acid-treated </w:t>
      </w:r>
      <w:proofErr w:type="spellStart"/>
      <w:r w:rsidRPr="00BA19BC">
        <w:rPr>
          <w:rFonts w:eastAsia="游明朝"/>
        </w:rPr>
        <w:t>PtCo</w:t>
      </w:r>
      <w:proofErr w:type="spellEnd"/>
      <w:r w:rsidRPr="00BA19BC">
        <w:rPr>
          <w:rFonts w:eastAsia="游明朝"/>
        </w:rPr>
        <w:t xml:space="preserve"> catalysts. </w:t>
      </w:r>
      <w:r w:rsidR="00EB127A" w:rsidRPr="00BA19BC">
        <w:rPr>
          <w:rFonts w:eastAsia="游明朝"/>
        </w:rPr>
        <w:t>Figures</w:t>
      </w:r>
      <w:r w:rsidRPr="00BA19BC">
        <w:rPr>
          <w:rFonts w:eastAsia="游明朝"/>
        </w:rPr>
        <w:t xml:space="preserve"> </w:t>
      </w:r>
      <w:r w:rsidR="00E05F70" w:rsidRPr="00BA19BC">
        <w:rPr>
          <w:rFonts w:eastAsia="游明朝" w:hint="eastAsia"/>
        </w:rPr>
        <w:t>3</w:t>
      </w:r>
      <w:r w:rsidRPr="00BA19BC">
        <w:rPr>
          <w:rFonts w:eastAsia="游明朝"/>
        </w:rPr>
        <w:t xml:space="preserve">a and </w:t>
      </w:r>
      <w:r w:rsidR="00E05F70" w:rsidRPr="00BA19BC">
        <w:rPr>
          <w:rFonts w:eastAsia="游明朝" w:hint="eastAsia"/>
        </w:rPr>
        <w:t>3</w:t>
      </w:r>
      <w:r w:rsidRPr="00BA19BC">
        <w:rPr>
          <w:rFonts w:eastAsia="游明朝"/>
        </w:rPr>
        <w:t xml:space="preserve">b </w:t>
      </w:r>
      <w:proofErr w:type="gramStart"/>
      <w:r w:rsidRPr="00BA19BC">
        <w:rPr>
          <w:rFonts w:eastAsia="游明朝"/>
        </w:rPr>
        <w:t>show  Pt</w:t>
      </w:r>
      <w:proofErr w:type="gramEnd"/>
      <w:r w:rsidRPr="00BA19BC">
        <w:rPr>
          <w:rFonts w:eastAsia="游明朝"/>
        </w:rPr>
        <w:t xml:space="preserve"> L3-edge X-ray absorption near-edge structure (XANES) spectra for the </w:t>
      </w:r>
      <w:proofErr w:type="spellStart"/>
      <w:r w:rsidRPr="00BA19BC">
        <w:rPr>
          <w:rFonts w:eastAsia="游明朝"/>
        </w:rPr>
        <w:t>PtCo</w:t>
      </w:r>
      <w:proofErr w:type="spellEnd"/>
      <w:r w:rsidRPr="00BA19BC">
        <w:rPr>
          <w:rFonts w:eastAsia="游明朝"/>
        </w:rPr>
        <w:t xml:space="preserve"> catalysts treated at 350°C (disordered) and 700°C (ordered), respectively. A decrease in white line intensity is observed with increasing annealing time, which correlates with the formation of the ordered phase. This decrease is attributed to the increased interaction between Pt and Co, leading to a change in the electronic structure of Pt. The Co K-edge XANES spectra (</w:t>
      </w:r>
      <w:r w:rsidR="00EB127A" w:rsidRPr="00BA19BC">
        <w:rPr>
          <w:rFonts w:eastAsia="游明朝"/>
        </w:rPr>
        <w:t>Figures</w:t>
      </w:r>
      <w:r w:rsidRPr="00BA19BC">
        <w:rPr>
          <w:rFonts w:eastAsia="游明朝"/>
        </w:rPr>
        <w:t xml:space="preserve"> </w:t>
      </w:r>
      <w:r w:rsidR="006C215D" w:rsidRPr="00BA19BC">
        <w:rPr>
          <w:rFonts w:eastAsia="游明朝" w:hint="eastAsia"/>
        </w:rPr>
        <w:t>3</w:t>
      </w:r>
      <w:r w:rsidRPr="00BA19BC">
        <w:rPr>
          <w:rFonts w:eastAsia="游明朝"/>
        </w:rPr>
        <w:t xml:space="preserve">c and </w:t>
      </w:r>
      <w:r w:rsidR="006C215D" w:rsidRPr="00BA19BC">
        <w:rPr>
          <w:rFonts w:eastAsia="游明朝" w:hint="eastAsia"/>
        </w:rPr>
        <w:t>3</w:t>
      </w:r>
      <w:r w:rsidRPr="00BA19BC">
        <w:rPr>
          <w:rFonts w:eastAsia="游明朝"/>
        </w:rPr>
        <w:t xml:space="preserve">d) </w:t>
      </w:r>
      <w:r w:rsidR="00C46A84" w:rsidRPr="00BA19BC">
        <w:rPr>
          <w:rFonts w:eastAsia="游明朝"/>
        </w:rPr>
        <w:t>provides</w:t>
      </w:r>
      <w:r w:rsidRPr="00BA19BC">
        <w:rPr>
          <w:rFonts w:eastAsia="游明朝"/>
        </w:rPr>
        <w:t xml:space="preserve"> further evidence for this interaction. The white line peak intensity at the Co K-edge follows the order of 20 h &gt; 10 h &gt; 2 h</w:t>
      </w:r>
      <w:r w:rsidR="001234FC" w:rsidRPr="00BA19BC">
        <w:rPr>
          <w:rFonts w:eastAsia="游明朝"/>
        </w:rPr>
        <w:t>.</w:t>
      </w:r>
      <w:r w:rsidRPr="00BA19BC">
        <w:rPr>
          <w:rFonts w:eastAsia="游明朝"/>
        </w:rPr>
        <w:t xml:space="preserve"> </w:t>
      </w:r>
      <w:r w:rsidR="001234FC" w:rsidRPr="00BA19BC">
        <w:rPr>
          <w:rFonts w:eastAsia="游明朝"/>
        </w:rPr>
        <w:t xml:space="preserve">The trends observed </w:t>
      </w:r>
      <w:r w:rsidR="001234FC" w:rsidRPr="00BA19BC">
        <w:rPr>
          <w:rFonts w:eastAsia="游明朝"/>
        </w:rPr>
        <w:lastRenderedPageBreak/>
        <w:t xml:space="preserve">in the Co K-edge XANES spectra </w:t>
      </w:r>
      <w:r w:rsidR="00D63993" w:rsidRPr="00BA19BC">
        <w:rPr>
          <w:rFonts w:eastAsia="游明朝"/>
        </w:rPr>
        <w:t xml:space="preserve">also </w:t>
      </w:r>
      <w:r w:rsidR="001234FC" w:rsidRPr="00BA19BC">
        <w:rPr>
          <w:rFonts w:eastAsia="游明朝"/>
        </w:rPr>
        <w:t xml:space="preserve">suggest changes in the electronic environment of Co </w:t>
      </w:r>
      <w:bookmarkStart w:id="15" w:name="_Hlk194410286"/>
      <w:r w:rsidR="001234FC" w:rsidRPr="00BA19BC">
        <w:rPr>
          <w:rFonts w:eastAsia="游明朝"/>
        </w:rPr>
        <w:t>with an increase in thermal treatment time</w:t>
      </w:r>
      <w:bookmarkEnd w:id="15"/>
      <w:r w:rsidR="001234FC" w:rsidRPr="00BA19BC">
        <w:rPr>
          <w:rFonts w:eastAsia="游明朝"/>
        </w:rPr>
        <w:t>.</w:t>
      </w:r>
      <w:r w:rsidRPr="00BA19BC">
        <w:rPr>
          <w:rFonts w:eastAsia="游明朝"/>
        </w:rPr>
        <w:t xml:space="preserve"> This reduction in white line intensity is more significant for the sample treated at 7</w:t>
      </w:r>
      <w:r w:rsidR="00EB4925" w:rsidRPr="00BA19BC">
        <w:rPr>
          <w:rFonts w:eastAsia="游明朝"/>
        </w:rPr>
        <w:t>0</w:t>
      </w:r>
      <w:r w:rsidRPr="00BA19BC">
        <w:rPr>
          <w:rFonts w:eastAsia="游明朝"/>
        </w:rPr>
        <w:t xml:space="preserve">0°C than that at 350°C (see also </w:t>
      </w:r>
      <w:r w:rsidR="00EB127A" w:rsidRPr="00BA19BC">
        <w:rPr>
          <w:rFonts w:eastAsia="游明朝"/>
        </w:rPr>
        <w:t>Figures</w:t>
      </w:r>
      <w:r w:rsidRPr="00BA19BC">
        <w:rPr>
          <w:rFonts w:eastAsia="游明朝"/>
        </w:rPr>
        <w:t xml:space="preserve"> S</w:t>
      </w:r>
      <w:r w:rsidR="00194ABF" w:rsidRPr="00BA19BC">
        <w:rPr>
          <w:rFonts w:eastAsia="游明朝" w:hint="eastAsia"/>
        </w:rPr>
        <w:t>3</w:t>
      </w:r>
      <w:r w:rsidR="00B349AD" w:rsidRPr="00BA19BC">
        <w:rPr>
          <w:rFonts w:eastAsia="游明朝" w:hint="eastAsia"/>
        </w:rPr>
        <w:t xml:space="preserve"> and S4</w:t>
      </w:r>
      <w:r w:rsidRPr="00BA19BC">
        <w:rPr>
          <w:rFonts w:eastAsia="游明朝"/>
        </w:rPr>
        <w:t xml:space="preserve"> for other samples), suggesting that a higher ordering degree contributes to a </w:t>
      </w:r>
      <w:r w:rsidR="001758F0" w:rsidRPr="00BA19BC">
        <w:rPr>
          <w:rFonts w:eastAsia="游明朝"/>
          <w:noProof/>
        </w:rPr>
        <w:drawing>
          <wp:anchor distT="0" distB="0" distL="114300" distR="114300" simplePos="0" relativeHeight="251679744" behindDoc="0" locked="0" layoutInCell="1" allowOverlap="1" wp14:anchorId="1851E39D" wp14:editId="76D3182B">
            <wp:simplePos x="0" y="0"/>
            <wp:positionH relativeFrom="margin">
              <wp:align>right</wp:align>
            </wp:positionH>
            <wp:positionV relativeFrom="paragraph">
              <wp:posOffset>1613535</wp:posOffset>
            </wp:positionV>
            <wp:extent cx="5271135" cy="2997200"/>
            <wp:effectExtent l="0" t="0" r="0" b="0"/>
            <wp:wrapSquare wrapText="bothSides"/>
            <wp:docPr id="7646102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1135" cy="2997200"/>
                    </a:xfrm>
                    <a:prstGeom prst="rect">
                      <a:avLst/>
                    </a:prstGeom>
                    <a:noFill/>
                  </pic:spPr>
                </pic:pic>
              </a:graphicData>
            </a:graphic>
            <wp14:sizeRelH relativeFrom="page">
              <wp14:pctWidth>0</wp14:pctWidth>
            </wp14:sizeRelH>
            <wp14:sizeRelV relativeFrom="page">
              <wp14:pctHeight>0</wp14:pctHeight>
            </wp14:sizeRelV>
          </wp:anchor>
        </w:drawing>
      </w:r>
      <w:r w:rsidRPr="00BA19BC">
        <w:rPr>
          <w:rFonts w:eastAsia="游明朝"/>
        </w:rPr>
        <w:t>stronger interaction between Co and Pt</w:t>
      </w:r>
      <w:r w:rsidR="000540D6" w:rsidRPr="00BA19BC">
        <w:rPr>
          <w:rFonts w:eastAsia="游明朝"/>
        </w:rPr>
        <w:t>.</w:t>
      </w:r>
      <w:r w:rsidR="0031056E" w:rsidRPr="00BA19BC">
        <w:rPr>
          <w:rFonts w:eastAsia="游明朝"/>
        </w:rPr>
        <w:fldChar w:fldCharType="begin"/>
      </w:r>
      <w:r w:rsidR="00467024" w:rsidRPr="00BA19BC">
        <w:rPr>
          <w:rFonts w:eastAsia="游明朝"/>
        </w:rPr>
        <w:instrText xml:space="preserve"> ADDIN EN.CITE &lt;EndNote&gt;&lt;Cite&gt;&lt;Author&gt;Gao&lt;/Author&gt;&lt;Year&gt;2023&lt;/Year&gt;&lt;RecNum&gt;642&lt;/RecNum&gt;&lt;DisplayText&gt;&lt;style face="superscript"&gt;39&lt;/style&gt;&lt;/DisplayText&gt;&lt;record&gt;&lt;rec-number&gt;642&lt;/rec-number&gt;&lt;foreign-keys&gt;&lt;key app="EN" db-id="eawet2aaapsazfe5vxox2xs1xvzrv2w2azxx" timestamp="1692778030" guid="960568f3-743a-4c6e-b566-e79086081546"&gt;642&lt;/key&gt;&lt;/foreign-keys&gt;&lt;ref-type name="Journal Article"&gt;17&lt;/ref-type&gt;&lt;contributors&gt;&lt;authors&gt;&lt;author&gt;Gao, Yunfei&lt;/author&gt;&lt;author&gt;Uchiyama, Tomoki&lt;/author&gt;&lt;author&gt;Yamamoto, Kentaro&lt;/author&gt;&lt;author&gt;Watanabe, Toshiki&lt;/author&gt;&lt;author&gt;Tominaka, Satoshi&lt;/author&gt;&lt;author&gt;Thakur, Neha&lt;/author&gt;&lt;author&gt;Sato, Ryota&lt;/author&gt;&lt;author&gt;Teranishi, Toshiharu&lt;/author&gt;&lt;author&gt;Imai, Hideto&lt;/author&gt;&lt;author&gt;Sakurai, Yoshiharu&lt;/author&gt;&lt;author&gt;Uchimoto, Yoshiharu&lt;/author&gt;&lt;/authors&gt;&lt;/contributors&gt;&lt;titles&gt;&lt;title&gt;Origin of High Activity and Durability of Confined Ordered Intermetallic PtCo Catalysts for the Oxygen Reduction Reaction in Rotating Disk Electrode and Fuel Cell Operating Conditions&lt;/title&gt;&lt;secondary-title&gt;ACS Catalysis&lt;/secondary-title&gt;&lt;/titles&gt;&lt;periodical&gt;&lt;full-title&gt;ACS Catalysis&lt;/full-title&gt;&lt;/periodical&gt;&lt;pages&gt;10988-11000&lt;/pages&gt;&lt;dates&gt;&lt;year&gt;2023&lt;/year&gt;&lt;pub-dates&gt;&lt;date&gt;2023/08/04&lt;/date&gt;&lt;/pub-dates&gt;&lt;/dates&gt;&lt;publisher&gt;American Chemical Society&lt;/publisher&gt;&lt;urls&gt;&lt;related-urls&gt;&lt;url&gt;https://doi.org/10.1021/acscatal.3c01926&lt;/url&gt;&lt;/related-urls&gt;&lt;/urls&gt;&lt;electronic-resource-num&gt;10.1021/acscatal.3c01926&lt;/electronic-resource-num&gt;&lt;/record&gt;&lt;/Cite&gt;&lt;/EndNote&gt;</w:instrText>
      </w:r>
      <w:r w:rsidR="0031056E" w:rsidRPr="00BA19BC">
        <w:rPr>
          <w:rFonts w:eastAsia="游明朝"/>
        </w:rPr>
        <w:fldChar w:fldCharType="separate"/>
      </w:r>
      <w:r w:rsidR="00467024" w:rsidRPr="00BA19BC">
        <w:rPr>
          <w:rFonts w:eastAsia="游明朝"/>
          <w:noProof/>
          <w:vertAlign w:val="superscript"/>
        </w:rPr>
        <w:t>39</w:t>
      </w:r>
      <w:r w:rsidR="0031056E" w:rsidRPr="00BA19BC">
        <w:rPr>
          <w:rFonts w:eastAsia="游明朝"/>
        </w:rPr>
        <w:fldChar w:fldCharType="end"/>
      </w:r>
    </w:p>
    <w:p w14:paraId="0FC9B975" w14:textId="112B6965" w:rsidR="001028EB" w:rsidRPr="00BA19BC" w:rsidRDefault="001028EB" w:rsidP="00137301">
      <w:pPr>
        <w:pStyle w:val="paper"/>
        <w:spacing w:line="360" w:lineRule="auto"/>
        <w:rPr>
          <w:rFonts w:eastAsia="游明朝"/>
        </w:rPr>
      </w:pPr>
    </w:p>
    <w:p w14:paraId="3C292395" w14:textId="16ECF6E5" w:rsidR="00137301" w:rsidRPr="00BA19BC" w:rsidRDefault="00EB127A" w:rsidP="00137301">
      <w:pPr>
        <w:pStyle w:val="paper"/>
        <w:spacing w:line="276" w:lineRule="auto"/>
        <w:rPr>
          <w:rFonts w:eastAsia="游明朝"/>
          <w:sz w:val="22"/>
          <w:szCs w:val="22"/>
        </w:rPr>
      </w:pPr>
      <w:r w:rsidRPr="00BA19BC">
        <w:rPr>
          <w:rFonts w:eastAsia="游明朝"/>
          <w:b/>
          <w:bCs/>
          <w:sz w:val="22"/>
          <w:szCs w:val="22"/>
        </w:rPr>
        <w:t>Figure</w:t>
      </w:r>
      <w:r w:rsidR="00137301" w:rsidRPr="00BA19BC">
        <w:rPr>
          <w:rFonts w:eastAsia="游明朝"/>
          <w:b/>
          <w:bCs/>
          <w:sz w:val="22"/>
          <w:szCs w:val="22"/>
        </w:rPr>
        <w:t xml:space="preserve"> </w:t>
      </w:r>
      <w:r w:rsidR="00731C61" w:rsidRPr="00BA19BC">
        <w:rPr>
          <w:rFonts w:eastAsia="游明朝" w:hint="eastAsia"/>
          <w:b/>
          <w:bCs/>
          <w:sz w:val="22"/>
          <w:szCs w:val="22"/>
        </w:rPr>
        <w:t>3</w:t>
      </w:r>
      <w:r w:rsidR="00137301" w:rsidRPr="00BA19BC">
        <w:rPr>
          <w:rFonts w:eastAsia="游明朝"/>
          <w:b/>
          <w:bCs/>
          <w:sz w:val="22"/>
          <w:szCs w:val="22"/>
        </w:rPr>
        <w:t xml:space="preserve">. </w:t>
      </w:r>
      <w:r w:rsidR="00137301" w:rsidRPr="00BA19BC">
        <w:rPr>
          <w:rFonts w:eastAsia="游明朝"/>
          <w:sz w:val="22"/>
          <w:szCs w:val="22"/>
        </w:rPr>
        <w:t xml:space="preserve">Ex-situ XAS analysis of the </w:t>
      </w:r>
      <w:proofErr w:type="spellStart"/>
      <w:r w:rsidR="00137301" w:rsidRPr="00BA19BC">
        <w:rPr>
          <w:rFonts w:eastAsia="游明朝"/>
          <w:sz w:val="22"/>
          <w:szCs w:val="22"/>
        </w:rPr>
        <w:t>PtCo</w:t>
      </w:r>
      <w:proofErr w:type="spellEnd"/>
      <w:r w:rsidR="00137301" w:rsidRPr="00BA19BC">
        <w:rPr>
          <w:rFonts w:eastAsia="游明朝"/>
          <w:sz w:val="22"/>
          <w:szCs w:val="22"/>
        </w:rPr>
        <w:t xml:space="preserve"> alloys annealed at different temperatures. (a, b) Pt L3-edge XANES spectra of </w:t>
      </w:r>
      <w:proofErr w:type="spellStart"/>
      <w:r w:rsidR="00137301" w:rsidRPr="00BA19BC">
        <w:rPr>
          <w:rFonts w:eastAsia="游明朝"/>
          <w:sz w:val="22"/>
          <w:szCs w:val="22"/>
        </w:rPr>
        <w:t>PtCo</w:t>
      </w:r>
      <w:proofErr w:type="spellEnd"/>
      <w:r w:rsidR="00137301" w:rsidRPr="00BA19BC">
        <w:rPr>
          <w:rFonts w:eastAsia="游明朝"/>
          <w:sz w:val="22"/>
          <w:szCs w:val="22"/>
        </w:rPr>
        <w:t xml:space="preserve"> alloys treated at (a) 350 °C and (b) 700 °C for different durations</w:t>
      </w:r>
      <w:r w:rsidR="00D63993" w:rsidRPr="00BA19BC">
        <w:rPr>
          <w:rFonts w:eastAsia="游明朝"/>
          <w:sz w:val="22"/>
          <w:szCs w:val="22"/>
        </w:rPr>
        <w:t xml:space="preserve"> (2,10 and 20 h)</w:t>
      </w:r>
      <w:r w:rsidR="00137301" w:rsidRPr="00BA19BC">
        <w:rPr>
          <w:rFonts w:eastAsia="游明朝"/>
          <w:sz w:val="22"/>
          <w:szCs w:val="22"/>
        </w:rPr>
        <w:t xml:space="preserve">. (c, d) Co K-edge XANES spectra of </w:t>
      </w:r>
      <w:proofErr w:type="spellStart"/>
      <w:r w:rsidR="00137301" w:rsidRPr="00BA19BC">
        <w:rPr>
          <w:rFonts w:eastAsia="游明朝"/>
          <w:sz w:val="22"/>
          <w:szCs w:val="22"/>
        </w:rPr>
        <w:t>PtCo</w:t>
      </w:r>
      <w:proofErr w:type="spellEnd"/>
      <w:r w:rsidR="00137301" w:rsidRPr="00BA19BC">
        <w:rPr>
          <w:rFonts w:eastAsia="游明朝"/>
          <w:sz w:val="22"/>
          <w:szCs w:val="22"/>
        </w:rPr>
        <w:t xml:space="preserve"> alloys treated at (c) 350 °C and (d) 700 °C for different durations</w:t>
      </w:r>
      <w:r w:rsidR="001028EB" w:rsidRPr="00BA19BC">
        <w:rPr>
          <w:rFonts w:eastAsia="游明朝"/>
          <w:sz w:val="22"/>
          <w:szCs w:val="22"/>
        </w:rPr>
        <w:t xml:space="preserve"> (2,10 and 20 h).</w:t>
      </w:r>
      <w:r w:rsidR="00330715" w:rsidRPr="00BA19BC">
        <w:rPr>
          <w:rFonts w:eastAsia="游明朝"/>
          <w:sz w:val="22"/>
          <w:szCs w:val="22"/>
        </w:rPr>
        <w:t xml:space="preserve"> </w:t>
      </w:r>
      <w:r w:rsidR="00137301" w:rsidRPr="00BA19BC">
        <w:rPr>
          <w:rFonts w:eastAsia="游明朝"/>
          <w:sz w:val="22"/>
          <w:szCs w:val="22"/>
        </w:rPr>
        <w:t xml:space="preserve">(e) </w:t>
      </w:r>
      <w:r w:rsidR="00825C6C" w:rsidRPr="00BA19BC">
        <w:rPr>
          <w:rFonts w:eastAsia="游明朝"/>
          <w:sz w:val="22"/>
          <w:szCs w:val="22"/>
        </w:rPr>
        <w:t>Correlation between the ordering degree and the Pt-Pt bond distance obtained from the ex-situ EXAFS analysis for catalysts treated above 400 °C</w:t>
      </w:r>
      <w:r w:rsidR="00330715" w:rsidRPr="00BA19BC">
        <w:rPr>
          <w:rFonts w:eastAsia="游明朝"/>
          <w:sz w:val="22"/>
          <w:szCs w:val="22"/>
        </w:rPr>
        <w:t xml:space="preserve"> </w:t>
      </w:r>
      <w:r w:rsidR="00330715" w:rsidRPr="00BA19BC">
        <w:rPr>
          <w:rFonts w:eastAsia="游明朝"/>
          <w:bCs/>
          <w:iCs/>
          <w:sz w:val="22"/>
          <w:szCs w:val="22"/>
          <w:lang w:val="en-IN"/>
        </w:rPr>
        <w:t>over the ranges 3.0 ≤ k ≤ 16.0 and 1.5 ≤ r ≤ 3.3 for the Pt L</w:t>
      </w:r>
      <w:r w:rsidR="00330715" w:rsidRPr="00BA19BC">
        <w:rPr>
          <w:rFonts w:eastAsia="游明朝"/>
          <w:bCs/>
          <w:sz w:val="22"/>
          <w:szCs w:val="22"/>
          <w:vertAlign w:val="subscript"/>
          <w:lang w:val="en-IN"/>
        </w:rPr>
        <w:t>3</w:t>
      </w:r>
      <w:r w:rsidR="00330715" w:rsidRPr="00BA19BC">
        <w:rPr>
          <w:rFonts w:eastAsia="游明朝"/>
          <w:bCs/>
          <w:iCs/>
          <w:sz w:val="22"/>
          <w:szCs w:val="22"/>
          <w:lang w:val="en-IN"/>
        </w:rPr>
        <w:t>-edge.</w:t>
      </w:r>
    </w:p>
    <w:p w14:paraId="1146DC48" w14:textId="77777777" w:rsidR="00137301" w:rsidRPr="00BA19BC" w:rsidRDefault="00137301" w:rsidP="00137301">
      <w:pPr>
        <w:pStyle w:val="paper"/>
        <w:spacing w:line="360" w:lineRule="auto"/>
        <w:rPr>
          <w:rFonts w:eastAsia="游明朝"/>
        </w:rPr>
      </w:pPr>
    </w:p>
    <w:p w14:paraId="19CBA6F8" w14:textId="56A62E8E" w:rsidR="005304D4" w:rsidRPr="00BA19BC" w:rsidRDefault="00534564" w:rsidP="005304D4">
      <w:pPr>
        <w:pStyle w:val="paper"/>
        <w:spacing w:line="360" w:lineRule="auto"/>
        <w:ind w:firstLine="420"/>
        <w:rPr>
          <w:rFonts w:eastAsia="游明朝"/>
        </w:rPr>
      </w:pPr>
      <w:r w:rsidRPr="00BA19BC">
        <w:rPr>
          <w:rFonts w:eastAsia="游明朝"/>
        </w:rPr>
        <w:t>Furthermore, to obtain quantitative structural information, we performed Fourier transform (FT) extended X-ray absorption fine structure (EXAFS) analysis. The Pt-Pt bond distance was determined by fitting the EXAFS data using the IFEFFIT code via Artemis</w:t>
      </w:r>
      <w:r w:rsidR="000540D6" w:rsidRPr="00BA19BC">
        <w:rPr>
          <w:rFonts w:eastAsia="游明朝"/>
        </w:rPr>
        <w:t>.</w:t>
      </w:r>
      <w:r w:rsidRPr="00BA19BC">
        <w:rPr>
          <w:rFonts w:eastAsiaTheme="minorEastAsia"/>
          <w:lang w:eastAsia="zh-CN"/>
        </w:rPr>
        <w:fldChar w:fldCharType="begin"/>
      </w:r>
      <w:r w:rsidR="00467024" w:rsidRPr="00BA19BC">
        <w:rPr>
          <w:rFonts w:eastAsiaTheme="minorEastAsia"/>
          <w:lang w:eastAsia="zh-CN"/>
        </w:rPr>
        <w:instrText xml:space="preserve"> ADDIN EN.CITE &lt;EndNote&gt;&lt;Cite&gt;&lt;Author&gt;Ravel&lt;/Author&gt;&lt;Year&gt;2005&lt;/Year&gt;&lt;RecNum&gt;295&lt;/RecNum&gt;&lt;DisplayText&gt;&lt;style face="superscript"&gt;40&lt;/style&gt;&lt;/DisplayText&gt;&lt;record&gt;&lt;rec-number&gt;295&lt;/rec-number&gt;&lt;foreign-keys&gt;&lt;key app="EN" db-id="eawet2aaapsazfe5vxox2xs1xvzrv2w2azxx" timestamp="1621571608" guid="3d48929e-423f-43f9-91b1-a8abbc9c0873"&gt;295&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dates&gt;&lt;isbn&gt;0909-0495&lt;/isbn&gt;&lt;urls&gt;&lt;related-urls&gt;&lt;url&gt;https://doi.org/10.1107/S0909049505012719&lt;/url&gt;&lt;/related-urls&gt;&lt;/urls&gt;&lt;electronic-resource-num&gt;doi:10.1107/S0909049505012719&lt;/electronic-resource-num&gt;&lt;/record&gt;&lt;/Cite&gt;&lt;/EndNote&gt;</w:instrText>
      </w:r>
      <w:r w:rsidRPr="00BA19BC">
        <w:rPr>
          <w:rFonts w:eastAsiaTheme="minorEastAsia"/>
          <w:lang w:eastAsia="zh-CN"/>
        </w:rPr>
        <w:fldChar w:fldCharType="separate"/>
      </w:r>
      <w:r w:rsidR="00467024" w:rsidRPr="00BA19BC">
        <w:rPr>
          <w:rFonts w:eastAsiaTheme="minorEastAsia"/>
          <w:noProof/>
          <w:vertAlign w:val="superscript"/>
          <w:lang w:eastAsia="zh-CN"/>
        </w:rPr>
        <w:t>40</w:t>
      </w:r>
      <w:r w:rsidRPr="00BA19BC">
        <w:rPr>
          <w:rFonts w:eastAsiaTheme="minorEastAsia"/>
          <w:lang w:eastAsia="zh-CN"/>
        </w:rPr>
        <w:fldChar w:fldCharType="end"/>
      </w:r>
      <w:r w:rsidRPr="00BA19BC">
        <w:rPr>
          <w:rFonts w:eastAsia="游明朝"/>
        </w:rPr>
        <w:t xml:space="preserve"> The EXAFS data were fitted with either </w:t>
      </w:r>
      <w:proofErr w:type="spellStart"/>
      <w:r w:rsidR="003D68C2" w:rsidRPr="00BA19BC">
        <w:rPr>
          <w:rFonts w:eastAsia="游明朝"/>
        </w:rPr>
        <w:t>fcc</w:t>
      </w:r>
      <w:proofErr w:type="spellEnd"/>
      <w:r w:rsidR="003D68C2" w:rsidRPr="00BA19BC">
        <w:rPr>
          <w:rFonts w:eastAsia="游明朝"/>
        </w:rPr>
        <w:t xml:space="preserve"> </w:t>
      </w:r>
      <w:r w:rsidRPr="00BA19BC">
        <w:rPr>
          <w:rFonts w:eastAsia="游明朝"/>
        </w:rPr>
        <w:t xml:space="preserve">or </w:t>
      </w:r>
      <w:proofErr w:type="spellStart"/>
      <w:r w:rsidR="00FC6624" w:rsidRPr="00BA19BC">
        <w:rPr>
          <w:rFonts w:eastAsia="游明朝"/>
        </w:rPr>
        <w:t>fct</w:t>
      </w:r>
      <w:proofErr w:type="spellEnd"/>
      <w:r w:rsidR="00FC6624" w:rsidRPr="00BA19BC">
        <w:rPr>
          <w:rFonts w:eastAsia="游明朝"/>
        </w:rPr>
        <w:t xml:space="preserve"> </w:t>
      </w:r>
      <w:proofErr w:type="spellStart"/>
      <w:r w:rsidRPr="00BA19BC">
        <w:rPr>
          <w:rFonts w:eastAsia="游明朝"/>
        </w:rPr>
        <w:t>PtCo</w:t>
      </w:r>
      <w:proofErr w:type="spellEnd"/>
      <w:r w:rsidRPr="00BA19BC">
        <w:rPr>
          <w:rFonts w:eastAsia="游明朝"/>
        </w:rPr>
        <w:t xml:space="preserve"> models based on the XRD results, using FEFF 7.0 (for fitting details, see </w:t>
      </w:r>
      <w:r w:rsidR="00EB127A" w:rsidRPr="00BA19BC">
        <w:rPr>
          <w:rFonts w:eastAsia="游明朝"/>
        </w:rPr>
        <w:t>Figure</w:t>
      </w:r>
      <w:r w:rsidRPr="00BA19BC">
        <w:rPr>
          <w:rFonts w:eastAsia="游明朝"/>
        </w:rPr>
        <w:t xml:space="preserve"> S</w:t>
      </w:r>
      <w:r w:rsidR="00A54262" w:rsidRPr="00BA19BC">
        <w:rPr>
          <w:rFonts w:eastAsia="游明朝" w:hint="eastAsia"/>
        </w:rPr>
        <w:t>5</w:t>
      </w:r>
      <w:r w:rsidRPr="00BA19BC">
        <w:rPr>
          <w:rFonts w:eastAsia="游明朝"/>
        </w:rPr>
        <w:t xml:space="preserve"> and Tables S</w:t>
      </w:r>
      <w:r w:rsidR="00827C67" w:rsidRPr="00BA19BC">
        <w:rPr>
          <w:rFonts w:eastAsia="游明朝" w:hint="eastAsia"/>
        </w:rPr>
        <w:t>2</w:t>
      </w:r>
      <w:r w:rsidRPr="00BA19BC">
        <w:rPr>
          <w:rFonts w:eastAsia="游明朝"/>
        </w:rPr>
        <w:t xml:space="preserve"> and S</w:t>
      </w:r>
      <w:r w:rsidR="00827C67" w:rsidRPr="00BA19BC">
        <w:rPr>
          <w:rFonts w:eastAsia="游明朝" w:hint="eastAsia"/>
        </w:rPr>
        <w:t>3</w:t>
      </w:r>
      <w:r w:rsidRPr="00BA19BC">
        <w:rPr>
          <w:rFonts w:eastAsia="游明朝"/>
        </w:rPr>
        <w:t xml:space="preserve">). As expected, the Pt-Pt bond distance decreased with increasing annealing temperature, reflecting the lattice contraction induced by the formation of the ordered phase. </w:t>
      </w:r>
      <w:r w:rsidR="00EB127A" w:rsidRPr="00BA19BC">
        <w:rPr>
          <w:rFonts w:eastAsia="游明朝"/>
        </w:rPr>
        <w:t>Figure</w:t>
      </w:r>
      <w:r w:rsidRPr="00BA19BC">
        <w:rPr>
          <w:rFonts w:eastAsia="游明朝"/>
        </w:rPr>
        <w:t xml:space="preserve"> </w:t>
      </w:r>
      <w:r w:rsidR="007F109C" w:rsidRPr="00BA19BC">
        <w:rPr>
          <w:rFonts w:eastAsia="游明朝" w:hint="eastAsia"/>
        </w:rPr>
        <w:lastRenderedPageBreak/>
        <w:t>3</w:t>
      </w:r>
      <w:r w:rsidRPr="00BA19BC">
        <w:rPr>
          <w:rFonts w:eastAsia="游明朝"/>
        </w:rPr>
        <w:t xml:space="preserve">e shows the relationship between the Pt-Pt bond distance and the ordering degree for the catalysts treated above 400°C. A clear linear relationship is observed, confirming that the lattice contraction is indeed associated with the increased ordering. The EXAFS analysis also revealed that the total coordination number of Pt increases with increasing temperature, which is consistent with the particle size growth observed in the XRD results. Moreover, the increasing </w:t>
      </w:r>
      <w:proofErr w:type="spellStart"/>
      <w:r w:rsidRPr="00BA19BC">
        <w:rPr>
          <w:rFonts w:eastAsia="游明朝"/>
        </w:rPr>
        <w:t>CN</w:t>
      </w:r>
      <w:r w:rsidRPr="00BA19BC">
        <w:rPr>
          <w:rFonts w:eastAsia="游明朝"/>
          <w:vertAlign w:val="subscript"/>
        </w:rPr>
        <w:t>Co</w:t>
      </w:r>
      <w:proofErr w:type="spellEnd"/>
      <w:r w:rsidRPr="00BA19BC">
        <w:rPr>
          <w:rFonts w:eastAsia="游明朝"/>
          <w:vertAlign w:val="subscript"/>
        </w:rPr>
        <w:t>-Co</w:t>
      </w:r>
      <w:r w:rsidRPr="00BA19BC">
        <w:rPr>
          <w:rFonts w:eastAsia="游明朝"/>
        </w:rPr>
        <w:t xml:space="preserve"> fraction with increasing ordering degree indicates a higher Co retention after acid treatment. These findings from the EXAFS analysis further support the idea that a higher ordering degree in </w:t>
      </w:r>
      <w:proofErr w:type="spellStart"/>
      <w:r w:rsidRPr="00BA19BC">
        <w:rPr>
          <w:rFonts w:eastAsia="游明朝"/>
        </w:rPr>
        <w:t>PtCo</w:t>
      </w:r>
      <w:proofErr w:type="spellEnd"/>
      <w:r w:rsidRPr="00BA19BC">
        <w:rPr>
          <w:rFonts w:eastAsia="游明朝"/>
        </w:rPr>
        <w:t xml:space="preserve"> catalysts leads to a more stable structure with a contracted lattice and higher Co retention,</w:t>
      </w:r>
      <w:r w:rsidR="001234FC" w:rsidRPr="00BA19BC">
        <w:rPr>
          <w:rFonts w:eastAsia="游明朝"/>
        </w:rPr>
        <w:t xml:space="preserve"> </w:t>
      </w:r>
      <w:r w:rsidR="00AB4064" w:rsidRPr="00BA19BC">
        <w:rPr>
          <w:rFonts w:eastAsia="游明朝"/>
        </w:rPr>
        <w:t xml:space="preserve">which </w:t>
      </w:r>
      <w:r w:rsidR="001234FC" w:rsidRPr="00BA19BC">
        <w:rPr>
          <w:rFonts w:eastAsia="游明朝"/>
        </w:rPr>
        <w:t>could</w:t>
      </w:r>
      <w:r w:rsidRPr="00BA19BC">
        <w:rPr>
          <w:rFonts w:eastAsia="游明朝"/>
        </w:rPr>
        <w:t xml:space="preserve"> </w:t>
      </w:r>
      <w:r w:rsidR="001234FC" w:rsidRPr="00BA19BC">
        <w:rPr>
          <w:kern w:val="0"/>
          <w:szCs w:val="24"/>
          <w:lang w:eastAsia="zh-CN"/>
        </w:rPr>
        <w:t>potentially improve the ORR activity</w:t>
      </w:r>
      <w:bookmarkStart w:id="16" w:name="_Hlk194412263"/>
      <w:r w:rsidR="00AB4064" w:rsidRPr="00BA19BC">
        <w:rPr>
          <w:kern w:val="0"/>
          <w:szCs w:val="24"/>
          <w:lang w:eastAsia="zh-CN"/>
        </w:rPr>
        <w:t xml:space="preserve"> as it could weaken the oxygen adsorption energy</w:t>
      </w:r>
      <w:bookmarkEnd w:id="16"/>
      <w:r w:rsidR="001234FC" w:rsidRPr="00BA19BC">
        <w:rPr>
          <w:kern w:val="0"/>
          <w:szCs w:val="24"/>
          <w:lang w:eastAsia="zh-CN"/>
        </w:rPr>
        <w:t>.</w:t>
      </w:r>
      <w:bookmarkEnd w:id="14"/>
      <w:r w:rsidR="00755CE3" w:rsidRPr="00BA19BC">
        <w:rPr>
          <w:kern w:val="0"/>
          <w:sz w:val="22"/>
          <w:szCs w:val="22"/>
        </w:rPr>
        <w:fldChar w:fldCharType="begin"/>
      </w:r>
      <w:r w:rsidR="00467024" w:rsidRPr="00BA19BC">
        <w:rPr>
          <w:kern w:val="0"/>
          <w:sz w:val="22"/>
          <w:szCs w:val="22"/>
        </w:rPr>
        <w:instrText xml:space="preserve"> ADDIN EN.CITE &lt;EndNote&gt;&lt;Cite&gt;&lt;Author&gt;Liang&lt;/Author&gt;&lt;Year&gt;2019&lt;/Year&gt;&lt;RecNum&gt;1139&lt;/RecNum&gt;&lt;DisplayText&gt;&lt;style face="superscript"&gt;41&lt;/style&gt;&lt;/DisplayText&gt;&lt;record&gt;&lt;rec-number&gt;1139&lt;/rec-number&gt;&lt;foreign-keys&gt;&lt;key app="EN" db-id="trd99r2wqeesawetf025z0wv0ff5fwdv0wzt" timestamp="1744182670"&gt;1139&lt;/key&gt;&lt;/foreign-keys&gt;&lt;ref-type name="Journal Article"&gt;17&lt;/ref-type&gt;&lt;contributors&gt;&lt;authors&gt;&lt;author&gt;Liang, Jiashun&lt;/author&gt;&lt;author&gt;Li, Na&lt;/author&gt;&lt;author&gt;Zhao, Zhonglong&lt;/author&gt;&lt;author&gt;Ma, Liang&lt;/author&gt;&lt;author&gt;Wang, Xiaoming&lt;/author&gt;&lt;author&gt;Li, Shenzhou&lt;/author&gt;&lt;author&gt;Liu, Xuan&lt;/author&gt;&lt;author&gt;Wang, Tanyuan&lt;/author&gt;&lt;author&gt;Du, Yaping&lt;/author&gt;&lt;author&gt;Lu, Gang&lt;/author&gt;&lt;/authors&gt;&lt;/contributors&gt;&lt;titles&gt;&lt;title&gt;Tungsten‐doped L10‐PtCo ultrasmall nanoparticles as a high‐performance fuel cell cathode&lt;/title&gt;&lt;secondary-title&gt;Angewandte Chemie International Edition&lt;/secondary-title&gt;&lt;/titles&gt;&lt;periodical&gt;&lt;full-title&gt;Angewandte Chemie International Edition&lt;/full-title&gt;&lt;abbr-1&gt;Angew. Chem. Int. Ed.&lt;/abbr-1&gt;&lt;abbr-2&gt;Angew Chem Int Ed&lt;/abbr-2&gt;&lt;/periodical&gt;&lt;pages&gt;15471-15477&lt;/pages&gt;&lt;volume&gt;58&lt;/volume&gt;&lt;number&gt;43&lt;/number&gt;&lt;dates&gt;&lt;year&gt;2019&lt;/year&gt;&lt;/dates&gt;&lt;isbn&gt;1433-7851&lt;/isbn&gt;&lt;urls&gt;&lt;/urls&gt;&lt;/record&gt;&lt;/Cite&gt;&lt;/EndNote&gt;</w:instrText>
      </w:r>
      <w:r w:rsidR="00755CE3" w:rsidRPr="00BA19BC">
        <w:rPr>
          <w:kern w:val="0"/>
          <w:sz w:val="22"/>
          <w:szCs w:val="22"/>
        </w:rPr>
        <w:fldChar w:fldCharType="separate"/>
      </w:r>
      <w:r w:rsidR="00467024" w:rsidRPr="00BA19BC">
        <w:rPr>
          <w:noProof/>
          <w:kern w:val="0"/>
          <w:sz w:val="22"/>
          <w:szCs w:val="22"/>
          <w:vertAlign w:val="superscript"/>
        </w:rPr>
        <w:t>41</w:t>
      </w:r>
      <w:r w:rsidR="00755CE3" w:rsidRPr="00BA19BC">
        <w:rPr>
          <w:kern w:val="0"/>
          <w:sz w:val="22"/>
          <w:szCs w:val="22"/>
        </w:rPr>
        <w:fldChar w:fldCharType="end"/>
      </w:r>
    </w:p>
    <w:p w14:paraId="5B444663" w14:textId="77777777" w:rsidR="005304D4" w:rsidRPr="00BA19BC" w:rsidRDefault="005304D4" w:rsidP="005304D4">
      <w:pPr>
        <w:pStyle w:val="paper"/>
        <w:spacing w:line="360" w:lineRule="auto"/>
        <w:rPr>
          <w:rFonts w:eastAsiaTheme="minorEastAsia"/>
          <w:b/>
          <w:bCs/>
        </w:rPr>
      </w:pPr>
    </w:p>
    <w:p w14:paraId="455031DC" w14:textId="34D144AC" w:rsidR="00542603" w:rsidRPr="00BA19BC" w:rsidRDefault="00462BA6" w:rsidP="005304D4">
      <w:pPr>
        <w:pStyle w:val="paper"/>
        <w:spacing w:line="360" w:lineRule="auto"/>
        <w:rPr>
          <w:rFonts w:eastAsia="游明朝"/>
          <w:b/>
          <w:bCs/>
        </w:rPr>
      </w:pPr>
      <w:r w:rsidRPr="00BA19BC">
        <w:rPr>
          <w:rFonts w:eastAsiaTheme="minorEastAsia"/>
          <w:b/>
          <w:bCs/>
        </w:rPr>
        <w:t xml:space="preserve">Comprehensive Structural Analysis of </w:t>
      </w:r>
      <w:proofErr w:type="spellStart"/>
      <w:r w:rsidRPr="00BA19BC">
        <w:rPr>
          <w:rFonts w:eastAsiaTheme="minorEastAsia"/>
          <w:b/>
          <w:bCs/>
        </w:rPr>
        <w:t>PtCo</w:t>
      </w:r>
      <w:proofErr w:type="spellEnd"/>
      <w:r w:rsidRPr="00BA19BC">
        <w:rPr>
          <w:rFonts w:eastAsiaTheme="minorEastAsia"/>
          <w:b/>
          <w:bCs/>
        </w:rPr>
        <w:t xml:space="preserve"> Catalysts by X-ray Total Scattering</w:t>
      </w:r>
      <w:r w:rsidR="00542603" w:rsidRPr="00BA19BC">
        <w:rPr>
          <w:rFonts w:eastAsiaTheme="minorEastAsia"/>
          <w:b/>
          <w:bCs/>
        </w:rPr>
        <w:t xml:space="preserve"> </w:t>
      </w:r>
    </w:p>
    <w:p w14:paraId="4487EA67" w14:textId="6105932B" w:rsidR="00C1048F" w:rsidRPr="00BA19BC" w:rsidRDefault="00C14E16" w:rsidP="00C1048F">
      <w:pPr>
        <w:pStyle w:val="paper"/>
        <w:spacing w:line="360" w:lineRule="auto"/>
        <w:ind w:firstLine="420"/>
        <w:rPr>
          <w:rFonts w:eastAsia="游明朝"/>
          <w:szCs w:val="24"/>
        </w:rPr>
      </w:pPr>
      <w:r w:rsidRPr="00BA19BC">
        <w:rPr>
          <w:rFonts w:eastAsia="DengXian"/>
          <w:szCs w:val="24"/>
          <w:lang w:eastAsia="zh-CN"/>
        </w:rPr>
        <w:t xml:space="preserve">While XRD analysis provides valuable information about the average crystal structure and phase composition of the </w:t>
      </w:r>
      <w:proofErr w:type="spellStart"/>
      <w:r w:rsidRPr="00BA19BC">
        <w:rPr>
          <w:rFonts w:eastAsia="DengXian"/>
          <w:szCs w:val="24"/>
          <w:lang w:eastAsia="zh-CN"/>
        </w:rPr>
        <w:t>PtCo</w:t>
      </w:r>
      <w:proofErr w:type="spellEnd"/>
      <w:r w:rsidRPr="00BA19BC">
        <w:rPr>
          <w:rFonts w:eastAsia="DengXian"/>
          <w:szCs w:val="24"/>
          <w:lang w:eastAsia="zh-CN"/>
        </w:rPr>
        <w:t xml:space="preserve"> catalysts, it is limited in its ability to characterize local structural disorder and the presence of non-crystalline phases. To gain a more comprehensive understanding of the structural evolution of these catalysts, particularly after acid treatment, </w:t>
      </w:r>
      <w:r w:rsidR="00764877" w:rsidRPr="00BA19BC">
        <w:rPr>
          <w:rFonts w:eastAsia="游明朝"/>
          <w:szCs w:val="24"/>
        </w:rPr>
        <w:t>we</w:t>
      </w:r>
      <w:r w:rsidR="00C1048F" w:rsidRPr="00BA19BC">
        <w:rPr>
          <w:rFonts w:eastAsia="游明朝"/>
          <w:szCs w:val="24"/>
        </w:rPr>
        <w:t xml:space="preserve"> analyzed </w:t>
      </w:r>
      <w:r w:rsidR="00C1048F" w:rsidRPr="00BA19BC">
        <w:rPr>
          <w:rFonts w:eastAsia="DengXian"/>
          <w:szCs w:val="24"/>
          <w:lang w:eastAsia="zh-CN"/>
        </w:rPr>
        <w:t>pair distribution functions (PDFs)</w:t>
      </w:r>
      <w:r w:rsidR="00C1048F" w:rsidRPr="00BA19BC">
        <w:rPr>
          <w:rFonts w:eastAsia="游明朝"/>
          <w:szCs w:val="24"/>
        </w:rPr>
        <w:t>.</w:t>
      </w:r>
      <w:r w:rsidR="00C1048F" w:rsidRPr="00BA19BC">
        <w:rPr>
          <w:rFonts w:eastAsia="DengXian"/>
          <w:szCs w:val="24"/>
          <w:lang w:eastAsia="zh-CN"/>
        </w:rPr>
        <w:t xml:space="preserve"> PDFs are highly sensitive to local atomic arrangements and can reveal subtle structural features that may not be apparent in conventional XRD patterns.</w:t>
      </w:r>
      <w:r w:rsidR="00C1048F" w:rsidRPr="00BA19BC">
        <w:rPr>
          <w:rFonts w:eastAsia="游明朝" w:hint="eastAsia"/>
        </w:rPr>
        <w:t xml:space="preserve"> We obtained PDFs of metal nanoparticles only by</w:t>
      </w:r>
      <w:r w:rsidR="00C1048F" w:rsidRPr="00BA19BC">
        <w:rPr>
          <w:rFonts w:eastAsia="DengXian"/>
          <w:szCs w:val="24"/>
          <w:lang w:eastAsia="zh-CN"/>
        </w:rPr>
        <w:t xml:space="preserve"> carefully subtract</w:t>
      </w:r>
      <w:r w:rsidR="00C1048F" w:rsidRPr="00BA19BC">
        <w:rPr>
          <w:rFonts w:eastAsia="游明朝" w:hint="eastAsia"/>
          <w:szCs w:val="24"/>
        </w:rPr>
        <w:t>ing</w:t>
      </w:r>
      <w:r w:rsidR="00C1048F" w:rsidRPr="00BA19BC">
        <w:rPr>
          <w:rFonts w:eastAsia="DengXian"/>
          <w:szCs w:val="24"/>
          <w:lang w:eastAsia="zh-CN"/>
        </w:rPr>
        <w:t xml:space="preserve"> the contribution of the carbon support from the </w:t>
      </w:r>
      <w:r w:rsidR="00C1048F" w:rsidRPr="00BA19BC">
        <w:rPr>
          <w:rFonts w:eastAsia="游明朝"/>
          <w:szCs w:val="24"/>
        </w:rPr>
        <w:t>synchrotron X-ray</w:t>
      </w:r>
      <w:r w:rsidR="00C1048F" w:rsidRPr="00BA19BC">
        <w:rPr>
          <w:rFonts w:eastAsia="DengXian"/>
          <w:szCs w:val="24"/>
          <w:lang w:eastAsia="zh-CN"/>
        </w:rPr>
        <w:t xml:space="preserve"> total scattering data. This was achieved by measuring the scattering pattern of the carbon support separately and subtracting it from the scattering patterns of the supported </w:t>
      </w:r>
      <w:proofErr w:type="spellStart"/>
      <w:r w:rsidR="00C1048F" w:rsidRPr="00BA19BC">
        <w:rPr>
          <w:rFonts w:eastAsia="DengXian"/>
          <w:szCs w:val="24"/>
          <w:lang w:eastAsia="zh-CN"/>
        </w:rPr>
        <w:t>PtCo</w:t>
      </w:r>
      <w:proofErr w:type="spellEnd"/>
      <w:r w:rsidR="00C1048F" w:rsidRPr="00BA19BC">
        <w:rPr>
          <w:rFonts w:eastAsia="DengXian"/>
          <w:szCs w:val="24"/>
          <w:lang w:eastAsia="zh-CN"/>
        </w:rPr>
        <w:t xml:space="preserve"> catalysts. This procedure ensures that the resulting PDFs primarily reflect the atomic pair correlations within the </w:t>
      </w:r>
      <w:proofErr w:type="spellStart"/>
      <w:r w:rsidR="00C1048F" w:rsidRPr="00BA19BC">
        <w:rPr>
          <w:rFonts w:eastAsia="DengXian"/>
          <w:szCs w:val="24"/>
          <w:lang w:eastAsia="zh-CN"/>
        </w:rPr>
        <w:t>PtCo</w:t>
      </w:r>
      <w:proofErr w:type="spellEnd"/>
      <w:r w:rsidR="00C1048F" w:rsidRPr="00BA19BC">
        <w:rPr>
          <w:rFonts w:eastAsia="DengXian"/>
          <w:szCs w:val="24"/>
          <w:lang w:eastAsia="zh-CN"/>
        </w:rPr>
        <w:t xml:space="preserve"> nanoparticles, allowing for a more accurate analysis of their structure.</w:t>
      </w:r>
    </w:p>
    <w:p w14:paraId="507ECD18" w14:textId="12840E99" w:rsidR="004E3479" w:rsidRPr="00BA19BC" w:rsidRDefault="003D24FD" w:rsidP="00A3142F">
      <w:pPr>
        <w:pStyle w:val="paper"/>
        <w:spacing w:line="360" w:lineRule="auto"/>
        <w:ind w:firstLine="420"/>
        <w:rPr>
          <w:rFonts w:eastAsia="游明朝"/>
          <w:szCs w:val="24"/>
        </w:rPr>
      </w:pPr>
      <w:r w:rsidRPr="00BA19BC">
        <w:rPr>
          <w:rFonts w:eastAsia="游明朝"/>
        </w:rPr>
        <w:t>We simultaneously analyzed both XRD patterns and PDFs to extract structural details of varying crystallinity.</w:t>
      </w:r>
      <w:r w:rsidR="00C14E16" w:rsidRPr="00BA19BC">
        <w:rPr>
          <w:rFonts w:eastAsia="DengXian"/>
        </w:rPr>
        <w:t xml:space="preserve"> </w:t>
      </w:r>
      <w:r w:rsidR="00E47AF9" w:rsidRPr="00BA19BC">
        <w:rPr>
          <w:rFonts w:eastAsia="游明朝"/>
        </w:rPr>
        <w:t xml:space="preserve">Combining reciprocal-space and real-space data provides a comprehensive view of </w:t>
      </w:r>
      <w:r w:rsidR="004F7ED3" w:rsidRPr="00BA19BC">
        <w:rPr>
          <w:rFonts w:eastAsia="游明朝"/>
        </w:rPr>
        <w:t>atomic structure of the</w:t>
      </w:r>
      <w:r w:rsidR="00E47AF9" w:rsidRPr="00BA19BC">
        <w:rPr>
          <w:rFonts w:eastAsia="游明朝"/>
        </w:rPr>
        <w:t xml:space="preserve"> </w:t>
      </w:r>
      <w:proofErr w:type="spellStart"/>
      <w:r w:rsidR="00E47AF9" w:rsidRPr="00BA19BC">
        <w:rPr>
          <w:rFonts w:eastAsia="游明朝"/>
        </w:rPr>
        <w:t>PtCo</w:t>
      </w:r>
      <w:proofErr w:type="spellEnd"/>
      <w:r w:rsidR="00E47AF9" w:rsidRPr="00BA19BC">
        <w:rPr>
          <w:rFonts w:eastAsia="游明朝"/>
        </w:rPr>
        <w:t xml:space="preserve"> catalysts, including </w:t>
      </w:r>
      <w:r w:rsidR="00E47AF9" w:rsidRPr="00BA19BC">
        <w:rPr>
          <w:rFonts w:eastAsia="游明朝"/>
        </w:rPr>
        <w:lastRenderedPageBreak/>
        <w:t>crystalline and non-crystalline components.</w:t>
      </w:r>
      <w:r w:rsidR="000C29A3" w:rsidRPr="00BA19BC">
        <w:rPr>
          <w:rFonts w:eastAsia="游明朝"/>
        </w:rPr>
        <w:t xml:space="preserve"> Figures 4a and 4b illustrate a representative fitting result for PtCo-700°C-2h-A, demonstrating a good agreement between the simulated and experimental data. Notably, this fitting required at least four structural models, indicating structural inhomogeneity in the sample even after high-temperature treatment.</w:t>
      </w:r>
      <w:r w:rsidR="00FF5460" w:rsidRPr="00BA19BC">
        <w:rPr>
          <w:rFonts w:eastAsia="游明朝"/>
        </w:rPr>
        <w:t xml:space="preserve"> In the simultaneous curve-fitting of the XRD pattern and the PDFs of a series of </w:t>
      </w:r>
      <w:r w:rsidR="00EC7D0E" w:rsidRPr="00BA19BC">
        <w:rPr>
          <w:rFonts w:eastAsia="游明朝"/>
        </w:rPr>
        <w:t>the</w:t>
      </w:r>
      <w:r w:rsidR="00FF5460" w:rsidRPr="00BA19BC">
        <w:rPr>
          <w:rFonts w:eastAsia="游明朝"/>
        </w:rPr>
        <w:t xml:space="preserve"> </w:t>
      </w:r>
      <w:proofErr w:type="spellStart"/>
      <w:r w:rsidR="00FF5460" w:rsidRPr="00BA19BC">
        <w:rPr>
          <w:rFonts w:eastAsia="游明朝"/>
        </w:rPr>
        <w:t>PtCo</w:t>
      </w:r>
      <w:proofErr w:type="spellEnd"/>
      <w:r w:rsidR="00FF5460" w:rsidRPr="00BA19BC">
        <w:rPr>
          <w:rFonts w:eastAsia="游明朝"/>
        </w:rPr>
        <w:t>/C catalysts</w:t>
      </w:r>
      <w:r w:rsidR="00726B39" w:rsidRPr="00BA19BC">
        <w:rPr>
          <w:rFonts w:eastAsia="游明朝"/>
        </w:rPr>
        <w:t xml:space="preserve"> (Figure S6 and S7)</w:t>
      </w:r>
      <w:r w:rsidR="00FF5460" w:rsidRPr="00BA19BC">
        <w:rPr>
          <w:rFonts w:eastAsia="游明朝"/>
        </w:rPr>
        <w:t>,</w:t>
      </w:r>
      <w:r w:rsidR="007A0D56" w:rsidRPr="00BA19BC">
        <w:rPr>
          <w:rFonts w:eastAsia="游明朝"/>
        </w:rPr>
        <w:t xml:space="preserve"> all the samples seem to consist of multiple phases and thus we used </w:t>
      </w:r>
      <w:r w:rsidR="007551E3" w:rsidRPr="00BA19BC">
        <w:rPr>
          <w:rFonts w:eastAsia="游明朝"/>
        </w:rPr>
        <w:t xml:space="preserve">five different </w:t>
      </w:r>
      <w:r w:rsidR="00726B39" w:rsidRPr="00BA19BC">
        <w:rPr>
          <w:rFonts w:eastAsia="游明朝"/>
        </w:rPr>
        <w:t>structural models</w:t>
      </w:r>
      <w:r w:rsidR="00721CA0" w:rsidRPr="00BA19BC">
        <w:rPr>
          <w:rFonts w:eastAsia="游明朝"/>
        </w:rPr>
        <w:t xml:space="preserve"> (Fi</w:t>
      </w:r>
      <w:r w:rsidRPr="00BA19BC">
        <w:rPr>
          <w:rFonts w:eastAsia="游明朝"/>
        </w:rPr>
        <w:t>gure</w:t>
      </w:r>
      <w:r w:rsidR="00721CA0" w:rsidRPr="00BA19BC">
        <w:rPr>
          <w:rFonts w:eastAsia="游明朝"/>
        </w:rPr>
        <w:t xml:space="preserve"> 5c)</w:t>
      </w:r>
      <w:r w:rsidR="00726B39" w:rsidRPr="00BA19BC">
        <w:rPr>
          <w:rFonts w:eastAsia="游明朝"/>
        </w:rPr>
        <w:t xml:space="preserve"> for simulating </w:t>
      </w:r>
      <w:r w:rsidR="007A0D56" w:rsidRPr="00BA19BC">
        <w:rPr>
          <w:rFonts w:eastAsia="游明朝"/>
        </w:rPr>
        <w:t>them.</w:t>
      </w:r>
      <w:r w:rsidR="00FC48E4" w:rsidRPr="00BA19BC">
        <w:rPr>
          <w:rFonts w:eastAsia="游明朝"/>
        </w:rPr>
        <w:t xml:space="preserve"> Phase (</w:t>
      </w:r>
      <w:proofErr w:type="spellStart"/>
      <w:r w:rsidR="00FC48E4" w:rsidRPr="00BA19BC">
        <w:rPr>
          <w:rFonts w:eastAsia="游明朝"/>
        </w:rPr>
        <w:t>i</w:t>
      </w:r>
      <w:proofErr w:type="spellEnd"/>
      <w:r w:rsidR="00FC48E4" w:rsidRPr="00BA19BC">
        <w:rPr>
          <w:rFonts w:eastAsia="游明朝"/>
        </w:rPr>
        <w:t xml:space="preserve">) was simulated using the typical </w:t>
      </w:r>
      <w:proofErr w:type="spellStart"/>
      <w:r w:rsidR="00FC48E4" w:rsidRPr="00BA19BC">
        <w:rPr>
          <w:rFonts w:eastAsia="游明朝"/>
        </w:rPr>
        <w:t>fcc</w:t>
      </w:r>
      <w:proofErr w:type="spellEnd"/>
      <w:r w:rsidR="00FC48E4" w:rsidRPr="00BA19BC">
        <w:rPr>
          <w:rFonts w:eastAsia="游明朝"/>
        </w:rPr>
        <w:t xml:space="preserve"> solid solution, consistent with the XRD analysis. Phase (ii) was simulated using a well-ordered L1</w:t>
      </w:r>
      <w:r w:rsidR="00FC48E4" w:rsidRPr="00BA19BC">
        <w:rPr>
          <w:rFonts w:eastAsia="游明朝"/>
          <w:vertAlign w:val="subscript"/>
        </w:rPr>
        <w:t>0</w:t>
      </w:r>
      <w:r w:rsidR="00FC48E4" w:rsidRPr="00BA19BC">
        <w:rPr>
          <w:rFonts w:eastAsia="游明朝"/>
        </w:rPr>
        <w:t xml:space="preserve"> phase (</w:t>
      </w:r>
      <w:proofErr w:type="spellStart"/>
      <w:r w:rsidR="00FC48E4" w:rsidRPr="00BA19BC">
        <w:rPr>
          <w:rFonts w:eastAsia="游明朝"/>
        </w:rPr>
        <w:t>bct</w:t>
      </w:r>
      <w:proofErr w:type="spellEnd"/>
      <w:r w:rsidR="00FC48E4" w:rsidRPr="00BA19BC">
        <w:rPr>
          <w:rFonts w:eastAsia="游明朝"/>
        </w:rPr>
        <w:t xml:space="preserve">), also identified in the XRD analysis. Phase (iii) was an additional tetragonal phase, where lattice parameters were close to cubic but with a slight tetragonality. This pseudo-tetragonal phase exhibited site mixing, indicating a less distinct separation of Pt and Co sites. Phase (iv) was an </w:t>
      </w:r>
      <w:proofErr w:type="spellStart"/>
      <w:r w:rsidR="00FC48E4" w:rsidRPr="00BA19BC">
        <w:rPr>
          <w:rFonts w:eastAsia="游明朝"/>
        </w:rPr>
        <w:t>fcc</w:t>
      </w:r>
      <w:proofErr w:type="spellEnd"/>
      <w:r w:rsidR="00FC48E4" w:rsidRPr="00BA19BC">
        <w:rPr>
          <w:rFonts w:eastAsia="游明朝"/>
        </w:rPr>
        <w:t xml:space="preserve"> Pt phase with lattice constants slightly shorter than pure Pt. Phase (v) was a tiny domain with an </w:t>
      </w:r>
      <w:proofErr w:type="spellStart"/>
      <w:r w:rsidR="00FC48E4" w:rsidRPr="00BA19BC">
        <w:rPr>
          <w:rFonts w:eastAsia="游明朝"/>
        </w:rPr>
        <w:t>fcc</w:t>
      </w:r>
      <w:proofErr w:type="spellEnd"/>
      <w:r w:rsidR="00FC48E4" w:rsidRPr="00BA19BC">
        <w:rPr>
          <w:rFonts w:eastAsia="游明朝"/>
        </w:rPr>
        <w:t xml:space="preserve"> structure.</w:t>
      </w:r>
    </w:p>
    <w:p w14:paraId="2B19555A" w14:textId="6F30B662" w:rsidR="00F3018E" w:rsidRPr="00BA19BC" w:rsidRDefault="00446E49" w:rsidP="004E4805">
      <w:pPr>
        <w:pStyle w:val="paper"/>
        <w:spacing w:line="360" w:lineRule="auto"/>
        <w:rPr>
          <w:rFonts w:eastAsia="游明朝"/>
          <w:szCs w:val="24"/>
        </w:rPr>
      </w:pPr>
      <w:r w:rsidRPr="00BA19BC">
        <w:rPr>
          <w:rFonts w:eastAsia="游明朝"/>
          <w:noProof/>
          <w:szCs w:val="24"/>
        </w:rPr>
        <w:drawing>
          <wp:inline distT="0" distB="0" distL="0" distR="0" wp14:anchorId="6590CA0A" wp14:editId="04F6B93E">
            <wp:extent cx="5307717" cy="3346399"/>
            <wp:effectExtent l="0" t="0" r="7620" b="6985"/>
            <wp:docPr id="732658936"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30036" cy="3360470"/>
                    </a:xfrm>
                    <a:prstGeom prst="rect">
                      <a:avLst/>
                    </a:prstGeom>
                    <a:noFill/>
                    <a:ln>
                      <a:noFill/>
                    </a:ln>
                  </pic:spPr>
                </pic:pic>
              </a:graphicData>
            </a:graphic>
          </wp:inline>
        </w:drawing>
      </w:r>
    </w:p>
    <w:p w14:paraId="254111AB" w14:textId="287BB2E3" w:rsidR="00F045CC" w:rsidRPr="00BA19BC" w:rsidRDefault="00F045CC" w:rsidP="00256AE4">
      <w:pPr>
        <w:pStyle w:val="paper"/>
        <w:spacing w:line="276" w:lineRule="auto"/>
        <w:rPr>
          <w:rFonts w:eastAsia="游明朝"/>
          <w:sz w:val="22"/>
          <w:szCs w:val="22"/>
        </w:rPr>
      </w:pPr>
      <w:r w:rsidRPr="00BA19BC">
        <w:rPr>
          <w:rFonts w:eastAsia="游明朝"/>
          <w:b/>
          <w:bCs/>
          <w:sz w:val="22"/>
          <w:szCs w:val="22"/>
        </w:rPr>
        <w:t>Figure 4</w:t>
      </w:r>
      <w:r w:rsidRPr="00BA19BC">
        <w:rPr>
          <w:rFonts w:eastAsia="游明朝"/>
          <w:sz w:val="22"/>
          <w:szCs w:val="22"/>
        </w:rPr>
        <w:t xml:space="preserve">. X-ray total scattering analyses for the </w:t>
      </w:r>
      <w:proofErr w:type="spellStart"/>
      <w:r w:rsidRPr="00BA19BC">
        <w:rPr>
          <w:rFonts w:eastAsia="游明朝"/>
          <w:sz w:val="22"/>
          <w:szCs w:val="22"/>
        </w:rPr>
        <w:t>PtCo</w:t>
      </w:r>
      <w:proofErr w:type="spellEnd"/>
      <w:r w:rsidRPr="00BA19BC">
        <w:rPr>
          <w:rFonts w:eastAsia="游明朝"/>
          <w:sz w:val="22"/>
          <w:szCs w:val="22"/>
        </w:rPr>
        <w:t>/C catalysts after annealing at 700°C for 2h and subsequent acid treatment. (a) XRD curve fitting result. (b) PDF curve fitting result. The curve fitting was performed simultaneously using four common structural models. (c) The structural models used in the analyses. Below the ordering temperature, (</w:t>
      </w:r>
      <w:proofErr w:type="spellStart"/>
      <w:r w:rsidRPr="00BA19BC">
        <w:rPr>
          <w:rFonts w:eastAsia="游明朝"/>
          <w:sz w:val="22"/>
          <w:szCs w:val="22"/>
        </w:rPr>
        <w:t>i</w:t>
      </w:r>
      <w:proofErr w:type="spellEnd"/>
      <w:r w:rsidRPr="00BA19BC">
        <w:rPr>
          <w:rFonts w:eastAsia="游明朝"/>
          <w:sz w:val="22"/>
          <w:szCs w:val="22"/>
        </w:rPr>
        <w:t xml:space="preserve">) a </w:t>
      </w:r>
      <w:proofErr w:type="spellStart"/>
      <w:r w:rsidRPr="00BA19BC">
        <w:rPr>
          <w:rFonts w:eastAsia="游明朝"/>
          <w:sz w:val="22"/>
          <w:szCs w:val="22"/>
        </w:rPr>
        <w:t>PtCo</w:t>
      </w:r>
      <w:proofErr w:type="spellEnd"/>
      <w:r w:rsidRPr="00BA19BC">
        <w:rPr>
          <w:rFonts w:eastAsia="游明朝"/>
          <w:sz w:val="22"/>
          <w:szCs w:val="22"/>
        </w:rPr>
        <w:t xml:space="preserve"> solid solution model with an </w:t>
      </w:r>
      <w:proofErr w:type="spellStart"/>
      <w:r w:rsidRPr="00BA19BC">
        <w:rPr>
          <w:rFonts w:eastAsia="游明朝"/>
          <w:sz w:val="22"/>
          <w:szCs w:val="22"/>
        </w:rPr>
        <w:t>fcc</w:t>
      </w:r>
      <w:proofErr w:type="spellEnd"/>
      <w:r w:rsidRPr="00BA19BC">
        <w:rPr>
          <w:rFonts w:eastAsia="游明朝"/>
          <w:sz w:val="22"/>
          <w:szCs w:val="22"/>
        </w:rPr>
        <w:t xml:space="preserve"> structure (space group: Fm-3m) is dominant. Above the ordering temperature, </w:t>
      </w:r>
      <w:r w:rsidRPr="00BA19BC">
        <w:rPr>
          <w:rFonts w:eastAsia="游明朝"/>
          <w:sz w:val="22"/>
          <w:szCs w:val="22"/>
        </w:rPr>
        <w:lastRenderedPageBreak/>
        <w:t xml:space="preserve">two tetragonal alloy models are used: (ii) a well-ordered </w:t>
      </w:r>
      <w:proofErr w:type="spellStart"/>
      <w:r w:rsidRPr="00BA19BC">
        <w:rPr>
          <w:rFonts w:eastAsia="游明朝"/>
          <w:sz w:val="22"/>
          <w:szCs w:val="22"/>
        </w:rPr>
        <w:t>PtCo</w:t>
      </w:r>
      <w:proofErr w:type="spellEnd"/>
      <w:r w:rsidRPr="00BA19BC">
        <w:rPr>
          <w:rFonts w:eastAsia="游明朝"/>
          <w:sz w:val="22"/>
          <w:szCs w:val="22"/>
        </w:rPr>
        <w:t xml:space="preserve"> intermetallic alloy (L1</w:t>
      </w:r>
      <w:r w:rsidRPr="00BA19BC">
        <w:rPr>
          <w:rFonts w:eastAsia="游明朝"/>
          <w:sz w:val="22"/>
          <w:szCs w:val="22"/>
          <w:vertAlign w:val="subscript"/>
        </w:rPr>
        <w:t>0</w:t>
      </w:r>
      <w:r w:rsidRPr="00BA19BC">
        <w:rPr>
          <w:rFonts w:eastAsia="游明朝"/>
          <w:sz w:val="22"/>
          <w:szCs w:val="22"/>
        </w:rPr>
        <w:t xml:space="preserve"> phase) with a </w:t>
      </w:r>
      <w:proofErr w:type="spellStart"/>
      <w:r w:rsidRPr="00BA19BC">
        <w:rPr>
          <w:rFonts w:eastAsia="游明朝"/>
          <w:sz w:val="22"/>
          <w:szCs w:val="22"/>
        </w:rPr>
        <w:t>bct</w:t>
      </w:r>
      <w:proofErr w:type="spellEnd"/>
      <w:r w:rsidRPr="00BA19BC">
        <w:rPr>
          <w:rFonts w:eastAsia="游明朝"/>
          <w:sz w:val="22"/>
          <w:szCs w:val="22"/>
        </w:rPr>
        <w:t xml:space="preserve"> structure (space group: P4/mmm), and (iii) a disordered tetragonal phase with a </w:t>
      </w:r>
      <w:proofErr w:type="spellStart"/>
      <w:r w:rsidRPr="00BA19BC">
        <w:rPr>
          <w:rFonts w:eastAsia="游明朝"/>
          <w:sz w:val="22"/>
          <w:szCs w:val="22"/>
        </w:rPr>
        <w:t>bct</w:t>
      </w:r>
      <w:proofErr w:type="spellEnd"/>
      <w:r w:rsidRPr="00BA19BC">
        <w:rPr>
          <w:rFonts w:eastAsia="游明朝"/>
          <w:sz w:val="22"/>
          <w:szCs w:val="22"/>
        </w:rPr>
        <w:t xml:space="preserve"> structure exhibiting site mixing, similar to the solid solution.</w:t>
      </w:r>
      <w:r w:rsidR="00FD684C" w:rsidRPr="00BA19BC">
        <w:rPr>
          <w:rFonts w:eastAsia="游明朝"/>
          <w:sz w:val="22"/>
          <w:szCs w:val="22"/>
        </w:rPr>
        <w:t xml:space="preserve"> Lattice parameter </w:t>
      </w:r>
      <w:r w:rsidR="000C6CBF" w:rsidRPr="00BA19BC">
        <w:rPr>
          <w:rFonts w:eastAsia="游明朝"/>
          <w:sz w:val="22"/>
          <w:szCs w:val="22"/>
        </w:rPr>
        <w:t xml:space="preserve">is close to a cubic lattice though with a slight </w:t>
      </w:r>
      <w:r w:rsidR="00BE1815" w:rsidRPr="00BA19BC">
        <w:rPr>
          <w:rFonts w:eastAsia="游明朝"/>
          <w:sz w:val="22"/>
          <w:szCs w:val="22"/>
        </w:rPr>
        <w:t xml:space="preserve">tetragonality. </w:t>
      </w:r>
      <w:r w:rsidRPr="00BA19BC">
        <w:rPr>
          <w:rFonts w:eastAsia="游明朝"/>
          <w:sz w:val="22"/>
          <w:szCs w:val="22"/>
        </w:rPr>
        <w:t xml:space="preserve">Throughout the entire temperature range, (iv) a Pt crystal phase with an </w:t>
      </w:r>
      <w:proofErr w:type="spellStart"/>
      <w:r w:rsidRPr="00BA19BC">
        <w:rPr>
          <w:rFonts w:eastAsia="游明朝"/>
          <w:sz w:val="22"/>
          <w:szCs w:val="22"/>
        </w:rPr>
        <w:t>fcc</w:t>
      </w:r>
      <w:proofErr w:type="spellEnd"/>
      <w:r w:rsidRPr="00BA19BC">
        <w:rPr>
          <w:rFonts w:eastAsia="游明朝"/>
          <w:sz w:val="22"/>
          <w:szCs w:val="22"/>
        </w:rPr>
        <w:t xml:space="preserve"> structure (space group: Fm-3m) and lattice parameters close to pure Pt is included. Additionally, </w:t>
      </w:r>
      <w:bookmarkStart w:id="17" w:name="_Hlk193810603"/>
      <w:r w:rsidRPr="00BA19BC">
        <w:rPr>
          <w:rFonts w:eastAsia="游明朝"/>
          <w:sz w:val="22"/>
          <w:szCs w:val="22"/>
        </w:rPr>
        <w:t>broad features and short-range orders observed in the XRD and PDFs, respectively, suggest the presence of tiny domains with amorphous-like features.</w:t>
      </w:r>
      <w:bookmarkEnd w:id="17"/>
      <w:r w:rsidRPr="00BA19BC">
        <w:rPr>
          <w:rFonts w:eastAsia="游明朝"/>
          <w:sz w:val="22"/>
          <w:szCs w:val="22"/>
        </w:rPr>
        <w:t xml:space="preserve"> (v) A tiny domain with an </w:t>
      </w:r>
      <w:proofErr w:type="spellStart"/>
      <w:r w:rsidRPr="00BA19BC">
        <w:rPr>
          <w:rFonts w:eastAsia="游明朝"/>
          <w:sz w:val="22"/>
          <w:szCs w:val="22"/>
        </w:rPr>
        <w:t>fcc</w:t>
      </w:r>
      <w:proofErr w:type="spellEnd"/>
      <w:r w:rsidRPr="00BA19BC">
        <w:rPr>
          <w:rFonts w:eastAsia="游明朝"/>
          <w:sz w:val="22"/>
          <w:szCs w:val="22"/>
        </w:rPr>
        <w:t xml:space="preserve"> structure was added to model these features.</w:t>
      </w:r>
    </w:p>
    <w:p w14:paraId="146C0D10" w14:textId="77777777" w:rsidR="00993232" w:rsidRPr="00BA19BC" w:rsidRDefault="00993232" w:rsidP="00993232">
      <w:pPr>
        <w:pStyle w:val="paper"/>
        <w:spacing w:line="360" w:lineRule="auto"/>
        <w:ind w:firstLineChars="100" w:firstLine="240"/>
        <w:rPr>
          <w:rFonts w:eastAsia="游明朝"/>
          <w:szCs w:val="24"/>
        </w:rPr>
      </w:pPr>
    </w:p>
    <w:p w14:paraId="1194C610" w14:textId="2509B20D" w:rsidR="00BE7666" w:rsidRPr="00BA19BC" w:rsidRDefault="00871435" w:rsidP="00553AC6">
      <w:pPr>
        <w:pStyle w:val="paper"/>
        <w:spacing w:line="360" w:lineRule="auto"/>
        <w:ind w:firstLineChars="100" w:firstLine="240"/>
        <w:rPr>
          <w:rFonts w:eastAsia="游明朝"/>
          <w:szCs w:val="24"/>
        </w:rPr>
      </w:pPr>
      <w:r w:rsidRPr="00BA19BC">
        <w:rPr>
          <w:rFonts w:eastAsia="游明朝"/>
          <w:szCs w:val="24"/>
        </w:rPr>
        <w:t xml:space="preserve">We analyzed the structural details, in particular structural changes upon thermal treatment, through the simultaneous curve-fitting of the XRD pattern and the PDFs of a series of acid-treated </w:t>
      </w:r>
      <w:proofErr w:type="spellStart"/>
      <w:r w:rsidRPr="00BA19BC">
        <w:rPr>
          <w:rFonts w:eastAsia="游明朝"/>
          <w:szCs w:val="24"/>
        </w:rPr>
        <w:t>PtCo</w:t>
      </w:r>
      <w:proofErr w:type="spellEnd"/>
      <w:r w:rsidRPr="00BA19BC">
        <w:rPr>
          <w:rFonts w:eastAsia="游明朝"/>
          <w:szCs w:val="24"/>
        </w:rPr>
        <w:t>/C catalysts (Figure S6 and S7).</w:t>
      </w:r>
      <w:r w:rsidR="00E13F7A" w:rsidRPr="00BA19BC">
        <w:rPr>
          <w:rFonts w:eastAsia="游明朝"/>
          <w:szCs w:val="24"/>
        </w:rPr>
        <w:t xml:space="preserve"> </w:t>
      </w:r>
      <w:r w:rsidRPr="00BA19BC">
        <w:rPr>
          <w:rFonts w:eastAsia="游明朝"/>
          <w:szCs w:val="24"/>
        </w:rPr>
        <w:t xml:space="preserve">Below 350°C, </w:t>
      </w:r>
      <w:r w:rsidR="002409F0" w:rsidRPr="00BA19BC">
        <w:rPr>
          <w:rFonts w:eastAsia="游明朝"/>
          <w:szCs w:val="24"/>
        </w:rPr>
        <w:t>phase (</w:t>
      </w:r>
      <w:proofErr w:type="spellStart"/>
      <w:r w:rsidR="002409F0" w:rsidRPr="00BA19BC">
        <w:rPr>
          <w:rFonts w:eastAsia="游明朝"/>
          <w:szCs w:val="24"/>
        </w:rPr>
        <w:t>i</w:t>
      </w:r>
      <w:proofErr w:type="spellEnd"/>
      <w:r w:rsidR="002409F0" w:rsidRPr="00BA19BC">
        <w:rPr>
          <w:rFonts w:eastAsia="游明朝"/>
          <w:szCs w:val="24"/>
        </w:rPr>
        <w:t>) is dominant, and then a</w:t>
      </w:r>
      <w:r w:rsidRPr="00BA19BC">
        <w:rPr>
          <w:rFonts w:eastAsia="游明朝"/>
          <w:szCs w:val="24"/>
        </w:rPr>
        <w:t>bove 450°C, this phase disappears and is replaced by tetragonal phases of</w:t>
      </w:r>
      <w:r w:rsidR="00FB2C6D" w:rsidRPr="00BA19BC">
        <w:rPr>
          <w:rFonts w:eastAsia="游明朝"/>
          <w:szCs w:val="24"/>
        </w:rPr>
        <w:t xml:space="preserve"> phase (ii) and phase (iii)</w:t>
      </w:r>
      <w:r w:rsidR="004C5D29" w:rsidRPr="00BA19BC">
        <w:rPr>
          <w:rFonts w:eastAsia="游明朝"/>
          <w:szCs w:val="24"/>
        </w:rPr>
        <w:t xml:space="preserve"> as summarized in Fig</w:t>
      </w:r>
      <w:r w:rsidR="006C7826" w:rsidRPr="00BA19BC">
        <w:rPr>
          <w:rFonts w:eastAsia="游明朝"/>
          <w:szCs w:val="24"/>
        </w:rPr>
        <w:t>ure</w:t>
      </w:r>
      <w:r w:rsidR="004C5D29" w:rsidRPr="00BA19BC">
        <w:rPr>
          <w:rFonts w:eastAsia="游明朝"/>
          <w:szCs w:val="24"/>
        </w:rPr>
        <w:t xml:space="preserve"> 5a</w:t>
      </w:r>
      <w:r w:rsidR="00D67836" w:rsidRPr="00BA19BC">
        <w:rPr>
          <w:rFonts w:eastAsia="游明朝"/>
          <w:szCs w:val="24"/>
        </w:rPr>
        <w:t xml:space="preserve"> and Fig</w:t>
      </w:r>
      <w:r w:rsidR="006C7826" w:rsidRPr="00BA19BC">
        <w:rPr>
          <w:rFonts w:eastAsia="游明朝"/>
          <w:szCs w:val="24"/>
        </w:rPr>
        <w:t>ure</w:t>
      </w:r>
      <w:r w:rsidR="00D67836" w:rsidRPr="00BA19BC">
        <w:rPr>
          <w:rFonts w:eastAsia="游明朝"/>
          <w:szCs w:val="24"/>
        </w:rPr>
        <w:t xml:space="preserve"> S8</w:t>
      </w:r>
      <w:r w:rsidR="00FB2C6D" w:rsidRPr="00BA19BC">
        <w:rPr>
          <w:rFonts w:eastAsia="游明朝"/>
          <w:szCs w:val="24"/>
        </w:rPr>
        <w:t>.</w:t>
      </w:r>
      <w:r w:rsidR="002E5233" w:rsidRPr="00BA19BC">
        <w:rPr>
          <w:rFonts w:eastAsia="游明朝"/>
          <w:szCs w:val="24"/>
        </w:rPr>
        <w:t xml:space="preserve"> </w:t>
      </w:r>
      <w:r w:rsidR="0021196C" w:rsidRPr="00BA19BC">
        <w:rPr>
          <w:rFonts w:eastAsia="游明朝"/>
          <w:szCs w:val="24"/>
        </w:rPr>
        <w:t>The contents of the</w:t>
      </w:r>
      <w:r w:rsidR="00D67329" w:rsidRPr="00BA19BC">
        <w:rPr>
          <w:rFonts w:eastAsia="游明朝"/>
          <w:szCs w:val="24"/>
        </w:rPr>
        <w:t>se</w:t>
      </w:r>
      <w:r w:rsidR="0021196C" w:rsidRPr="00BA19BC">
        <w:rPr>
          <w:rFonts w:eastAsia="游明朝"/>
          <w:szCs w:val="24"/>
        </w:rPr>
        <w:t xml:space="preserve"> crystalline phases clearly visualize the structural ordering of the disordered solid solution (phase </w:t>
      </w:r>
      <w:proofErr w:type="spellStart"/>
      <w:r w:rsidR="0021196C" w:rsidRPr="00BA19BC">
        <w:rPr>
          <w:rFonts w:eastAsia="游明朝"/>
          <w:szCs w:val="24"/>
        </w:rPr>
        <w:t>i</w:t>
      </w:r>
      <w:proofErr w:type="spellEnd"/>
      <w:r w:rsidR="0021196C" w:rsidRPr="00BA19BC">
        <w:rPr>
          <w:rFonts w:eastAsia="游明朝"/>
          <w:szCs w:val="24"/>
        </w:rPr>
        <w:t>) to form ordered intermetallic phase (phase ii) above 450°C (Fig</w:t>
      </w:r>
      <w:r w:rsidR="006C7826" w:rsidRPr="00BA19BC">
        <w:rPr>
          <w:rFonts w:eastAsia="游明朝"/>
          <w:szCs w:val="24"/>
        </w:rPr>
        <w:t>ure</w:t>
      </w:r>
      <w:r w:rsidR="0021196C" w:rsidRPr="00BA19BC">
        <w:rPr>
          <w:rFonts w:eastAsia="游明朝"/>
          <w:szCs w:val="24"/>
        </w:rPr>
        <w:t xml:space="preserve"> 5a). The formation of disordered tetragonal phase (phase iii) at high temperatures suggests partial ordering of off-stoichiometric </w:t>
      </w:r>
      <w:proofErr w:type="spellStart"/>
      <w:r w:rsidR="0021196C" w:rsidRPr="00BA19BC">
        <w:rPr>
          <w:rFonts w:eastAsia="游明朝"/>
          <w:szCs w:val="24"/>
        </w:rPr>
        <w:t>PtCo</w:t>
      </w:r>
      <w:proofErr w:type="spellEnd"/>
      <w:r w:rsidR="0021196C" w:rsidRPr="00BA19BC">
        <w:rPr>
          <w:rFonts w:eastAsia="游明朝"/>
          <w:szCs w:val="24"/>
        </w:rPr>
        <w:t xml:space="preserve"> nanoparticles.</w:t>
      </w:r>
      <w:r w:rsidR="00B04444" w:rsidRPr="00BA19BC">
        <w:rPr>
          <w:rFonts w:eastAsia="游明朝"/>
          <w:szCs w:val="24"/>
        </w:rPr>
        <w:t xml:space="preserve"> The compositional trend summarized in Figures 5b (and Figure S8) indicates that more Co remains in the catalysts after acid treatment as temperature increases and reaches a plateau around 450°C.</w:t>
      </w:r>
      <w:r w:rsidR="000F3079" w:rsidRPr="00BA19BC">
        <w:t xml:space="preserve"> </w:t>
      </w:r>
      <w:r w:rsidR="000F3079" w:rsidRPr="00BA19BC">
        <w:rPr>
          <w:rFonts w:eastAsia="游明朝"/>
        </w:rPr>
        <w:t>Note that t</w:t>
      </w:r>
      <w:r w:rsidR="000F3079" w:rsidRPr="00BA19BC">
        <w:rPr>
          <w:rFonts w:eastAsia="游明朝"/>
          <w:szCs w:val="24"/>
        </w:rPr>
        <w:t>he structural model fittings were performed with elemental ratios constrained to the values obtained from these ICP measurements.</w:t>
      </w:r>
      <w:r w:rsidR="00412327" w:rsidRPr="00BA19BC">
        <w:rPr>
          <w:rFonts w:eastAsia="游明朝"/>
          <w:szCs w:val="24"/>
        </w:rPr>
        <w:t xml:space="preserve"> As shown in Fig</w:t>
      </w:r>
      <w:r w:rsidR="006C7826" w:rsidRPr="00BA19BC">
        <w:rPr>
          <w:rFonts w:eastAsia="游明朝"/>
          <w:szCs w:val="24"/>
        </w:rPr>
        <w:t>ure</w:t>
      </w:r>
      <w:r w:rsidR="009B24FE" w:rsidRPr="00BA19BC">
        <w:rPr>
          <w:rFonts w:eastAsia="游明朝"/>
          <w:szCs w:val="24"/>
        </w:rPr>
        <w:t xml:space="preserve"> </w:t>
      </w:r>
      <w:r w:rsidR="00412327" w:rsidRPr="00BA19BC">
        <w:rPr>
          <w:rFonts w:eastAsia="游明朝"/>
          <w:szCs w:val="24"/>
        </w:rPr>
        <w:t>5c, the domain sizes of the phases increase abruptly around 350°C, indicating that significant particle growth occurs before the ordering transition. This observation will be further discussed in the electrochemistry section. The higher Co retention suggests the enhanced stability of the intermetallic phase against acid leaching.</w:t>
      </w:r>
      <w:r w:rsidR="00C40A63" w:rsidRPr="00BA19BC">
        <w:rPr>
          <w:rFonts w:eastAsia="游明朝"/>
          <w:szCs w:val="24"/>
        </w:rPr>
        <w:t xml:space="preserve"> </w:t>
      </w:r>
    </w:p>
    <w:p w14:paraId="0D8FC5E7" w14:textId="5EFE9B37" w:rsidR="008F15E2" w:rsidRPr="00BA19BC" w:rsidRDefault="00871435" w:rsidP="004C117A">
      <w:pPr>
        <w:pStyle w:val="paper"/>
        <w:spacing w:line="360" w:lineRule="auto"/>
        <w:ind w:firstLineChars="100" w:firstLine="240"/>
        <w:rPr>
          <w:rFonts w:eastAsia="游明朝"/>
          <w:szCs w:val="24"/>
        </w:rPr>
      </w:pPr>
      <w:r w:rsidRPr="00BA19BC">
        <w:rPr>
          <w:rFonts w:eastAsia="游明朝"/>
          <w:szCs w:val="24"/>
        </w:rPr>
        <w:t xml:space="preserve">Throughout the entire temperature range, </w:t>
      </w:r>
      <w:r w:rsidR="00911F21" w:rsidRPr="00BA19BC">
        <w:rPr>
          <w:rFonts w:eastAsia="游明朝"/>
          <w:szCs w:val="24"/>
        </w:rPr>
        <w:t xml:space="preserve">an </w:t>
      </w:r>
      <w:proofErr w:type="spellStart"/>
      <w:r w:rsidR="00911F21" w:rsidRPr="00BA19BC">
        <w:rPr>
          <w:rFonts w:eastAsia="游明朝"/>
          <w:szCs w:val="24"/>
        </w:rPr>
        <w:t>fcc</w:t>
      </w:r>
      <w:proofErr w:type="spellEnd"/>
      <w:r w:rsidR="00911F21" w:rsidRPr="00BA19BC">
        <w:rPr>
          <w:rFonts w:eastAsia="游明朝"/>
          <w:szCs w:val="24"/>
        </w:rPr>
        <w:t xml:space="preserve"> structure similar to pure Pt</w:t>
      </w:r>
      <w:r w:rsidR="00553AC6" w:rsidRPr="00BA19BC">
        <w:rPr>
          <w:rFonts w:eastAsia="游明朝"/>
          <w:szCs w:val="24"/>
        </w:rPr>
        <w:t>, phase (iv), was also found. T</w:t>
      </w:r>
      <w:r w:rsidR="00911F21" w:rsidRPr="00BA19BC">
        <w:rPr>
          <w:rFonts w:eastAsia="游明朝"/>
          <w:szCs w:val="24"/>
        </w:rPr>
        <w:t xml:space="preserve">his phase </w:t>
      </w:r>
      <w:r w:rsidR="008B19FE" w:rsidRPr="00BA19BC">
        <w:rPr>
          <w:rFonts w:eastAsia="游明朝"/>
          <w:szCs w:val="24"/>
        </w:rPr>
        <w:t xml:space="preserve">probably </w:t>
      </w:r>
      <w:r w:rsidR="00911F21" w:rsidRPr="00BA19BC">
        <w:rPr>
          <w:rFonts w:eastAsia="游明朝"/>
          <w:szCs w:val="24"/>
        </w:rPr>
        <w:t xml:space="preserve">represents a </w:t>
      </w:r>
      <w:proofErr w:type="spellStart"/>
      <w:r w:rsidR="00911F21" w:rsidRPr="00BA19BC">
        <w:rPr>
          <w:rFonts w:eastAsia="游明朝"/>
          <w:szCs w:val="24"/>
        </w:rPr>
        <w:t>PtCo</w:t>
      </w:r>
      <w:proofErr w:type="spellEnd"/>
      <w:r w:rsidR="00911F21" w:rsidRPr="00BA19BC">
        <w:rPr>
          <w:rFonts w:eastAsia="游明朝"/>
          <w:szCs w:val="24"/>
        </w:rPr>
        <w:t xml:space="preserve"> alloy with a low Co content, insufficient to induce ordering</w:t>
      </w:r>
      <w:r w:rsidR="008B19FE" w:rsidRPr="00BA19BC">
        <w:rPr>
          <w:rFonts w:eastAsia="游明朝"/>
          <w:szCs w:val="24"/>
        </w:rPr>
        <w:t>, due to compositional inhomogeneity of deposited particles.</w:t>
      </w:r>
      <w:r w:rsidR="00BE7666" w:rsidRPr="00BA19BC">
        <w:rPr>
          <w:rFonts w:eastAsia="游明朝"/>
          <w:szCs w:val="24"/>
        </w:rPr>
        <w:t xml:space="preserve"> </w:t>
      </w:r>
      <w:r w:rsidRPr="00BA19BC">
        <w:rPr>
          <w:rFonts w:eastAsia="游明朝"/>
          <w:szCs w:val="24"/>
        </w:rPr>
        <w:t xml:space="preserve">The experimental data, which exhibited broad features and short-range orders in the XRD and PDFs, respectively, could not be adequately simulated using only these </w:t>
      </w:r>
      <w:r w:rsidRPr="00BA19BC">
        <w:rPr>
          <w:rFonts w:eastAsia="游明朝"/>
          <w:szCs w:val="24"/>
        </w:rPr>
        <w:lastRenderedPageBreak/>
        <w:t xml:space="preserve">crystalline phases. </w:t>
      </w:r>
      <w:r w:rsidR="00F42EA2" w:rsidRPr="00BA19BC">
        <w:rPr>
          <w:rFonts w:eastAsia="游明朝"/>
          <w:szCs w:val="24"/>
        </w:rPr>
        <w:t>Thus, phase (v), a tiny</w:t>
      </w:r>
      <w:r w:rsidR="00407B7D" w:rsidRPr="00BA19BC">
        <w:rPr>
          <w:rFonts w:eastAsia="游明朝"/>
          <w:szCs w:val="24"/>
        </w:rPr>
        <w:t xml:space="preserve"> domain or a disordered </w:t>
      </w:r>
      <w:r w:rsidR="00EE7FB6" w:rsidRPr="00BA19BC">
        <w:rPr>
          <w:rFonts w:eastAsia="游明朝"/>
          <w:szCs w:val="24"/>
        </w:rPr>
        <w:t>structure was also observed in the entire temperature range.</w:t>
      </w:r>
      <w:r w:rsidR="00D01A4D" w:rsidRPr="00BA19BC">
        <w:rPr>
          <w:rFonts w:eastAsia="游明朝"/>
          <w:szCs w:val="24"/>
        </w:rPr>
        <w:t xml:space="preserve"> </w:t>
      </w:r>
      <w:r w:rsidR="00642532" w:rsidRPr="00BA19BC">
        <w:rPr>
          <w:rFonts w:eastAsia="游明朝"/>
          <w:szCs w:val="24"/>
        </w:rPr>
        <w:t>The structural information for this phase was extracted from the PDF refinement, where it was modeled using</w:t>
      </w:r>
      <w:r w:rsidR="00DA1CFF" w:rsidRPr="00BA19BC">
        <w:rPr>
          <w:rFonts w:eastAsia="游明朝"/>
          <w:szCs w:val="24"/>
        </w:rPr>
        <w:t xml:space="preserve"> </w:t>
      </w:r>
      <w:r w:rsidR="004C117A" w:rsidRPr="00BA19BC">
        <w:rPr>
          <w:rFonts w:eastAsia="游明朝"/>
          <w:szCs w:val="24"/>
        </w:rPr>
        <w:t xml:space="preserve">a typical </w:t>
      </w:r>
      <w:proofErr w:type="spellStart"/>
      <w:r w:rsidR="004C117A" w:rsidRPr="00BA19BC">
        <w:rPr>
          <w:rFonts w:eastAsia="游明朝"/>
          <w:szCs w:val="24"/>
        </w:rPr>
        <w:t>fcc</w:t>
      </w:r>
      <w:proofErr w:type="spellEnd"/>
      <w:r w:rsidR="00642532" w:rsidRPr="00BA19BC">
        <w:rPr>
          <w:rFonts w:eastAsia="游明朝"/>
          <w:szCs w:val="24"/>
        </w:rPr>
        <w:t xml:space="preserve"> with a spherical particle envelope for simulating tiny domains (domain size: &lt;1 nm, Figure 5c and Figure S9).</w:t>
      </w:r>
      <w:r w:rsidR="00587352" w:rsidRPr="00BA19BC">
        <w:rPr>
          <w:rFonts w:eastAsia="游明朝"/>
          <w:szCs w:val="24"/>
        </w:rPr>
        <w:t xml:space="preserve"> </w:t>
      </w:r>
      <w:r w:rsidR="00305D7D" w:rsidRPr="00BA19BC">
        <w:rPr>
          <w:rFonts w:eastAsia="游明朝"/>
          <w:szCs w:val="24"/>
        </w:rPr>
        <w:t xml:space="preserve">Note that the broad XRD feature can be modeled using an </w:t>
      </w:r>
      <w:proofErr w:type="spellStart"/>
      <w:r w:rsidR="00305D7D" w:rsidRPr="00BA19BC">
        <w:rPr>
          <w:rFonts w:eastAsia="游明朝"/>
          <w:szCs w:val="24"/>
        </w:rPr>
        <w:t>fcc</w:t>
      </w:r>
      <w:proofErr w:type="spellEnd"/>
      <w:r w:rsidR="00305D7D" w:rsidRPr="00BA19BC">
        <w:rPr>
          <w:rFonts w:eastAsia="游明朝"/>
          <w:szCs w:val="24"/>
        </w:rPr>
        <w:t xml:space="preserve"> Pt crystal model in the P1 space group (cubic lattice with variable site occupancy) with broad peak shapes, but this is merely a fitting artifact, indicating that it does not represent a physically meaningful structural feature. </w:t>
      </w:r>
      <w:r w:rsidR="00993232" w:rsidRPr="00BA19BC">
        <w:rPr>
          <w:rFonts w:eastAsia="游明朝"/>
          <w:szCs w:val="24"/>
        </w:rPr>
        <w:t xml:space="preserve">Considering the almost constant content of this phase even in the sample annealed at a high temperature, this phase may not exist as isolated small particles. </w:t>
      </w:r>
    </w:p>
    <w:p w14:paraId="1039ADB6" w14:textId="159B99F2" w:rsidR="003A4A3A" w:rsidRPr="00BA19BC" w:rsidRDefault="003A4A3A" w:rsidP="009F5F9C">
      <w:pPr>
        <w:pStyle w:val="paper"/>
        <w:spacing w:line="360" w:lineRule="auto"/>
        <w:ind w:firstLineChars="100" w:firstLine="240"/>
        <w:rPr>
          <w:rFonts w:eastAsia="游明朝"/>
          <w:szCs w:val="24"/>
        </w:rPr>
      </w:pPr>
    </w:p>
    <w:p w14:paraId="050DE1A2" w14:textId="7E153178" w:rsidR="009F5F9C" w:rsidRPr="00BA19BC" w:rsidRDefault="00B1465F" w:rsidP="009F5F9C">
      <w:pPr>
        <w:pStyle w:val="paper"/>
        <w:spacing w:line="360" w:lineRule="auto"/>
        <w:ind w:firstLineChars="100" w:firstLine="240"/>
        <w:rPr>
          <w:rFonts w:eastAsia="DengXian"/>
          <w:szCs w:val="24"/>
          <w:lang w:eastAsia="zh-CN"/>
        </w:rPr>
      </w:pPr>
      <w:r w:rsidRPr="00BA19BC">
        <w:rPr>
          <w:rFonts w:eastAsia="DengXian"/>
          <w:noProof/>
          <w:szCs w:val="24"/>
          <w:lang w:eastAsia="zh-CN"/>
        </w:rPr>
        <w:drawing>
          <wp:inline distT="0" distB="0" distL="0" distR="0" wp14:anchorId="41F47789" wp14:editId="0F5A740E">
            <wp:extent cx="4992523" cy="3702381"/>
            <wp:effectExtent l="0" t="0" r="0" b="0"/>
            <wp:docPr id="14865107"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856" cy="3712269"/>
                    </a:xfrm>
                    <a:prstGeom prst="rect">
                      <a:avLst/>
                    </a:prstGeom>
                    <a:noFill/>
                    <a:ln>
                      <a:noFill/>
                    </a:ln>
                  </pic:spPr>
                </pic:pic>
              </a:graphicData>
            </a:graphic>
          </wp:inline>
        </w:drawing>
      </w:r>
    </w:p>
    <w:p w14:paraId="0095BE73" w14:textId="22313AF3" w:rsidR="009F5F9C" w:rsidRPr="00BA19BC" w:rsidRDefault="00EB127A" w:rsidP="009F5F9C">
      <w:pPr>
        <w:pStyle w:val="paper"/>
        <w:spacing w:line="276" w:lineRule="auto"/>
        <w:rPr>
          <w:rFonts w:eastAsia="游明朝"/>
          <w:sz w:val="22"/>
          <w:szCs w:val="22"/>
        </w:rPr>
      </w:pPr>
      <w:r w:rsidRPr="00BA19BC">
        <w:rPr>
          <w:rFonts w:eastAsiaTheme="minorEastAsia"/>
          <w:b/>
          <w:bCs/>
          <w:sz w:val="22"/>
          <w:szCs w:val="22"/>
          <w:lang w:eastAsia="zh-CN"/>
        </w:rPr>
        <w:t>Figure</w:t>
      </w:r>
      <w:r w:rsidR="009F5F9C" w:rsidRPr="00BA19BC">
        <w:rPr>
          <w:rFonts w:eastAsiaTheme="minorEastAsia"/>
          <w:b/>
          <w:bCs/>
          <w:sz w:val="22"/>
          <w:szCs w:val="22"/>
          <w:lang w:eastAsia="zh-CN"/>
        </w:rPr>
        <w:t xml:space="preserve"> </w:t>
      </w:r>
      <w:r w:rsidR="009F5F9C" w:rsidRPr="00BA19BC">
        <w:rPr>
          <w:rFonts w:eastAsia="游明朝"/>
          <w:b/>
          <w:bCs/>
          <w:sz w:val="22"/>
          <w:szCs w:val="22"/>
        </w:rPr>
        <w:t>5</w:t>
      </w:r>
      <w:r w:rsidR="009F5F9C" w:rsidRPr="00BA19BC">
        <w:rPr>
          <w:rFonts w:eastAsiaTheme="minorEastAsia"/>
          <w:sz w:val="22"/>
          <w:szCs w:val="22"/>
          <w:lang w:eastAsia="zh-CN"/>
        </w:rPr>
        <w:t xml:space="preserve">. </w:t>
      </w:r>
      <w:r w:rsidR="009F5F9C" w:rsidRPr="00BA19BC">
        <w:rPr>
          <w:rFonts w:eastAsia="游明朝"/>
          <w:sz w:val="22"/>
          <w:szCs w:val="22"/>
        </w:rPr>
        <w:t xml:space="preserve">Structural evolution of </w:t>
      </w:r>
      <w:proofErr w:type="spellStart"/>
      <w:r w:rsidR="009F5F9C" w:rsidRPr="00BA19BC">
        <w:rPr>
          <w:rFonts w:eastAsia="游明朝"/>
          <w:sz w:val="22"/>
          <w:szCs w:val="22"/>
        </w:rPr>
        <w:t>PtCo</w:t>
      </w:r>
      <w:proofErr w:type="spellEnd"/>
      <w:r w:rsidR="009F5F9C" w:rsidRPr="00BA19BC">
        <w:rPr>
          <w:rFonts w:eastAsia="游明朝"/>
          <w:sz w:val="22"/>
          <w:szCs w:val="22"/>
        </w:rPr>
        <w:t xml:space="preserve"> catalysts as a function of annealing temperature.</w:t>
      </w:r>
      <w:r w:rsidR="00377D7A" w:rsidRPr="00BA19BC">
        <w:rPr>
          <w:rFonts w:eastAsia="游明朝"/>
          <w:sz w:val="22"/>
          <w:szCs w:val="22"/>
        </w:rPr>
        <w:t xml:space="preserve"> </w:t>
      </w:r>
      <w:r w:rsidR="00973413" w:rsidRPr="00BA19BC">
        <w:rPr>
          <w:rFonts w:eastAsia="游明朝"/>
          <w:sz w:val="22"/>
          <w:szCs w:val="22"/>
        </w:rPr>
        <w:t>The trends of the five phases defined in Figure 4c are summarized.</w:t>
      </w:r>
      <w:r w:rsidR="009F5F9C" w:rsidRPr="00BA19BC">
        <w:rPr>
          <w:rFonts w:eastAsia="游明朝"/>
          <w:sz w:val="22"/>
          <w:szCs w:val="22"/>
        </w:rPr>
        <w:t xml:space="preserve"> (a) Phase fractions (</w:t>
      </w:r>
      <w:proofErr w:type="spellStart"/>
      <w:r w:rsidR="009F5F9C" w:rsidRPr="00BA19BC">
        <w:rPr>
          <w:rFonts w:eastAsia="游明朝"/>
          <w:sz w:val="22"/>
          <w:szCs w:val="22"/>
        </w:rPr>
        <w:t>wt</w:t>
      </w:r>
      <w:proofErr w:type="spellEnd"/>
      <w:r w:rsidR="009F5F9C" w:rsidRPr="00BA19BC">
        <w:rPr>
          <w:rFonts w:eastAsia="游明朝"/>
          <w:sz w:val="22"/>
          <w:szCs w:val="22"/>
        </w:rPr>
        <w:t>%) obtained from PDF analysis. (b) Chemical composition determined by ICP measurements.</w:t>
      </w:r>
      <w:r w:rsidR="003039B7" w:rsidRPr="00BA19BC">
        <w:t xml:space="preserve"> </w:t>
      </w:r>
      <w:r w:rsidR="003039B7" w:rsidRPr="00BA19BC">
        <w:rPr>
          <w:rFonts w:eastAsia="游明朝"/>
          <w:sz w:val="22"/>
          <w:szCs w:val="22"/>
        </w:rPr>
        <w:t>The elemental ratios derived from these measurements were used as constraints for the structural model fittings.</w:t>
      </w:r>
      <w:r w:rsidR="009F5F9C" w:rsidRPr="00BA19BC">
        <w:rPr>
          <w:rFonts w:eastAsia="游明朝"/>
          <w:sz w:val="22"/>
          <w:szCs w:val="22"/>
        </w:rPr>
        <w:t xml:space="preserve"> (c) Domain size of the phases obtained from PDF analysis. The domain size represents the spatial extent of the region where atomic correlations can be described by a single-phase model. (d) Nearest neighbor Pt-Pt distances in each phase obtained from PDF </w:t>
      </w:r>
      <w:r w:rsidR="009F5F9C" w:rsidRPr="00BA19BC">
        <w:rPr>
          <w:rFonts w:eastAsia="游明朝"/>
          <w:sz w:val="22"/>
          <w:szCs w:val="22"/>
        </w:rPr>
        <w:lastRenderedPageBreak/>
        <w:t>analysis.  All samples were annealed for 2 hours and subsequently treated with acid.</w:t>
      </w:r>
    </w:p>
    <w:p w14:paraId="1A63826E" w14:textId="0BB7F6E8" w:rsidR="00BB61E8" w:rsidRPr="00BA19BC" w:rsidRDefault="00BB61E8" w:rsidP="00BB61E8">
      <w:pPr>
        <w:pStyle w:val="paper"/>
        <w:spacing w:line="360" w:lineRule="auto"/>
        <w:ind w:firstLine="240"/>
        <w:rPr>
          <w:rFonts w:eastAsia="游明朝"/>
          <w:szCs w:val="24"/>
        </w:rPr>
      </w:pPr>
    </w:p>
    <w:p w14:paraId="4C455378" w14:textId="0AC459C4" w:rsidR="009466B8" w:rsidRPr="00BA19BC" w:rsidRDefault="009466B8" w:rsidP="00BB61E8">
      <w:pPr>
        <w:pStyle w:val="paper"/>
        <w:spacing w:line="360" w:lineRule="auto"/>
        <w:ind w:firstLine="240"/>
        <w:rPr>
          <w:rFonts w:eastAsia="游明朝"/>
          <w:szCs w:val="24"/>
        </w:rPr>
      </w:pPr>
      <w:r w:rsidRPr="00BA19BC">
        <w:rPr>
          <w:rFonts w:eastAsia="游明朝"/>
          <w:szCs w:val="24"/>
        </w:rPr>
        <w:t>Figure 5d shows the nearest neighbor Pt-Pt bond distance in each phase as a function of annealing temperature (see Figures S1</w:t>
      </w:r>
      <w:r w:rsidR="00570A8E" w:rsidRPr="00BA19BC">
        <w:rPr>
          <w:rFonts w:eastAsia="游明朝"/>
          <w:szCs w:val="24"/>
        </w:rPr>
        <w:t>0</w:t>
      </w:r>
      <w:r w:rsidRPr="00BA19BC">
        <w:rPr>
          <w:rFonts w:eastAsia="游明朝"/>
          <w:szCs w:val="24"/>
        </w:rPr>
        <w:t xml:space="preserve"> and S1</w:t>
      </w:r>
      <w:r w:rsidR="00570A8E" w:rsidRPr="00BA19BC">
        <w:rPr>
          <w:rFonts w:eastAsia="游明朝"/>
          <w:szCs w:val="24"/>
        </w:rPr>
        <w:t>1</w:t>
      </w:r>
      <w:r w:rsidRPr="00BA19BC">
        <w:rPr>
          <w:rFonts w:eastAsia="游明朝"/>
          <w:szCs w:val="24"/>
        </w:rPr>
        <w:t xml:space="preserve"> for other annealing conditions). The overall trend corresponds to the Pt-Pt distance obtained by the EXAFS analyses (Figure 3e), but the PDF analyses provide more detailed information for each phase. Interestingly, the EXAFS analyses revealed that the average Pt-Pt distances monotonically and linearly decreased with increasing temperature. In contrast, the PDF analyses showed that the metal-to-metal distance in the crystalline tetragonal structure, phase (ii), exhibits a non-linear decrease upon structural transformation. The observed contraction of the Pt-Pt bond distance with increasing temperature is attributed to the transformation to the ordered phase. The observed contraction of the Pt-Pt bond distance with increasing temperature is attributed to the transformation to the ordered phase. The contracted core alloys cause compressed strain along the surface layer, as seen in the epitaxial relationship. This lattice contraction in the </w:t>
      </w:r>
      <w:proofErr w:type="spellStart"/>
      <w:r w:rsidRPr="00BA19BC">
        <w:rPr>
          <w:rFonts w:eastAsia="游明朝"/>
          <w:szCs w:val="24"/>
        </w:rPr>
        <w:t>bct</w:t>
      </w:r>
      <w:proofErr w:type="spellEnd"/>
      <w:r w:rsidRPr="00BA19BC">
        <w:rPr>
          <w:rFonts w:eastAsia="游明朝"/>
          <w:szCs w:val="24"/>
        </w:rPr>
        <w:t xml:space="preserve"> phase is consistent with the ligand and strain effects from the inner alloy phases </w:t>
      </w:r>
      <w:r w:rsidRPr="00BA19BC">
        <w:rPr>
          <w:rFonts w:eastAsiaTheme="minorEastAsia"/>
          <w:lang w:eastAsia="zh-CN"/>
        </w:rPr>
        <w:t xml:space="preserve"> </w:t>
      </w:r>
      <w:r w:rsidRPr="00BA19BC">
        <w:rPr>
          <w:rFonts w:eastAsiaTheme="minorEastAsia"/>
          <w:lang w:eastAsia="zh-CN"/>
        </w:rPr>
        <w:fldChar w:fldCharType="begin">
          <w:fldData xml:space="preserve">PEVuZE5vdGU+PENpdGU+PEF1dGhvcj5ZdTwvQXV0aG9yPjxZZWFyPjIwMjM8L1llYXI+PFJlY051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</w:fldData>
        </w:fldChar>
      </w:r>
      <w:r w:rsidR="00467024" w:rsidRPr="00BA19BC">
        <w:rPr>
          <w:rFonts w:eastAsiaTheme="minorEastAsia"/>
          <w:lang w:eastAsia="zh-CN"/>
        </w:rPr>
        <w:instrText xml:space="preserve"> ADDIN EN.CITE </w:instrText>
      </w:r>
      <w:r w:rsidR="00467024" w:rsidRPr="00BA19BC">
        <w:rPr>
          <w:rFonts w:eastAsiaTheme="minorEastAsia"/>
          <w:lang w:eastAsia="zh-CN"/>
        </w:rPr>
        <w:fldChar w:fldCharType="begin">
          <w:fldData xml:space="preserve">PEVuZE5vdGU+PENpdGU+PEF1dGhvcj5ZdTwvQXV0aG9yPjxZZWFyPjIwMjM8L1llYXI+PFJlY051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</w:fldData>
        </w:fldChar>
      </w:r>
      <w:r w:rsidR="00467024" w:rsidRPr="00BA19BC">
        <w:rPr>
          <w:rFonts w:eastAsiaTheme="minorEastAsia"/>
          <w:lang w:eastAsia="zh-CN"/>
        </w:rPr>
        <w:instrText xml:space="preserve"> ADDIN EN.CITE.DATA </w:instrText>
      </w:r>
      <w:r w:rsidR="00467024" w:rsidRPr="00BA19BC">
        <w:rPr>
          <w:rFonts w:eastAsiaTheme="minorEastAsia"/>
          <w:lang w:eastAsia="zh-CN"/>
        </w:rPr>
      </w:r>
      <w:r w:rsidR="00467024" w:rsidRPr="00BA19BC">
        <w:rPr>
          <w:rFonts w:eastAsiaTheme="minorEastAsia"/>
          <w:lang w:eastAsia="zh-CN"/>
        </w:rPr>
        <w:fldChar w:fldCharType="end"/>
      </w:r>
      <w:r w:rsidRPr="00BA19BC">
        <w:rPr>
          <w:rFonts w:eastAsiaTheme="minorEastAsia"/>
          <w:lang w:eastAsia="zh-CN"/>
        </w:rPr>
      </w:r>
      <w:r w:rsidRPr="00BA19BC">
        <w:rPr>
          <w:rFonts w:eastAsiaTheme="minorEastAsia"/>
          <w:lang w:eastAsia="zh-CN"/>
        </w:rPr>
        <w:fldChar w:fldCharType="separate"/>
      </w:r>
      <w:r w:rsidR="00467024" w:rsidRPr="00BA19BC">
        <w:rPr>
          <w:rFonts w:eastAsiaTheme="minorEastAsia"/>
          <w:noProof/>
          <w:vertAlign w:val="superscript"/>
          <w:lang w:eastAsia="zh-CN"/>
        </w:rPr>
        <w:t>1, 42-43</w:t>
      </w:r>
      <w:r w:rsidRPr="00BA19BC">
        <w:rPr>
          <w:rFonts w:eastAsiaTheme="minorEastAsia"/>
          <w:lang w:eastAsia="zh-CN"/>
        </w:rPr>
        <w:fldChar w:fldCharType="end"/>
      </w:r>
      <w:r w:rsidRPr="00BA19BC">
        <w:rPr>
          <w:rFonts w:eastAsia="游明朝"/>
          <w:szCs w:val="24"/>
        </w:rPr>
        <w:t>, and the short metal-to-metal distance is expected to correlate with the ORR activity, as discussed in the following sections.</w:t>
      </w:r>
    </w:p>
    <w:p w14:paraId="30DEF745" w14:textId="64C9B5B7" w:rsidR="00D24DED" w:rsidRPr="00BA19BC" w:rsidRDefault="00732EA4" w:rsidP="008A0615">
      <w:pPr>
        <w:pStyle w:val="paper"/>
        <w:spacing w:line="360" w:lineRule="auto"/>
        <w:ind w:firstLine="240"/>
        <w:rPr>
          <w:rFonts w:eastAsia="游明朝"/>
          <w:szCs w:val="24"/>
        </w:rPr>
      </w:pPr>
      <w:r w:rsidRPr="00BA19BC">
        <w:rPr>
          <w:rFonts w:eastAsia="游明朝"/>
        </w:rPr>
        <w:t>In the persistent tiny domain, phase (v), the metal-to-metal distance is longer than that of the alloys (Figure 5d and S11).</w:t>
      </w:r>
      <w:r w:rsidR="008F15E2" w:rsidRPr="00BA19BC">
        <w:rPr>
          <w:rFonts w:eastAsia="游明朝"/>
        </w:rPr>
        <w:t xml:space="preserve"> This, combined with the STEM analyses, indicates that the atomic pairs observed as this phase should be the atomic pairs across the surface layer, while the metal-to-metal distance along the surface layer is indistinguishable from those in the underlying </w:t>
      </w:r>
      <w:proofErr w:type="spellStart"/>
      <w:r w:rsidR="008F15E2" w:rsidRPr="00BA19BC">
        <w:rPr>
          <w:rFonts w:eastAsia="游明朝"/>
        </w:rPr>
        <w:t>PtCo</w:t>
      </w:r>
      <w:proofErr w:type="spellEnd"/>
      <w:r w:rsidR="008F15E2" w:rsidRPr="00BA19BC">
        <w:rPr>
          <w:rFonts w:eastAsia="游明朝"/>
        </w:rPr>
        <w:t xml:space="preserve"> alloy due to the epitaxial relationship.</w:t>
      </w:r>
      <w:r w:rsidR="00C270F2" w:rsidRPr="00BA19BC">
        <w:rPr>
          <w:rFonts w:eastAsia="游明朝"/>
        </w:rPr>
        <w:t xml:space="preserve"> </w:t>
      </w:r>
      <w:r w:rsidR="00D24DED" w:rsidRPr="00BA19BC">
        <w:rPr>
          <w:rFonts w:eastAsia="游明朝"/>
          <w:szCs w:val="24"/>
        </w:rPr>
        <w:t xml:space="preserve">The presence of this elongated Pt-Pt distance across the surface layer in all samples, as revealed by the PDF analysis, suggests that stress relaxation towards the surface is a common phenomenon in </w:t>
      </w:r>
      <w:proofErr w:type="spellStart"/>
      <w:r w:rsidR="00D24DED" w:rsidRPr="00BA19BC">
        <w:rPr>
          <w:rFonts w:eastAsia="游明朝"/>
          <w:szCs w:val="24"/>
        </w:rPr>
        <w:t>PtCo</w:t>
      </w:r>
      <w:proofErr w:type="spellEnd"/>
      <w:r w:rsidR="00D24DED" w:rsidRPr="00BA19BC">
        <w:rPr>
          <w:rFonts w:eastAsia="游明朝"/>
          <w:szCs w:val="24"/>
        </w:rPr>
        <w:t xml:space="preserve"> catalysts, regardless of the ordering degree. While this elongated distance is most clearly observed in the acid-treated ordered phase by STEM, it is reasonable to expect that the Co-deficient surface layer, grown epitaxially on the </w:t>
      </w:r>
      <w:proofErr w:type="spellStart"/>
      <w:r w:rsidR="00D24DED" w:rsidRPr="00BA19BC">
        <w:rPr>
          <w:rFonts w:eastAsia="游明朝"/>
          <w:szCs w:val="24"/>
        </w:rPr>
        <w:t>PtCo</w:t>
      </w:r>
      <w:proofErr w:type="spellEnd"/>
      <w:r w:rsidR="00D24DED" w:rsidRPr="00BA19BC">
        <w:rPr>
          <w:rFonts w:eastAsia="游明朝"/>
          <w:szCs w:val="24"/>
        </w:rPr>
        <w:t xml:space="preserve"> alloy, would exhibit a longer metal-to-metal distance across the </w:t>
      </w:r>
      <w:r w:rsidR="00D24DED" w:rsidRPr="00BA19BC">
        <w:rPr>
          <w:rFonts w:eastAsia="游明朝"/>
          <w:szCs w:val="24"/>
        </w:rPr>
        <w:lastRenderedPageBreak/>
        <w:t xml:space="preserve">layer to relieve stress perpendicular to the interface. This is consistent with the formation of a Pt skin layer during annealing under a reducing atmosphere </w:t>
      </w:r>
      <w:r w:rsidR="00D24DED" w:rsidRPr="00BA19BC">
        <w:rPr>
          <w:rFonts w:eastAsiaTheme="minorEastAsia"/>
          <w:lang w:eastAsia="zh-CN"/>
        </w:rPr>
        <w:fldChar w:fldCharType="begin">
          <w:fldData xml:space="preserve">PEVuZE5vdGU+PENpdGU+PEF1dGhvcj5CZWVybWFubjwvQXV0aG9yPjxZZWFyPjIwMTg8L1llYXI+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</w:fldData>
        </w:fldChar>
      </w:r>
      <w:r w:rsidR="00467024" w:rsidRPr="00BA19BC">
        <w:rPr>
          <w:rFonts w:eastAsiaTheme="minorEastAsia"/>
          <w:lang w:eastAsia="zh-CN"/>
        </w:rPr>
        <w:instrText xml:space="preserve"> ADDIN EN.CITE </w:instrText>
      </w:r>
      <w:r w:rsidR="00467024" w:rsidRPr="00BA19BC">
        <w:rPr>
          <w:rFonts w:eastAsiaTheme="minorEastAsia"/>
          <w:lang w:eastAsia="zh-CN"/>
        </w:rPr>
        <w:fldChar w:fldCharType="begin">
          <w:fldData xml:space="preserve">PEVuZE5vdGU+PENpdGU+PEF1dGhvcj5CZWVybWFubjwvQXV0aG9yPjxZZWFyPjIwMTg8L1llYXI+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</w:fldData>
        </w:fldChar>
      </w:r>
      <w:r w:rsidR="00467024" w:rsidRPr="00BA19BC">
        <w:rPr>
          <w:rFonts w:eastAsiaTheme="minorEastAsia"/>
          <w:lang w:eastAsia="zh-CN"/>
        </w:rPr>
        <w:instrText xml:space="preserve"> ADDIN EN.CITE.DATA </w:instrText>
      </w:r>
      <w:r w:rsidR="00467024" w:rsidRPr="00BA19BC">
        <w:rPr>
          <w:rFonts w:eastAsiaTheme="minorEastAsia"/>
          <w:lang w:eastAsia="zh-CN"/>
        </w:rPr>
      </w:r>
      <w:r w:rsidR="00467024" w:rsidRPr="00BA19BC">
        <w:rPr>
          <w:rFonts w:eastAsiaTheme="minorEastAsia"/>
          <w:lang w:eastAsia="zh-CN"/>
        </w:rPr>
        <w:fldChar w:fldCharType="end"/>
      </w:r>
      <w:r w:rsidR="00D24DED" w:rsidRPr="00BA19BC">
        <w:rPr>
          <w:rFonts w:eastAsiaTheme="minorEastAsia"/>
          <w:lang w:eastAsia="zh-CN"/>
        </w:rPr>
      </w:r>
      <w:r w:rsidR="00D24DED" w:rsidRPr="00BA19BC">
        <w:rPr>
          <w:rFonts w:eastAsiaTheme="minorEastAsia"/>
          <w:lang w:eastAsia="zh-CN"/>
        </w:rPr>
        <w:fldChar w:fldCharType="separate"/>
      </w:r>
      <w:r w:rsidR="00467024" w:rsidRPr="00BA19BC">
        <w:rPr>
          <w:rFonts w:eastAsiaTheme="minorEastAsia"/>
          <w:noProof/>
          <w:vertAlign w:val="superscript"/>
          <w:lang w:eastAsia="zh-CN"/>
        </w:rPr>
        <w:t>44-45</w:t>
      </w:r>
      <w:r w:rsidR="00D24DED" w:rsidRPr="00BA19BC">
        <w:rPr>
          <w:rFonts w:eastAsiaTheme="minorEastAsia"/>
          <w:lang w:eastAsia="zh-CN"/>
        </w:rPr>
        <w:fldChar w:fldCharType="end"/>
      </w:r>
      <w:r w:rsidR="00D24DED" w:rsidRPr="00BA19BC">
        <w:rPr>
          <w:rFonts w:eastAsia="游明朝"/>
          <w:szCs w:val="24"/>
        </w:rPr>
        <w:t>, which is known to transform into a Pt skeleton layer, a Co-deficient surface layer (2-3 atomic layers thick), upon acid treatment</w:t>
      </w:r>
      <w:r w:rsidR="00EB4925" w:rsidRPr="00BA19BC">
        <w:rPr>
          <w:rFonts w:eastAsia="游明朝"/>
          <w:szCs w:val="24"/>
        </w:rPr>
        <w:t>.</w:t>
      </w:r>
      <w:r w:rsidR="00D74882" w:rsidRPr="00BA19BC">
        <w:rPr>
          <w:rFonts w:eastAsia="游明朝"/>
          <w:szCs w:val="24"/>
        </w:rPr>
        <w:fldChar w:fldCharType="begin"/>
      </w:r>
      <w:r w:rsidR="00467024" w:rsidRPr="00BA19BC">
        <w:rPr>
          <w:rFonts w:eastAsia="游明朝"/>
          <w:szCs w:val="24"/>
        </w:rPr>
        <w:instrText xml:space="preserve"> ADDIN EN.CITE &lt;EndNote&gt;&lt;Cite&gt;&lt;Author&gt;Durst&lt;/Author&gt;&lt;Year&gt;2014&lt;/Year&gt;&lt;RecNum&gt;1132&lt;/RecNum&gt;&lt;DisplayText&gt;&lt;style face="superscript"&gt;46&lt;/style&gt;&lt;/DisplayText&gt;&lt;record&gt;&lt;rec-number&gt;1132&lt;/rec-number&gt;&lt;foreign-keys&gt;&lt;key app="EN" db-id="trd99r2wqeesawetf025z0wv0ff5fwdv0wzt" timestamp="1734059942"&gt;1132&lt;/key&gt;&lt;/foreign-keys&gt;&lt;ref-type name="Journal Article"&gt;17&lt;/ref-type&gt;&lt;contributors&gt;&lt;authors&gt;&lt;author&gt;Durst, Julien&lt;/author&gt;&lt;author&gt;Lopez-Haro, Miguel&lt;/author&gt;&lt;author&gt;Dubau, Laetitia&lt;/author&gt;&lt;author&gt;Chatenet, Marian&lt;/author&gt;&lt;author&gt;Soldo-Olivier, Yvonne&lt;/author&gt;&lt;author&gt;Guétaz, Laure&lt;/author&gt;&lt;author&gt;Bayle-Guillemaud, Pascale&lt;/author&gt;&lt;author&gt;Maillard, Frédéric&lt;/author&gt;&lt;/authors&gt;&lt;/contributors&gt;&lt;titles&gt;&lt;title&gt;Reversibility of Pt-skin and Pt-skeleton nanostructures in acidic media&lt;/title&gt;&lt;secondary-title&gt;The Journal of Physical Chemistry Letters&lt;/secondary-title&gt;&lt;/titles&gt;&lt;periodical&gt;&lt;full-title&gt;The journal of physical chemistry letters&lt;/full-title&gt;&lt;/periodical&gt;&lt;pages&gt;434-439&lt;/pages&gt;&lt;volume&gt;5&lt;/volume&gt;&lt;number&gt;3&lt;/number&gt;&lt;dates&gt;&lt;year&gt;2014&lt;/year&gt;&lt;/dates&gt;&lt;isbn&gt;1948-7185&lt;/isbn&gt;&lt;urls&gt;&lt;/urls&gt;&lt;/record&gt;&lt;/Cite&gt;&lt;/EndNote&gt;</w:instrText>
      </w:r>
      <w:r w:rsidR="00D74882" w:rsidRPr="00BA19BC">
        <w:rPr>
          <w:rFonts w:eastAsia="游明朝"/>
          <w:szCs w:val="24"/>
        </w:rPr>
        <w:fldChar w:fldCharType="separate"/>
      </w:r>
      <w:r w:rsidR="00467024" w:rsidRPr="00BA19BC">
        <w:rPr>
          <w:rFonts w:eastAsia="游明朝"/>
          <w:noProof/>
          <w:szCs w:val="24"/>
          <w:vertAlign w:val="superscript"/>
        </w:rPr>
        <w:t>46</w:t>
      </w:r>
      <w:r w:rsidR="00D74882" w:rsidRPr="00BA19BC">
        <w:rPr>
          <w:rFonts w:eastAsia="游明朝"/>
          <w:szCs w:val="24"/>
        </w:rPr>
        <w:fldChar w:fldCharType="end"/>
      </w:r>
      <w:r w:rsidR="00D24DED" w:rsidRPr="00BA19BC">
        <w:rPr>
          <w:rFonts w:eastAsia="游明朝"/>
        </w:rPr>
        <w:t xml:space="preserve"> </w:t>
      </w:r>
      <w:r w:rsidR="00D24DED" w:rsidRPr="00BA19BC">
        <w:rPr>
          <w:rFonts w:eastAsia="游明朝"/>
          <w:szCs w:val="24"/>
        </w:rPr>
        <w:t>Therefore, the PDF analysis likely detects this elongated Pt-Pt distance in all samples, reflecting the presence of the Pt skin layer even before acid treatment</w:t>
      </w:r>
      <w:r w:rsidR="00634EB5" w:rsidRPr="00BA19BC">
        <w:rPr>
          <w:rFonts w:eastAsia="游明朝"/>
          <w:szCs w:val="24"/>
        </w:rPr>
        <w:t xml:space="preserve">. </w:t>
      </w:r>
      <w:r w:rsidR="002D050F" w:rsidRPr="00BA19BC">
        <w:rPr>
          <w:rFonts w:eastAsia="游明朝"/>
          <w:szCs w:val="24"/>
        </w:rPr>
        <w:t>Therefore</w:t>
      </w:r>
      <w:r w:rsidR="00623381" w:rsidRPr="00BA19BC">
        <w:rPr>
          <w:rFonts w:eastAsia="游明朝"/>
          <w:szCs w:val="24"/>
        </w:rPr>
        <w:t xml:space="preserve">, these PDF analyses, combined with the XRD, XAS, and STEM measurements, provide a comprehensive understanding of the structural features of the </w:t>
      </w:r>
      <w:proofErr w:type="spellStart"/>
      <w:r w:rsidR="00623381" w:rsidRPr="00BA19BC">
        <w:rPr>
          <w:rFonts w:eastAsia="游明朝"/>
          <w:szCs w:val="24"/>
        </w:rPr>
        <w:t>PtCo</w:t>
      </w:r>
      <w:proofErr w:type="spellEnd"/>
      <w:r w:rsidR="00623381" w:rsidRPr="00BA19BC">
        <w:rPr>
          <w:rFonts w:eastAsia="游明朝"/>
          <w:szCs w:val="24"/>
        </w:rPr>
        <w:t xml:space="preserve"> catalysts, as illustrated in </w:t>
      </w:r>
      <w:r w:rsidR="00EB127A" w:rsidRPr="00BA19BC">
        <w:rPr>
          <w:rFonts w:eastAsia="游明朝"/>
          <w:szCs w:val="24"/>
        </w:rPr>
        <w:t>Figure</w:t>
      </w:r>
      <w:r w:rsidR="00623381" w:rsidRPr="00BA19BC">
        <w:rPr>
          <w:rFonts w:eastAsia="游明朝"/>
          <w:szCs w:val="24"/>
        </w:rPr>
        <w:t xml:space="preserve"> </w:t>
      </w:r>
      <w:r w:rsidR="00AC6663" w:rsidRPr="00BA19BC">
        <w:rPr>
          <w:rFonts w:eastAsia="游明朝"/>
          <w:szCs w:val="24"/>
        </w:rPr>
        <w:t>6</w:t>
      </w:r>
      <w:r w:rsidR="00623381" w:rsidRPr="00BA19BC">
        <w:rPr>
          <w:rFonts w:eastAsia="游明朝"/>
          <w:szCs w:val="24"/>
        </w:rPr>
        <w:t>.</w:t>
      </w:r>
    </w:p>
    <w:p w14:paraId="5CA5EFCB" w14:textId="37F20D98" w:rsidR="00097E08" w:rsidRPr="00BA19BC" w:rsidRDefault="00C65C87" w:rsidP="003D5A0A">
      <w:pPr>
        <w:pStyle w:val="paper"/>
        <w:spacing w:line="276" w:lineRule="auto"/>
        <w:rPr>
          <w:rFonts w:eastAsiaTheme="minorEastAsia"/>
          <w:b/>
          <w:bCs/>
          <w:sz w:val="22"/>
          <w:szCs w:val="22"/>
          <w:lang w:eastAsia="zh-CN"/>
        </w:rPr>
      </w:pPr>
      <w:r w:rsidRPr="00BA19BC">
        <w:rPr>
          <w:rFonts w:eastAsia="游明朝"/>
          <w:noProof/>
        </w:rPr>
        <w:drawing>
          <wp:anchor distT="0" distB="0" distL="114300" distR="114300" simplePos="0" relativeHeight="251674624" behindDoc="0" locked="0" layoutInCell="1" allowOverlap="1" wp14:anchorId="356ADFDD" wp14:editId="5EA231B9">
            <wp:simplePos x="0" y="0"/>
            <wp:positionH relativeFrom="margin">
              <wp:posOffset>341630</wp:posOffset>
            </wp:positionH>
            <wp:positionV relativeFrom="paragraph">
              <wp:posOffset>424180</wp:posOffset>
            </wp:positionV>
            <wp:extent cx="4678680" cy="2809875"/>
            <wp:effectExtent l="0" t="0" r="7620" b="0"/>
            <wp:wrapSquare wrapText="bothSides"/>
            <wp:docPr id="723576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78680" cy="2809875"/>
                    </a:xfrm>
                    <a:prstGeom prst="rect">
                      <a:avLst/>
                    </a:prstGeom>
                    <a:noFill/>
                  </pic:spPr>
                </pic:pic>
              </a:graphicData>
            </a:graphic>
            <wp14:sizeRelH relativeFrom="page">
              <wp14:pctWidth>0</wp14:pctWidth>
            </wp14:sizeRelH>
            <wp14:sizeRelV relativeFrom="page">
              <wp14:pctHeight>0</wp14:pctHeight>
            </wp14:sizeRelV>
          </wp:anchor>
        </w:drawing>
      </w:r>
    </w:p>
    <w:p w14:paraId="7B8F2DB7" w14:textId="77777777" w:rsidR="00097E08" w:rsidRPr="00BA19BC" w:rsidRDefault="00097E08" w:rsidP="003D5A0A">
      <w:pPr>
        <w:pStyle w:val="paper"/>
        <w:spacing w:line="276" w:lineRule="auto"/>
        <w:rPr>
          <w:rFonts w:eastAsiaTheme="minorEastAsia"/>
          <w:b/>
          <w:bCs/>
          <w:sz w:val="22"/>
          <w:szCs w:val="22"/>
          <w:lang w:eastAsia="zh-CN"/>
        </w:rPr>
      </w:pPr>
    </w:p>
    <w:p w14:paraId="1AFF0EDB" w14:textId="77777777" w:rsidR="00097E08" w:rsidRPr="00BA19BC" w:rsidRDefault="00097E08" w:rsidP="003D5A0A">
      <w:pPr>
        <w:pStyle w:val="paper"/>
        <w:spacing w:line="276" w:lineRule="auto"/>
        <w:rPr>
          <w:rFonts w:eastAsiaTheme="minorEastAsia"/>
          <w:b/>
          <w:bCs/>
          <w:sz w:val="22"/>
          <w:szCs w:val="22"/>
          <w:lang w:eastAsia="zh-CN"/>
        </w:rPr>
      </w:pPr>
    </w:p>
    <w:p w14:paraId="012BBBFB" w14:textId="18374281" w:rsidR="00085328" w:rsidRPr="00BA19BC" w:rsidRDefault="00EB127A" w:rsidP="003D5A0A">
      <w:pPr>
        <w:pStyle w:val="paper"/>
        <w:spacing w:line="276" w:lineRule="auto"/>
        <w:rPr>
          <w:rFonts w:eastAsia="游明朝"/>
          <w:sz w:val="22"/>
          <w:szCs w:val="22"/>
        </w:rPr>
      </w:pPr>
      <w:r w:rsidRPr="00BA19BC">
        <w:rPr>
          <w:rFonts w:eastAsiaTheme="minorEastAsia"/>
          <w:b/>
          <w:bCs/>
          <w:sz w:val="22"/>
          <w:szCs w:val="22"/>
          <w:lang w:eastAsia="zh-CN"/>
        </w:rPr>
        <w:t>Figure</w:t>
      </w:r>
      <w:r w:rsidR="001F13F2" w:rsidRPr="00BA19BC">
        <w:rPr>
          <w:rFonts w:eastAsiaTheme="minorEastAsia"/>
          <w:b/>
          <w:bCs/>
          <w:sz w:val="22"/>
          <w:szCs w:val="22"/>
          <w:lang w:eastAsia="zh-CN"/>
        </w:rPr>
        <w:t xml:space="preserve"> </w:t>
      </w:r>
      <w:r w:rsidR="00AC6663" w:rsidRPr="00BA19BC">
        <w:rPr>
          <w:rFonts w:eastAsia="游明朝"/>
          <w:b/>
          <w:bCs/>
          <w:sz w:val="22"/>
          <w:szCs w:val="22"/>
        </w:rPr>
        <w:t>6</w:t>
      </w:r>
      <w:r w:rsidR="001F13F2" w:rsidRPr="00BA19BC">
        <w:rPr>
          <w:rFonts w:eastAsiaTheme="minorEastAsia"/>
          <w:sz w:val="22"/>
          <w:szCs w:val="22"/>
          <w:lang w:eastAsia="zh-CN"/>
        </w:rPr>
        <w:t>.</w:t>
      </w:r>
      <w:r w:rsidR="0080467F" w:rsidRPr="00BA19BC">
        <w:t xml:space="preserve"> </w:t>
      </w:r>
      <w:r w:rsidR="0080467F" w:rsidRPr="00BA19BC">
        <w:rPr>
          <w:rFonts w:eastAsiaTheme="minorEastAsia"/>
          <w:sz w:val="22"/>
          <w:szCs w:val="22"/>
          <w:lang w:eastAsia="zh-CN"/>
        </w:rPr>
        <w:t xml:space="preserve">Schematic illustration of the atomic structure of solid solution and intermetallic </w:t>
      </w:r>
      <w:proofErr w:type="spellStart"/>
      <w:r w:rsidR="0080467F" w:rsidRPr="00BA19BC">
        <w:rPr>
          <w:rFonts w:eastAsiaTheme="minorEastAsia"/>
          <w:sz w:val="22"/>
          <w:szCs w:val="22"/>
          <w:lang w:eastAsia="zh-CN"/>
        </w:rPr>
        <w:t>PtCo</w:t>
      </w:r>
      <w:proofErr w:type="spellEnd"/>
      <w:r w:rsidR="0080467F" w:rsidRPr="00BA19BC">
        <w:rPr>
          <w:rFonts w:eastAsiaTheme="minorEastAsia"/>
          <w:sz w:val="22"/>
          <w:szCs w:val="22"/>
          <w:lang w:eastAsia="zh-CN"/>
        </w:rPr>
        <w:t xml:space="preserve"> catalysts, created based on comprehensive analysis results. Common features: TEM elemental analysis reveals a Pt-rich surface layer (2-3 atomic layers thick) formed by acid treatment in both catalysts. This layer is characterized by contracted Pt-Pt distances along the surface (by high-resolution TEM) and elongated Pt-Pt distances across the surface (by high-resolution TEM and PDFs), indicating anisotropic strain. The Pt-rich layer grows epitaxially on the underlying alloy substrate, as observed by TEM. (left) The Pt-rich layer in the solid solution catalyst shows a less defined structure with a gradual decrease in Co concentration towards the surface. (right) In the ordered intermetallic catalyst, the Pt-rich layer exhibits a distinct, ordered Co-deficient structure with a clear interface with the underlying alloy, as observed by TEM. PDF analysis shows that the metal-to-metal distance in the core of the intermetallic particle is more markedly </w:t>
      </w:r>
      <w:r w:rsidR="0080467F" w:rsidRPr="00BA19BC">
        <w:rPr>
          <w:rFonts w:eastAsiaTheme="minorEastAsia"/>
          <w:sz w:val="22"/>
          <w:szCs w:val="22"/>
          <w:lang w:eastAsia="zh-CN"/>
        </w:rPr>
        <w:lastRenderedPageBreak/>
        <w:t>contracted than in the solid solution.</w:t>
      </w:r>
    </w:p>
    <w:p w14:paraId="319BA085" w14:textId="75DACABF" w:rsidR="001F13F2" w:rsidRPr="00BA19BC" w:rsidRDefault="001F13F2" w:rsidP="008A0615">
      <w:pPr>
        <w:pStyle w:val="paper"/>
        <w:spacing w:line="360" w:lineRule="auto"/>
        <w:ind w:firstLine="240"/>
        <w:rPr>
          <w:rFonts w:eastAsia="游明朝"/>
          <w:szCs w:val="24"/>
        </w:rPr>
      </w:pPr>
    </w:p>
    <w:p w14:paraId="63D8D155" w14:textId="2298530A" w:rsidR="00ED099A" w:rsidRPr="00BA19BC" w:rsidRDefault="00ED099A" w:rsidP="00EB0364">
      <w:pPr>
        <w:pStyle w:val="paper"/>
        <w:spacing w:line="360" w:lineRule="auto"/>
        <w:ind w:firstLine="240"/>
        <w:rPr>
          <w:rFonts w:eastAsia="游明朝"/>
          <w:szCs w:val="24"/>
        </w:rPr>
      </w:pPr>
      <w:r w:rsidRPr="00BA19BC">
        <w:rPr>
          <w:rFonts w:eastAsia="游明朝"/>
          <w:szCs w:val="24"/>
        </w:rPr>
        <w:t>To confirm that these multiple phases were not primarily caused by the acid treatment, we also analyzed the sample before acid treatment. This analysis revealed the presence of a small amount of cobalt oxide in addition to the main phases when treated at a low temperature of 350°C (</w:t>
      </w:r>
      <w:r w:rsidR="00EB127A" w:rsidRPr="00BA19BC">
        <w:rPr>
          <w:rFonts w:eastAsia="游明朝"/>
          <w:szCs w:val="24"/>
        </w:rPr>
        <w:t>Figure</w:t>
      </w:r>
      <w:r w:rsidRPr="00BA19BC">
        <w:rPr>
          <w:rFonts w:eastAsia="游明朝"/>
          <w:szCs w:val="24"/>
        </w:rPr>
        <w:t xml:space="preserve"> </w:t>
      </w:r>
      <w:r w:rsidR="007707FA" w:rsidRPr="00BA19BC">
        <w:rPr>
          <w:rFonts w:eastAsia="游明朝"/>
          <w:szCs w:val="24"/>
        </w:rPr>
        <w:t>S</w:t>
      </w:r>
      <w:r w:rsidR="007707FA" w:rsidRPr="00BA19BC">
        <w:rPr>
          <w:rFonts w:eastAsia="游明朝" w:hint="eastAsia"/>
          <w:szCs w:val="24"/>
        </w:rPr>
        <w:t>12</w:t>
      </w:r>
      <w:r w:rsidRPr="00BA19BC">
        <w:rPr>
          <w:rFonts w:eastAsia="游明朝"/>
          <w:szCs w:val="24"/>
        </w:rPr>
        <w:t>), but no significant changes in the other phases were observed. In particular, the sample annealed at 700°C for 20 h did not show a remarkable difference before and after the acid treatment (</w:t>
      </w:r>
      <w:r w:rsidR="00EB127A" w:rsidRPr="00BA19BC">
        <w:rPr>
          <w:rFonts w:eastAsia="游明朝"/>
          <w:szCs w:val="24"/>
        </w:rPr>
        <w:t>Figure</w:t>
      </w:r>
      <w:r w:rsidRPr="00BA19BC">
        <w:rPr>
          <w:rFonts w:eastAsia="游明朝"/>
          <w:szCs w:val="24"/>
        </w:rPr>
        <w:t xml:space="preserve"> </w:t>
      </w:r>
      <w:r w:rsidR="004E163C" w:rsidRPr="00BA19BC">
        <w:rPr>
          <w:rFonts w:eastAsia="游明朝"/>
          <w:szCs w:val="24"/>
        </w:rPr>
        <w:t>S</w:t>
      </w:r>
      <w:r w:rsidR="004E163C" w:rsidRPr="00BA19BC">
        <w:rPr>
          <w:rFonts w:eastAsia="游明朝" w:hint="eastAsia"/>
          <w:szCs w:val="24"/>
        </w:rPr>
        <w:t>13</w:t>
      </w:r>
      <w:r w:rsidRPr="00BA19BC">
        <w:rPr>
          <w:rFonts w:eastAsia="游明朝"/>
          <w:szCs w:val="24"/>
        </w:rPr>
        <w:t>), where no cobalt oxide was observed. A detailed comparison of the structural parameters before and after acid treatment (Tables S</w:t>
      </w:r>
      <w:r w:rsidR="00827C67" w:rsidRPr="00BA19BC">
        <w:rPr>
          <w:rFonts w:eastAsia="游明朝" w:hint="eastAsia"/>
          <w:szCs w:val="24"/>
        </w:rPr>
        <w:t>4</w:t>
      </w:r>
      <w:r w:rsidRPr="00BA19BC">
        <w:rPr>
          <w:rFonts w:eastAsia="游明朝"/>
          <w:szCs w:val="24"/>
        </w:rPr>
        <w:t>-S</w:t>
      </w:r>
      <w:r w:rsidR="00827C67" w:rsidRPr="00BA19BC">
        <w:rPr>
          <w:rFonts w:eastAsia="游明朝" w:hint="eastAsia"/>
          <w:szCs w:val="24"/>
        </w:rPr>
        <w:t>6</w:t>
      </w:r>
      <w:r w:rsidRPr="00BA19BC">
        <w:rPr>
          <w:rFonts w:eastAsia="游明朝"/>
          <w:szCs w:val="24"/>
        </w:rPr>
        <w:t xml:space="preserve">) reveals that the core ordered crystals, phases (ii) and (iii), remain largely unchanged, while the Pt-Pt distances in the Pt-rich </w:t>
      </w:r>
      <w:proofErr w:type="spellStart"/>
      <w:r w:rsidRPr="00BA19BC">
        <w:rPr>
          <w:rFonts w:eastAsia="游明朝"/>
          <w:szCs w:val="24"/>
        </w:rPr>
        <w:t>fcc</w:t>
      </w:r>
      <w:proofErr w:type="spellEnd"/>
      <w:r w:rsidRPr="00BA19BC">
        <w:rPr>
          <w:rFonts w:eastAsia="游明朝"/>
          <w:szCs w:val="24"/>
        </w:rPr>
        <w:t xml:space="preserve"> structure</w:t>
      </w:r>
      <w:r w:rsidR="009C36A3" w:rsidRPr="00BA19BC">
        <w:rPr>
          <w:rFonts w:eastAsia="游明朝" w:hint="eastAsia"/>
          <w:szCs w:val="24"/>
        </w:rPr>
        <w:t>,</w:t>
      </w:r>
      <w:r w:rsidR="009C36A3" w:rsidRPr="00BA19BC">
        <w:rPr>
          <w:rFonts w:eastAsia="游明朝"/>
          <w:szCs w:val="24"/>
        </w:rPr>
        <w:t xml:space="preserve"> phase</w:t>
      </w:r>
      <w:r w:rsidRPr="00BA19BC">
        <w:rPr>
          <w:rFonts w:eastAsia="游明朝"/>
          <w:szCs w:val="24"/>
        </w:rPr>
        <w:t xml:space="preserve"> (iv)</w:t>
      </w:r>
      <w:r w:rsidR="009C36A3" w:rsidRPr="00BA19BC">
        <w:rPr>
          <w:rFonts w:eastAsia="游明朝"/>
          <w:szCs w:val="24"/>
        </w:rPr>
        <w:t>,</w:t>
      </w:r>
      <w:r w:rsidRPr="00BA19BC">
        <w:rPr>
          <w:rFonts w:eastAsia="游明朝"/>
          <w:szCs w:val="24"/>
        </w:rPr>
        <w:t xml:space="preserve"> and the surface Pt-Pt pairs</w:t>
      </w:r>
      <w:r w:rsidR="009C36A3" w:rsidRPr="00BA19BC">
        <w:rPr>
          <w:rFonts w:eastAsia="游明朝" w:hint="eastAsia"/>
          <w:szCs w:val="24"/>
        </w:rPr>
        <w:t xml:space="preserve">, </w:t>
      </w:r>
      <w:r w:rsidR="009C36A3" w:rsidRPr="00BA19BC">
        <w:rPr>
          <w:rFonts w:eastAsia="游明朝"/>
          <w:szCs w:val="24"/>
        </w:rPr>
        <w:t>phase</w:t>
      </w:r>
      <w:r w:rsidRPr="00BA19BC">
        <w:rPr>
          <w:rFonts w:eastAsia="游明朝"/>
          <w:szCs w:val="24"/>
        </w:rPr>
        <w:t xml:space="preserve"> (v)</w:t>
      </w:r>
      <w:r w:rsidR="009C36A3" w:rsidRPr="00BA19BC">
        <w:rPr>
          <w:rFonts w:eastAsia="游明朝"/>
          <w:szCs w:val="24"/>
        </w:rPr>
        <w:t>,</w:t>
      </w:r>
      <w:r w:rsidRPr="00BA19BC">
        <w:rPr>
          <w:rFonts w:eastAsia="游明朝"/>
          <w:szCs w:val="24"/>
        </w:rPr>
        <w:t xml:space="preserve"> become slightly longer after acid treatment. Moreover, the domain size of phase (v) decreases after acid treatment, consistent with the formation of a distinct surface layer observed by STEM. These observations indicate that the acid treatment primarily removes the cobalt oxide (Co</w:t>
      </w:r>
      <w:r w:rsidRPr="00BA19BC">
        <w:rPr>
          <w:rFonts w:eastAsia="游明朝" w:hint="eastAsia"/>
          <w:szCs w:val="24"/>
          <w:vertAlign w:val="subscript"/>
        </w:rPr>
        <w:t>3</w:t>
      </w:r>
      <w:r w:rsidRPr="00BA19BC">
        <w:rPr>
          <w:rFonts w:eastAsia="游明朝" w:hint="eastAsia"/>
          <w:szCs w:val="24"/>
        </w:rPr>
        <w:t>O</w:t>
      </w:r>
      <w:r w:rsidRPr="00BA19BC">
        <w:rPr>
          <w:rFonts w:eastAsia="游明朝" w:hint="eastAsia"/>
          <w:szCs w:val="24"/>
          <w:vertAlign w:val="subscript"/>
        </w:rPr>
        <w:t>4</w:t>
      </w:r>
      <w:r w:rsidRPr="00BA19BC">
        <w:rPr>
          <w:rFonts w:eastAsia="游明朝"/>
          <w:szCs w:val="24"/>
        </w:rPr>
        <w:t>) in the disordered phase and promotes the formation of a well-defined, ordered Pt-rich surface layer in the ordered phase.</w:t>
      </w:r>
    </w:p>
    <w:p w14:paraId="08FBA4D5" w14:textId="6513B7BF" w:rsidR="00EB5F98" w:rsidRPr="00BA19BC" w:rsidRDefault="00EB5F98" w:rsidP="00EB5F98">
      <w:pPr>
        <w:pStyle w:val="paper"/>
        <w:spacing w:line="360" w:lineRule="auto"/>
        <w:ind w:firstLine="240"/>
        <w:rPr>
          <w:rFonts w:eastAsia="游明朝"/>
          <w:szCs w:val="24"/>
        </w:rPr>
      </w:pPr>
      <w:r w:rsidRPr="00BA19BC">
        <w:rPr>
          <w:rFonts w:eastAsia="游明朝"/>
          <w:szCs w:val="24"/>
        </w:rPr>
        <w:t xml:space="preserve">It is noteworthy that even after high-temperature annealing, the samples still exhibit some inhomogeneity, as evidenced by the presence of the Pt-rich </w:t>
      </w:r>
      <w:proofErr w:type="spellStart"/>
      <w:r w:rsidRPr="00BA19BC">
        <w:rPr>
          <w:rFonts w:eastAsia="游明朝"/>
          <w:szCs w:val="24"/>
        </w:rPr>
        <w:t>fcc</w:t>
      </w:r>
      <w:proofErr w:type="spellEnd"/>
      <w:r w:rsidRPr="00BA19BC">
        <w:rPr>
          <w:rFonts w:eastAsia="游明朝"/>
          <w:szCs w:val="24"/>
        </w:rPr>
        <w:t xml:space="preserve"> phase and the disordered </w:t>
      </w:r>
      <w:proofErr w:type="spellStart"/>
      <w:r w:rsidRPr="00BA19BC">
        <w:rPr>
          <w:rFonts w:eastAsia="游明朝"/>
          <w:szCs w:val="24"/>
        </w:rPr>
        <w:t>bct</w:t>
      </w:r>
      <w:proofErr w:type="spellEnd"/>
      <w:r w:rsidRPr="00BA19BC">
        <w:rPr>
          <w:rFonts w:eastAsia="游明朝"/>
          <w:szCs w:val="24"/>
        </w:rPr>
        <w:t xml:space="preserve"> phase. This inhomogeneity may arise from variations in composition among the particles. The fact that the transition to the ordered phase occurs around 450°C is in contrast to the findings in previous studies</w:t>
      </w:r>
      <w:r w:rsidR="00440E96" w:rsidRPr="00BA19BC">
        <w:rPr>
          <w:rFonts w:eastAsia="游明朝"/>
        </w:rPr>
        <w:t xml:space="preserve"> </w:t>
      </w:r>
      <w:r w:rsidR="00440E96" w:rsidRPr="00BA19BC">
        <w:rPr>
          <w:rFonts w:eastAsia="DengXian"/>
          <w:szCs w:val="24"/>
          <w:lang w:eastAsia="zh-CN"/>
        </w:rPr>
        <w:fldChar w:fldCharType="begin"/>
      </w:r>
      <w:r w:rsidR="00022972" w:rsidRPr="00BA19BC">
        <w:rPr>
          <w:rFonts w:eastAsia="DengXian"/>
          <w:szCs w:val="24"/>
          <w:lang w:eastAsia="zh-CN"/>
        </w:rPr>
        <w:instrText xml:space="preserve"> ADDIN EN.CITE &lt;EndNote&gt;&lt;Cite&gt;&lt;Author&gt;Zeng&lt;/Author&gt;&lt;Year&gt;2022&lt;/Year&gt;&lt;RecNum&gt;567&lt;/RecNum&gt;&lt;DisplayText&gt;&lt;style face="superscript"&gt;15&lt;/style&gt;&lt;/DisplayText&gt;&lt;record&gt;&lt;rec-number&gt;567&lt;/rec-number&gt;&lt;foreign-keys&gt;&lt;key app="EN" db-id="eawet2aaapsazfe5vxox2xs1xvzrv2w2azxx" timestamp="1678171095" guid="e28cd88b-1287-4bcb-9296-b2bc7dfcce6a"&gt;567&lt;/key&gt;&lt;/foreign-keys&gt;&lt;ref-type name="Journal Article"&gt;17&lt;/ref-type&gt;&lt;contributors&gt;&lt;authors&gt;&lt;author&gt;Zeng, Wei-Jie&lt;/author&gt;&lt;author&gt;Wang, Chang&lt;/author&gt;&lt;author&gt;Yan, Qiang-Qiang&lt;/author&gt;&lt;author&gt;Yin, Peng&lt;/author&gt;&lt;author&gt;Tong, Lei&lt;/author&gt;&lt;author&gt;Liang, Hai-Wei&lt;/author&gt;&lt;/authors&gt;&lt;/contributors&gt;&lt;titles&gt;&lt;title&gt;Phase diagrams guide synthesis of highly ordered intermetallic electrocatalysts: separating alloying and ordering stages&lt;/title&gt;&lt;secondary-title&gt;Nature Communications&lt;/secondary-title&gt;&lt;/titles&gt;&lt;periodical&gt;&lt;full-title&gt;Nature Communications&lt;/full-title&gt;&lt;/periodical&gt;&lt;pages&gt;7654&lt;/pages&gt;&lt;volume&gt;13&lt;/volume&gt;&lt;number&gt;1&lt;/number&gt;&lt;dates&gt;&lt;year&gt;2022&lt;/year&gt;&lt;pub-dates&gt;&lt;date&gt;2022/12/10&lt;/date&gt;&lt;/pub-dates&gt;&lt;/dates&gt;&lt;isbn&gt;2041-1723&lt;/isbn&gt;&lt;urls&gt;&lt;related-urls&gt;&lt;url&gt;https://doi.org/10.1038/s41467-022-35457-1&lt;/url&gt;&lt;/related-urls&gt;&lt;/urls&gt;&lt;electronic-resource-num&gt;10.1038/s41467-022-35457-1&lt;/electronic-resource-num&gt;&lt;/record&gt;&lt;/Cite&gt;&lt;/EndNote&gt;</w:instrText>
      </w:r>
      <w:r w:rsidR="00440E96" w:rsidRPr="00BA19BC">
        <w:rPr>
          <w:rFonts w:eastAsia="DengXian"/>
          <w:szCs w:val="24"/>
          <w:lang w:eastAsia="zh-CN"/>
        </w:rPr>
        <w:fldChar w:fldCharType="separate"/>
      </w:r>
      <w:r w:rsidR="00022972" w:rsidRPr="00BA19BC">
        <w:rPr>
          <w:rFonts w:eastAsia="DengXian"/>
          <w:noProof/>
          <w:szCs w:val="24"/>
          <w:vertAlign w:val="superscript"/>
          <w:lang w:eastAsia="zh-CN"/>
        </w:rPr>
        <w:t>15</w:t>
      </w:r>
      <w:r w:rsidR="00440E96" w:rsidRPr="00BA19BC">
        <w:rPr>
          <w:rFonts w:eastAsia="DengXian"/>
          <w:szCs w:val="24"/>
          <w:lang w:eastAsia="zh-CN"/>
        </w:rPr>
        <w:fldChar w:fldCharType="end"/>
      </w:r>
      <w:r w:rsidRPr="00BA19BC">
        <w:rPr>
          <w:rFonts w:eastAsia="游明朝"/>
          <w:szCs w:val="24"/>
        </w:rPr>
        <w:t>, where no transition was observed at this temperature. While the Pt-Co phase diagram indicates that the L1</w:t>
      </w:r>
      <w:r w:rsidR="00991C66" w:rsidRPr="00BA19BC">
        <w:rPr>
          <w:rFonts w:eastAsia="游明朝"/>
          <w:szCs w:val="24"/>
          <w:vertAlign w:val="subscript"/>
        </w:rPr>
        <w:t>0</w:t>
      </w:r>
      <w:r w:rsidRPr="00BA19BC">
        <w:rPr>
          <w:rFonts w:eastAsia="游明朝"/>
          <w:szCs w:val="24"/>
        </w:rPr>
        <w:t xml:space="preserve"> phase is thermodynamically stable above approximately 450°C, the actual transition to the ordered phase is also governed by kinetic factors. In other words, while the ordered phase is thermodynamically favored at 450°C, the transition may be kinetically hindered at lower temperatures. The observed discrepancy in the transition temperature suggests that additional factors, beyond thermodynamic stability, influence the ordering process.</w:t>
      </w:r>
    </w:p>
    <w:p w14:paraId="4C0E10D3" w14:textId="7A2DE777" w:rsidR="005304D4" w:rsidRPr="00BA19BC" w:rsidRDefault="00EB5F98" w:rsidP="005304D4">
      <w:pPr>
        <w:pStyle w:val="paper"/>
        <w:spacing w:line="360" w:lineRule="auto"/>
        <w:ind w:firstLine="240"/>
        <w:rPr>
          <w:rFonts w:eastAsia="游明朝"/>
          <w:szCs w:val="24"/>
        </w:rPr>
      </w:pPr>
      <w:r w:rsidRPr="00BA19BC">
        <w:rPr>
          <w:rFonts w:eastAsia="游明朝"/>
          <w:szCs w:val="24"/>
        </w:rPr>
        <w:lastRenderedPageBreak/>
        <w:t xml:space="preserve">One possible explanation, based on the analysis of </w:t>
      </w:r>
      <w:proofErr w:type="spellStart"/>
      <w:r w:rsidRPr="00BA19BC">
        <w:rPr>
          <w:rFonts w:eastAsia="游明朝"/>
          <w:szCs w:val="24"/>
        </w:rPr>
        <w:t>Avrami</w:t>
      </w:r>
      <w:proofErr w:type="spellEnd"/>
      <w:r w:rsidRPr="00BA19BC">
        <w:rPr>
          <w:rFonts w:eastAsia="游明朝"/>
          <w:szCs w:val="24"/>
        </w:rPr>
        <w:t xml:space="preserve"> exponents in a previous study</w:t>
      </w:r>
      <w:r w:rsidR="00440E96" w:rsidRPr="00BA19BC">
        <w:rPr>
          <w:rFonts w:eastAsia="游明朝"/>
        </w:rPr>
        <w:t xml:space="preserve"> </w:t>
      </w:r>
      <w:r w:rsidR="00440E96" w:rsidRPr="00BA19BC">
        <w:rPr>
          <w:rFonts w:eastAsia="游明朝"/>
        </w:rPr>
        <w:fldChar w:fldCharType="begin"/>
      </w:r>
      <w:r w:rsidR="00467024" w:rsidRPr="00BA19BC">
        <w:rPr>
          <w:rFonts w:eastAsia="游明朝"/>
        </w:rPr>
        <w:instrText xml:space="preserve"> ADDIN EN.CITE &lt;EndNote&gt;&lt;Cite&gt;&lt;Author&gt;Ristau&lt;/Author&gt;&lt;Year&gt;1999&lt;/Year&gt;&lt;RecNum&gt;1127&lt;/RecNum&gt;&lt;DisplayText&gt;&lt;style face="superscript"&gt;47&lt;/style&gt;&lt;/DisplayText&gt;&lt;record&gt;&lt;rec-number&gt;1127&lt;/rec-number&gt;&lt;foreign-keys&gt;&lt;key app="EN" db-id="trd99r2wqeesawetf025z0wv0ff5fwdv0wzt" timestamp="1718847266"&gt;1127&lt;/key&gt;&lt;/foreign-keys&gt;&lt;ref-type name="Journal Article"&gt;17&lt;/ref-type&gt;&lt;contributors&gt;&lt;authors&gt;&lt;author&gt;Ristau, RA&lt;/author&gt;&lt;author&gt;Barmak, K&lt;/author&gt;&lt;author&gt;Lewis, LH&lt;/author&gt;&lt;author&gt;Coffey, KR&lt;/author&gt;&lt;author&gt;Howard, JK&lt;/author&gt;&lt;/authors&gt;&lt;/contributors&gt;&lt;titles&gt;&lt;title&gt;On the relationship of high coercivity and L1 ordered phase in CoPt and FePt thin films&lt;/title&gt;&lt;secondary-title&gt;Journal of applied physics&lt;/secondary-title&gt;&lt;/titles&gt;&lt;periodical&gt;&lt;full-title&gt;Journal of Applied Physics&lt;/full-title&gt;&lt;abbr-1&gt;J. Appl. Phys.&lt;/abbr-1&gt;&lt;abbr-2&gt;J Appl Phys&lt;/abbr-2&gt;&lt;/periodical&gt;&lt;pages&gt;4527-4533&lt;/pages&gt;&lt;volume&gt;86&lt;/volume&gt;&lt;number&gt;8&lt;/number&gt;&lt;dates&gt;&lt;year&gt;1999&lt;/year&gt;&lt;/dates&gt;&lt;isbn&gt;0021-8979&lt;/isbn&gt;&lt;urls&gt;&lt;/urls&gt;&lt;/record&gt;&lt;/Cite&gt;&lt;/EndNote&gt;</w:instrText>
      </w:r>
      <w:r w:rsidR="00440E96" w:rsidRPr="00BA19BC">
        <w:rPr>
          <w:rFonts w:eastAsia="游明朝"/>
        </w:rPr>
        <w:fldChar w:fldCharType="separate"/>
      </w:r>
      <w:r w:rsidR="00467024" w:rsidRPr="00BA19BC">
        <w:rPr>
          <w:rFonts w:eastAsia="游明朝"/>
          <w:noProof/>
          <w:vertAlign w:val="superscript"/>
        </w:rPr>
        <w:t>47</w:t>
      </w:r>
      <w:r w:rsidR="00440E96" w:rsidRPr="00BA19BC">
        <w:rPr>
          <w:rFonts w:eastAsia="游明朝"/>
        </w:rPr>
        <w:fldChar w:fldCharType="end"/>
      </w:r>
      <w:r w:rsidRPr="00BA19BC">
        <w:rPr>
          <w:rFonts w:eastAsia="游明朝"/>
          <w:szCs w:val="24"/>
        </w:rPr>
        <w:t>, is that the nucleation of the ordered phase may be limited to specific sites, such as interfaces or grain boundaries. This is consistent with our observation that the</w:t>
      </w:r>
      <w:r w:rsidR="00F07D66" w:rsidRPr="00BA19BC">
        <w:rPr>
          <w:rFonts w:eastAsia="游明朝"/>
          <w:szCs w:val="24"/>
        </w:rPr>
        <w:t xml:space="preserve"> domain size</w:t>
      </w:r>
      <w:r w:rsidR="00074CCF" w:rsidRPr="00BA19BC">
        <w:rPr>
          <w:rFonts w:eastAsia="游明朝"/>
          <w:szCs w:val="24"/>
        </w:rPr>
        <w:t xml:space="preserve"> where atomic correlation can be regarded as a consistent phase</w:t>
      </w:r>
      <w:r w:rsidR="00F07D66" w:rsidRPr="00BA19BC">
        <w:rPr>
          <w:rFonts w:eastAsia="游明朝"/>
          <w:szCs w:val="24"/>
        </w:rPr>
        <w:t>, or</w:t>
      </w:r>
      <w:r w:rsidRPr="00BA19BC">
        <w:rPr>
          <w:rFonts w:eastAsia="游明朝"/>
          <w:szCs w:val="24"/>
        </w:rPr>
        <w:t xml:space="preserve"> particle size</w:t>
      </w:r>
      <w:r w:rsidR="00F07D66" w:rsidRPr="00BA19BC">
        <w:rPr>
          <w:rFonts w:eastAsia="游明朝"/>
          <w:szCs w:val="24"/>
        </w:rPr>
        <w:t xml:space="preserve">, </w:t>
      </w:r>
      <w:r w:rsidRPr="00BA19BC">
        <w:rPr>
          <w:rFonts w:eastAsia="游明朝"/>
          <w:szCs w:val="24"/>
        </w:rPr>
        <w:t>increases abruptly at the</w:t>
      </w:r>
      <w:r w:rsidR="000B7EA1" w:rsidRPr="00BA19BC">
        <w:rPr>
          <w:rFonts w:eastAsia="游明朝"/>
          <w:szCs w:val="24"/>
        </w:rPr>
        <w:t xml:space="preserve"> slightly lower temperature of 350°C</w:t>
      </w:r>
      <w:r w:rsidR="00B17731" w:rsidRPr="00BA19BC">
        <w:rPr>
          <w:rFonts w:eastAsia="游明朝"/>
          <w:szCs w:val="24"/>
        </w:rPr>
        <w:t xml:space="preserve"> than the structure</w:t>
      </w:r>
      <w:r w:rsidRPr="00BA19BC">
        <w:rPr>
          <w:rFonts w:eastAsia="游明朝"/>
          <w:szCs w:val="24"/>
        </w:rPr>
        <w:t xml:space="preserve"> transition </w:t>
      </w:r>
      <w:r w:rsidR="00B17731" w:rsidRPr="00BA19BC">
        <w:rPr>
          <w:rFonts w:eastAsia="游明朝"/>
          <w:szCs w:val="24"/>
        </w:rPr>
        <w:t xml:space="preserve">temperature </w:t>
      </w:r>
      <w:r w:rsidRPr="00BA19BC">
        <w:rPr>
          <w:rFonts w:eastAsia="游明朝"/>
          <w:szCs w:val="24"/>
        </w:rPr>
        <w:t xml:space="preserve">from the solid solution to the ordered phase. </w:t>
      </w:r>
      <w:r w:rsidR="00DC66AC" w:rsidRPr="00BA19BC">
        <w:rPr>
          <w:rFonts w:eastAsia="游明朝"/>
          <w:szCs w:val="24"/>
        </w:rPr>
        <w:t xml:space="preserve">Note that this particle coagulation was also confirmed by the surface area change by electrochemistry in the following section. </w:t>
      </w:r>
      <w:r w:rsidRPr="00BA19BC">
        <w:rPr>
          <w:rFonts w:eastAsia="游明朝"/>
          <w:szCs w:val="24"/>
        </w:rPr>
        <w:t>This suggests that particle migration and coalescence may trigger the phase transition by providing the necessary nucleation sites for the ordered phase.</w:t>
      </w:r>
      <w:r w:rsidR="00D53228" w:rsidRPr="00BA19BC">
        <w:rPr>
          <w:rFonts w:eastAsia="游明朝"/>
          <w:szCs w:val="24"/>
        </w:rPr>
        <w:t xml:space="preserve"> </w:t>
      </w:r>
      <w:r w:rsidRPr="00BA19BC">
        <w:rPr>
          <w:rFonts w:eastAsia="游明朝"/>
          <w:szCs w:val="24"/>
        </w:rPr>
        <w:t xml:space="preserve">Alternatively, atomic diffusion may be a rate-limiting step in the ordering kinetics, as suggested by the </w:t>
      </w:r>
      <w:proofErr w:type="spellStart"/>
      <w:r w:rsidRPr="00BA19BC">
        <w:rPr>
          <w:rFonts w:eastAsia="游明朝"/>
          <w:szCs w:val="24"/>
        </w:rPr>
        <w:t>Avrami</w:t>
      </w:r>
      <w:proofErr w:type="spellEnd"/>
      <w:r w:rsidRPr="00BA19BC">
        <w:rPr>
          <w:rFonts w:eastAsia="游明朝"/>
          <w:szCs w:val="24"/>
        </w:rPr>
        <w:t xml:space="preserve"> analysis in the previous study. It is plausible that the release of surface energy during particle growth facilitates atomic diffusion, thereby promoting the formation of the ordered phase.</w:t>
      </w:r>
      <w:r w:rsidR="00D53228" w:rsidRPr="00BA19BC">
        <w:rPr>
          <w:rFonts w:eastAsia="游明朝"/>
          <w:szCs w:val="24"/>
        </w:rPr>
        <w:t xml:space="preserve"> </w:t>
      </w:r>
      <w:r w:rsidRPr="00BA19BC">
        <w:rPr>
          <w:rFonts w:eastAsia="游明朝"/>
          <w:szCs w:val="24"/>
        </w:rPr>
        <w:t xml:space="preserve">Overall, our observations, combined with the insights from previous kinetic studies, indicate that particle growth plays a crucial role in triggering the phase transition in the </w:t>
      </w:r>
      <w:proofErr w:type="spellStart"/>
      <w:r w:rsidRPr="00BA19BC">
        <w:rPr>
          <w:rFonts w:eastAsia="游明朝"/>
          <w:szCs w:val="24"/>
        </w:rPr>
        <w:t>PtCo</w:t>
      </w:r>
      <w:proofErr w:type="spellEnd"/>
      <w:r w:rsidRPr="00BA19BC">
        <w:rPr>
          <w:rFonts w:eastAsia="游明朝"/>
          <w:szCs w:val="24"/>
        </w:rPr>
        <w:t xml:space="preserve"> catalysts by influencing both the nucleation and growth processes of the ordered phase.</w:t>
      </w:r>
    </w:p>
    <w:p w14:paraId="0E7799F7" w14:textId="7F5A7381" w:rsidR="0048295C" w:rsidRPr="00BA19BC" w:rsidRDefault="005C465F" w:rsidP="005304D4">
      <w:pPr>
        <w:pStyle w:val="paper"/>
        <w:spacing w:line="360" w:lineRule="auto"/>
        <w:rPr>
          <w:rFonts w:eastAsia="游明朝"/>
          <w:b/>
          <w:bCs/>
          <w:szCs w:val="24"/>
        </w:rPr>
      </w:pPr>
      <w:r w:rsidRPr="00BA19BC">
        <w:rPr>
          <w:rFonts w:eastAsiaTheme="minorEastAsia"/>
          <w:b/>
          <w:bCs/>
        </w:rPr>
        <w:t xml:space="preserve">Electrochemical Characterization of </w:t>
      </w:r>
      <w:proofErr w:type="spellStart"/>
      <w:r w:rsidRPr="00BA19BC">
        <w:rPr>
          <w:rFonts w:eastAsiaTheme="minorEastAsia"/>
          <w:b/>
          <w:bCs/>
        </w:rPr>
        <w:t>PtCo</w:t>
      </w:r>
      <w:proofErr w:type="spellEnd"/>
      <w:r w:rsidRPr="00BA19BC">
        <w:rPr>
          <w:rFonts w:eastAsiaTheme="minorEastAsia"/>
          <w:b/>
          <w:bCs/>
        </w:rPr>
        <w:t xml:space="preserve"> Catalysts: Activity and Stability</w:t>
      </w:r>
    </w:p>
    <w:p w14:paraId="7796F6C4" w14:textId="17B256F9" w:rsidR="00B56419" w:rsidRPr="00BA19BC" w:rsidRDefault="0056475C" w:rsidP="003729C8">
      <w:pPr>
        <w:pStyle w:val="paper"/>
        <w:spacing w:line="360" w:lineRule="auto"/>
        <w:rPr>
          <w:rFonts w:eastAsia="游明朝"/>
        </w:rPr>
      </w:pPr>
      <w:r w:rsidRPr="00BA19BC">
        <w:rPr>
          <w:rFonts w:eastAsia="游明朝"/>
        </w:rPr>
        <w:t xml:space="preserve">The PDF analyses provided detailed insights into the structural evolution of the </w:t>
      </w:r>
      <w:proofErr w:type="spellStart"/>
      <w:r w:rsidRPr="00BA19BC">
        <w:rPr>
          <w:rFonts w:eastAsia="游明朝"/>
        </w:rPr>
        <w:t>PtCo</w:t>
      </w:r>
      <w:proofErr w:type="spellEnd"/>
      <w:r w:rsidRPr="00BA19BC">
        <w:rPr>
          <w:rFonts w:eastAsia="游明朝"/>
        </w:rPr>
        <w:t xml:space="preserve"> catalysts, revealing a significant particle growth upon the structural transition to the ordered phase. To further investigate this phenomenon and its impact on the electrochemical properties, we performed electrochemical characterization of the </w:t>
      </w:r>
      <w:proofErr w:type="spellStart"/>
      <w:r w:rsidRPr="00BA19BC">
        <w:rPr>
          <w:rFonts w:eastAsia="游明朝"/>
        </w:rPr>
        <w:t>PtCo</w:t>
      </w:r>
      <w:proofErr w:type="spellEnd"/>
      <w:r w:rsidRPr="00BA19BC">
        <w:rPr>
          <w:rFonts w:eastAsia="游明朝"/>
        </w:rPr>
        <w:t xml:space="preserve"> catalysts. </w:t>
      </w:r>
      <w:r w:rsidR="00EB127A" w:rsidRPr="00BA19BC">
        <w:rPr>
          <w:rFonts w:eastAsia="游明朝"/>
        </w:rPr>
        <w:t>Figures</w:t>
      </w:r>
      <w:r w:rsidRPr="00BA19BC">
        <w:rPr>
          <w:rFonts w:eastAsia="游明朝"/>
        </w:rPr>
        <w:t xml:space="preserve"> </w:t>
      </w:r>
      <w:r w:rsidR="001F4C2B" w:rsidRPr="00BA19BC">
        <w:rPr>
          <w:rFonts w:eastAsia="游明朝" w:hint="eastAsia"/>
        </w:rPr>
        <w:t>7</w:t>
      </w:r>
      <w:r w:rsidRPr="00BA19BC">
        <w:rPr>
          <w:rFonts w:eastAsia="游明朝"/>
        </w:rPr>
        <w:t xml:space="preserve">a and </w:t>
      </w:r>
      <w:r w:rsidR="001F4C2B" w:rsidRPr="00BA19BC">
        <w:rPr>
          <w:rFonts w:eastAsia="游明朝" w:hint="eastAsia"/>
        </w:rPr>
        <w:t>7</w:t>
      </w:r>
      <w:r w:rsidRPr="00BA19BC">
        <w:rPr>
          <w:rFonts w:eastAsia="游明朝"/>
        </w:rPr>
        <w:t xml:space="preserve">b display the </w:t>
      </w:r>
      <w:r w:rsidR="002126C3" w:rsidRPr="00BA19BC">
        <w:rPr>
          <w:rFonts w:eastAsia="游明朝"/>
        </w:rPr>
        <w:t>cyclic voltammetry (</w:t>
      </w:r>
      <w:r w:rsidRPr="00BA19BC">
        <w:rPr>
          <w:rFonts w:eastAsia="游明朝"/>
        </w:rPr>
        <w:t>CV</w:t>
      </w:r>
      <w:r w:rsidR="002F222A" w:rsidRPr="00BA19BC">
        <w:rPr>
          <w:rFonts w:eastAsia="游明朝"/>
        </w:rPr>
        <w:t>) curves</w:t>
      </w:r>
      <w:r w:rsidRPr="00BA19BC">
        <w:rPr>
          <w:rFonts w:eastAsia="游明朝"/>
        </w:rPr>
        <w:t xml:space="preserve"> for </w:t>
      </w:r>
      <w:proofErr w:type="spellStart"/>
      <w:r w:rsidRPr="00BA19BC">
        <w:rPr>
          <w:rFonts w:eastAsia="游明朝"/>
        </w:rPr>
        <w:t>PtCo</w:t>
      </w:r>
      <w:proofErr w:type="spellEnd"/>
      <w:r w:rsidRPr="00BA19BC">
        <w:rPr>
          <w:rFonts w:eastAsia="游明朝"/>
        </w:rPr>
        <w:t xml:space="preserve"> alloy catalysts prepared by different annealing conditions. As shown in </w:t>
      </w:r>
      <w:r w:rsidR="00EB127A" w:rsidRPr="00BA19BC">
        <w:rPr>
          <w:rFonts w:eastAsia="游明朝"/>
        </w:rPr>
        <w:t>Figure</w:t>
      </w:r>
      <w:r w:rsidRPr="00BA19BC">
        <w:rPr>
          <w:rFonts w:eastAsia="游明朝"/>
        </w:rPr>
        <w:t xml:space="preserve"> S</w:t>
      </w:r>
      <w:r w:rsidR="00973A66" w:rsidRPr="00BA19BC">
        <w:rPr>
          <w:rFonts w:eastAsia="游明朝" w:hint="eastAsia"/>
        </w:rPr>
        <w:t>14</w:t>
      </w:r>
      <w:r w:rsidRPr="00BA19BC">
        <w:rPr>
          <w:rFonts w:eastAsia="游明朝"/>
        </w:rPr>
        <w:t xml:space="preserve">, the </w:t>
      </w:r>
      <w:r w:rsidR="002126C3" w:rsidRPr="00BA19BC">
        <w:rPr>
          <w:rFonts w:eastAsia="游明朝"/>
        </w:rPr>
        <w:t>electrochemical surface area (</w:t>
      </w:r>
      <w:r w:rsidRPr="00BA19BC">
        <w:rPr>
          <w:rFonts w:eastAsia="游明朝"/>
        </w:rPr>
        <w:t>ECSA</w:t>
      </w:r>
      <w:r w:rsidR="002126C3" w:rsidRPr="00BA19BC">
        <w:rPr>
          <w:rFonts w:eastAsia="游明朝"/>
        </w:rPr>
        <w:t>)</w:t>
      </w:r>
      <w:r w:rsidRPr="00BA19BC">
        <w:rPr>
          <w:rFonts w:eastAsia="游明朝"/>
        </w:rPr>
        <w:t xml:space="preserve"> exhibits a non-linear dependence on the annealing temperature, with a sharp decrease observed around 350°C, followed by a more gradual decrease at higher temperatures</w:t>
      </w:r>
      <w:r w:rsidR="00684A35" w:rsidRPr="00BA19BC">
        <w:rPr>
          <w:rFonts w:eastAsia="游明朝"/>
        </w:rPr>
        <w:t xml:space="preserve"> (cf. 77.2 m</w:t>
      </w:r>
      <w:r w:rsidR="00684A35" w:rsidRPr="00BA19BC">
        <w:rPr>
          <w:rFonts w:eastAsia="游明朝"/>
          <w:vertAlign w:val="superscript"/>
        </w:rPr>
        <w:t>2</w:t>
      </w:r>
      <w:r w:rsidR="00684A35" w:rsidRPr="00BA19BC">
        <w:rPr>
          <w:rFonts w:eastAsia="游明朝"/>
        </w:rPr>
        <w:t>/g for PtCo-250°C-2h; 25.7 m</w:t>
      </w:r>
      <w:r w:rsidR="00684A35" w:rsidRPr="00BA19BC">
        <w:rPr>
          <w:rFonts w:eastAsia="游明朝"/>
          <w:vertAlign w:val="superscript"/>
        </w:rPr>
        <w:t>2</w:t>
      </w:r>
      <w:r w:rsidR="00684A35" w:rsidRPr="00BA19BC">
        <w:rPr>
          <w:rFonts w:eastAsia="游明朝"/>
        </w:rPr>
        <w:t xml:space="preserve">/g for PtCo-700°C-20h). </w:t>
      </w:r>
      <w:r w:rsidR="00F603C5" w:rsidRPr="00BA19BC">
        <w:rPr>
          <w:rFonts w:eastAsia="游明朝"/>
        </w:rPr>
        <w:t>This behavior is consistent with the changes in domain size (or particle size) observed in the PDF analysis (</w:t>
      </w:r>
      <w:r w:rsidR="00EB127A" w:rsidRPr="00BA19BC">
        <w:rPr>
          <w:rFonts w:eastAsia="游明朝"/>
        </w:rPr>
        <w:t>Figure</w:t>
      </w:r>
      <w:r w:rsidR="00F603C5" w:rsidRPr="00BA19BC">
        <w:rPr>
          <w:rFonts w:eastAsia="游明朝"/>
        </w:rPr>
        <w:t xml:space="preserve"> </w:t>
      </w:r>
      <w:r w:rsidR="00902914" w:rsidRPr="00BA19BC">
        <w:rPr>
          <w:rFonts w:eastAsia="游明朝" w:hint="eastAsia"/>
        </w:rPr>
        <w:t>5c</w:t>
      </w:r>
      <w:r w:rsidR="00F603C5" w:rsidRPr="00BA19BC">
        <w:rPr>
          <w:rFonts w:eastAsia="游明朝"/>
        </w:rPr>
        <w:t>)</w:t>
      </w:r>
      <w:r w:rsidR="00764170" w:rsidRPr="00BA19BC">
        <w:rPr>
          <w:rFonts w:eastAsia="游明朝"/>
        </w:rPr>
        <w:t xml:space="preserve"> due to the increase in the particle size</w:t>
      </w:r>
      <w:r w:rsidR="00F603C5" w:rsidRPr="00BA19BC">
        <w:rPr>
          <w:rFonts w:eastAsia="游明朝"/>
        </w:rPr>
        <w:t xml:space="preserve">. </w:t>
      </w:r>
    </w:p>
    <w:p w14:paraId="2BCB9237" w14:textId="77777777" w:rsidR="002B2B4C" w:rsidRPr="00BA19BC" w:rsidRDefault="002B2B4C" w:rsidP="003729C8">
      <w:pPr>
        <w:pStyle w:val="paper"/>
        <w:spacing w:line="360" w:lineRule="auto"/>
        <w:rPr>
          <w:rFonts w:eastAsia="游明朝"/>
        </w:rPr>
      </w:pPr>
    </w:p>
    <w:p w14:paraId="4EF17FF0" w14:textId="77777777" w:rsidR="00C357F4" w:rsidRPr="00BA19BC" w:rsidRDefault="00C357F4" w:rsidP="00C357F4">
      <w:pPr>
        <w:pStyle w:val="paper"/>
        <w:spacing w:line="360" w:lineRule="auto"/>
        <w:rPr>
          <w:rFonts w:eastAsiaTheme="minorEastAsia"/>
          <w:lang w:eastAsia="zh-CN"/>
        </w:rPr>
      </w:pPr>
      <w:r w:rsidRPr="00BA19BC">
        <w:rPr>
          <w:rFonts w:eastAsiaTheme="minorEastAsia"/>
          <w:noProof/>
          <w:lang w:eastAsia="zh-CN"/>
        </w:rPr>
        <w:lastRenderedPageBreak/>
        <w:drawing>
          <wp:inline distT="0" distB="0" distL="0" distR="0" wp14:anchorId="4493C6AB" wp14:editId="64057DD1">
            <wp:extent cx="5140411" cy="2895565"/>
            <wp:effectExtent l="0" t="0" r="3175" b="0"/>
            <wp:docPr id="1610993009" name="Picture 5" descr="テキスト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993009" name="Picture 5" descr="テキスト が含まれている画像&#10;&#10;自動的に生成された説明"/>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560" t="5357" r="595"/>
                    <a:stretch/>
                  </pic:blipFill>
                  <pic:spPr bwMode="auto">
                    <a:xfrm>
                      <a:off x="0" y="0"/>
                      <a:ext cx="5147038" cy="2899298"/>
                    </a:xfrm>
                    <a:prstGeom prst="rect">
                      <a:avLst/>
                    </a:prstGeom>
                    <a:noFill/>
                    <a:ln>
                      <a:noFill/>
                    </a:ln>
                    <a:extLst>
                      <a:ext uri="{53640926-AAD7-44D8-BBD7-CCE9431645EC}">
                        <a14:shadowObscured xmlns:a14="http://schemas.microsoft.com/office/drawing/2010/main"/>
                      </a:ext>
                    </a:extLst>
                  </pic:spPr>
                </pic:pic>
              </a:graphicData>
            </a:graphic>
          </wp:inline>
        </w:drawing>
      </w:r>
    </w:p>
    <w:p w14:paraId="21C603FD" w14:textId="60B6D0EB" w:rsidR="00C357F4" w:rsidRPr="00BA19BC" w:rsidRDefault="00EB127A" w:rsidP="00C357F4">
      <w:pPr>
        <w:pStyle w:val="paper"/>
        <w:spacing w:line="276" w:lineRule="auto"/>
        <w:rPr>
          <w:rFonts w:eastAsiaTheme="minorEastAsia"/>
          <w:sz w:val="22"/>
          <w:szCs w:val="22"/>
          <w:lang w:eastAsia="zh-CN"/>
        </w:rPr>
      </w:pPr>
      <w:bookmarkStart w:id="18" w:name="_Hlk164270199"/>
      <w:r w:rsidRPr="00BA19BC">
        <w:rPr>
          <w:rFonts w:eastAsiaTheme="minorEastAsia" w:hint="eastAsia"/>
          <w:b/>
          <w:bCs/>
          <w:sz w:val="22"/>
          <w:szCs w:val="22"/>
          <w:lang w:eastAsia="zh-CN"/>
        </w:rPr>
        <w:t>Figure</w:t>
      </w:r>
      <w:r w:rsidR="00C357F4" w:rsidRPr="00BA19BC">
        <w:rPr>
          <w:rFonts w:eastAsiaTheme="minorEastAsia"/>
          <w:b/>
          <w:bCs/>
          <w:sz w:val="22"/>
          <w:szCs w:val="22"/>
          <w:lang w:eastAsia="zh-CN"/>
        </w:rPr>
        <w:t xml:space="preserve"> </w:t>
      </w:r>
      <w:r w:rsidR="0097496A" w:rsidRPr="00BA19BC">
        <w:rPr>
          <w:rFonts w:eastAsia="游明朝" w:hint="eastAsia"/>
          <w:b/>
          <w:bCs/>
          <w:sz w:val="22"/>
          <w:szCs w:val="22"/>
        </w:rPr>
        <w:t>7</w:t>
      </w:r>
      <w:r w:rsidR="00C357F4" w:rsidRPr="00BA19BC">
        <w:rPr>
          <w:rFonts w:eastAsiaTheme="minorEastAsia"/>
          <w:b/>
          <w:bCs/>
          <w:sz w:val="22"/>
          <w:szCs w:val="22"/>
          <w:lang w:eastAsia="zh-CN"/>
        </w:rPr>
        <w:t>.</w:t>
      </w:r>
      <w:r w:rsidR="00C357F4" w:rsidRPr="00BA19BC">
        <w:rPr>
          <w:rFonts w:eastAsiaTheme="minorEastAsia"/>
          <w:sz w:val="22"/>
          <w:szCs w:val="22"/>
          <w:lang w:eastAsia="zh-CN"/>
        </w:rPr>
        <w:t xml:space="preserve"> </w:t>
      </w:r>
      <w:r w:rsidR="004A6407" w:rsidRPr="00BA19BC">
        <w:rPr>
          <w:rFonts w:eastAsia="游明朝" w:hint="eastAsia"/>
          <w:sz w:val="22"/>
          <w:szCs w:val="22"/>
        </w:rPr>
        <w:t xml:space="preserve">Electrochemical properties </w:t>
      </w:r>
      <w:r w:rsidR="00A13C77" w:rsidRPr="00BA19BC">
        <w:rPr>
          <w:rFonts w:eastAsia="游明朝" w:hint="eastAsia"/>
          <w:sz w:val="22"/>
          <w:szCs w:val="22"/>
        </w:rPr>
        <w:t xml:space="preserve">of the </w:t>
      </w:r>
      <w:proofErr w:type="spellStart"/>
      <w:r w:rsidR="00A13C77" w:rsidRPr="00BA19BC">
        <w:rPr>
          <w:rFonts w:eastAsia="游明朝" w:hint="eastAsia"/>
          <w:sz w:val="22"/>
          <w:szCs w:val="22"/>
        </w:rPr>
        <w:t>PtCo</w:t>
      </w:r>
      <w:proofErr w:type="spellEnd"/>
      <w:r w:rsidR="00A13C77" w:rsidRPr="00BA19BC">
        <w:rPr>
          <w:rFonts w:eastAsia="游明朝" w:hint="eastAsia"/>
          <w:sz w:val="22"/>
          <w:szCs w:val="22"/>
        </w:rPr>
        <w:t xml:space="preserve"> catalysts prepared </w:t>
      </w:r>
      <w:r w:rsidR="00764170" w:rsidRPr="00BA19BC">
        <w:rPr>
          <w:rFonts w:eastAsia="游明朝"/>
          <w:sz w:val="22"/>
          <w:szCs w:val="22"/>
        </w:rPr>
        <w:t>at</w:t>
      </w:r>
      <w:r w:rsidR="00A13C77" w:rsidRPr="00BA19BC">
        <w:rPr>
          <w:rFonts w:eastAsia="游明朝" w:hint="eastAsia"/>
          <w:sz w:val="22"/>
          <w:szCs w:val="22"/>
        </w:rPr>
        <w:t xml:space="preserve"> different </w:t>
      </w:r>
      <w:r w:rsidR="0082424F" w:rsidRPr="00BA19BC">
        <w:rPr>
          <w:rFonts w:eastAsia="游明朝"/>
          <w:sz w:val="22"/>
          <w:szCs w:val="22"/>
        </w:rPr>
        <w:t>annealing conditions</w:t>
      </w:r>
      <w:r w:rsidR="00A13C77" w:rsidRPr="00BA19BC">
        <w:rPr>
          <w:rFonts w:eastAsia="游明朝" w:hint="eastAsia"/>
          <w:sz w:val="22"/>
          <w:szCs w:val="22"/>
        </w:rPr>
        <w:t xml:space="preserve">. </w:t>
      </w:r>
      <w:r w:rsidR="00C357F4" w:rsidRPr="00BA19BC">
        <w:rPr>
          <w:rFonts w:eastAsiaTheme="minorEastAsia"/>
          <w:sz w:val="22"/>
          <w:szCs w:val="22"/>
          <w:lang w:eastAsia="zh-CN"/>
        </w:rPr>
        <w:t xml:space="preserve">CV curves for (a) </w:t>
      </w:r>
      <w:proofErr w:type="spellStart"/>
      <w:r w:rsidR="00C357F4" w:rsidRPr="00BA19BC">
        <w:rPr>
          <w:rFonts w:eastAsiaTheme="minorEastAsia"/>
          <w:sz w:val="22"/>
          <w:szCs w:val="22"/>
          <w:lang w:eastAsia="zh-CN"/>
        </w:rPr>
        <w:t>PtCo</w:t>
      </w:r>
      <w:proofErr w:type="spellEnd"/>
      <w:r w:rsidR="00C357F4" w:rsidRPr="00BA19BC">
        <w:rPr>
          <w:rFonts w:eastAsiaTheme="minorEastAsia"/>
          <w:sz w:val="22"/>
          <w:szCs w:val="22"/>
          <w:lang w:eastAsia="zh-CN"/>
        </w:rPr>
        <w:t xml:space="preserve"> catalysts treated at different temperatures, and (b) </w:t>
      </w:r>
      <w:proofErr w:type="spellStart"/>
      <w:r w:rsidR="00C357F4" w:rsidRPr="00BA19BC">
        <w:rPr>
          <w:rFonts w:eastAsiaTheme="minorEastAsia"/>
          <w:sz w:val="22"/>
          <w:szCs w:val="22"/>
          <w:lang w:eastAsia="zh-CN"/>
        </w:rPr>
        <w:t>PtCo</w:t>
      </w:r>
      <w:proofErr w:type="spellEnd"/>
      <w:r w:rsidR="00C357F4" w:rsidRPr="00BA19BC">
        <w:rPr>
          <w:rFonts w:eastAsiaTheme="minorEastAsia"/>
          <w:sz w:val="22"/>
          <w:szCs w:val="22"/>
          <w:lang w:eastAsia="zh-CN"/>
        </w:rPr>
        <w:t xml:space="preserve"> catalysts treated at different </w:t>
      </w:r>
      <w:r w:rsidR="00843D13" w:rsidRPr="00BA19BC">
        <w:rPr>
          <w:rFonts w:eastAsia="游明朝" w:hint="eastAsia"/>
          <w:sz w:val="22"/>
          <w:szCs w:val="22"/>
        </w:rPr>
        <w:t>annealing time</w:t>
      </w:r>
      <w:r w:rsidR="00764170" w:rsidRPr="00BA19BC">
        <w:rPr>
          <w:rFonts w:eastAsia="游明朝"/>
          <w:sz w:val="22"/>
          <w:szCs w:val="22"/>
        </w:rPr>
        <w:t>s</w:t>
      </w:r>
      <w:r w:rsidR="00C357F4" w:rsidRPr="00BA19BC">
        <w:rPr>
          <w:rFonts w:eastAsiaTheme="minorEastAsia"/>
          <w:sz w:val="22"/>
          <w:szCs w:val="22"/>
          <w:lang w:eastAsia="zh-CN"/>
        </w:rPr>
        <w:t>.</w:t>
      </w:r>
      <w:bookmarkEnd w:id="18"/>
      <w:r w:rsidR="00C357F4" w:rsidRPr="00BA19BC">
        <w:rPr>
          <w:rFonts w:eastAsiaTheme="minorEastAsia"/>
          <w:sz w:val="22"/>
          <w:szCs w:val="22"/>
          <w:lang w:eastAsia="zh-CN"/>
        </w:rPr>
        <w:t xml:space="preserve"> LSV curves for the (c) </w:t>
      </w:r>
      <w:proofErr w:type="spellStart"/>
      <w:r w:rsidR="00C357F4" w:rsidRPr="00BA19BC">
        <w:rPr>
          <w:rFonts w:eastAsiaTheme="minorEastAsia"/>
          <w:sz w:val="22"/>
          <w:szCs w:val="22"/>
          <w:lang w:eastAsia="zh-CN"/>
        </w:rPr>
        <w:t>PtCo</w:t>
      </w:r>
      <w:proofErr w:type="spellEnd"/>
      <w:r w:rsidR="00C357F4" w:rsidRPr="00BA19BC">
        <w:rPr>
          <w:rFonts w:eastAsiaTheme="minorEastAsia"/>
          <w:sz w:val="22"/>
          <w:szCs w:val="22"/>
          <w:lang w:eastAsia="zh-CN"/>
        </w:rPr>
        <w:t xml:space="preserve"> catalysts treated at different temperatures and (d) </w:t>
      </w:r>
      <w:proofErr w:type="spellStart"/>
      <w:r w:rsidR="00C357F4" w:rsidRPr="00BA19BC">
        <w:rPr>
          <w:rFonts w:eastAsiaTheme="minorEastAsia"/>
          <w:sz w:val="22"/>
          <w:szCs w:val="22"/>
          <w:lang w:eastAsia="zh-CN"/>
        </w:rPr>
        <w:t>PtCo</w:t>
      </w:r>
      <w:proofErr w:type="spellEnd"/>
      <w:r w:rsidR="00C357F4" w:rsidRPr="00BA19BC">
        <w:rPr>
          <w:rFonts w:eastAsiaTheme="minorEastAsia"/>
          <w:sz w:val="22"/>
          <w:szCs w:val="22"/>
          <w:lang w:eastAsia="zh-CN"/>
        </w:rPr>
        <w:t xml:space="preserve"> catalysts treated at different thermal times. (</w:t>
      </w:r>
      <w:bookmarkStart w:id="19" w:name="_Hlk164269833"/>
      <w:r w:rsidR="00C357F4" w:rsidRPr="00BA19BC">
        <w:rPr>
          <w:rFonts w:eastAsiaTheme="minorEastAsia"/>
          <w:sz w:val="22"/>
          <w:szCs w:val="22"/>
          <w:lang w:eastAsia="zh-CN"/>
        </w:rPr>
        <w:t>e) specific activity at 0.9 V for the catalysts treated at different thermal conditions</w:t>
      </w:r>
      <w:bookmarkEnd w:id="19"/>
      <w:r w:rsidR="00C357F4" w:rsidRPr="00BA19BC">
        <w:rPr>
          <w:rFonts w:eastAsiaTheme="minorEastAsia"/>
          <w:sz w:val="22"/>
          <w:szCs w:val="22"/>
          <w:lang w:eastAsia="zh-CN"/>
        </w:rPr>
        <w:t xml:space="preserve">, (f) ECSA loss ratio during </w:t>
      </w:r>
      <w:proofErr w:type="gramStart"/>
      <w:r w:rsidR="00C357F4" w:rsidRPr="00BA19BC">
        <w:rPr>
          <w:rFonts w:eastAsiaTheme="minorEastAsia"/>
          <w:sz w:val="22"/>
          <w:szCs w:val="22"/>
          <w:lang w:eastAsia="zh-CN"/>
        </w:rPr>
        <w:t xml:space="preserve">the </w:t>
      </w:r>
      <w:r w:rsidR="002F222A" w:rsidRPr="00BA19BC">
        <w:rPr>
          <w:rFonts w:eastAsiaTheme="minorEastAsia"/>
          <w:sz w:val="22"/>
          <w:szCs w:val="22"/>
          <w:lang w:eastAsia="zh-CN"/>
        </w:rPr>
        <w:t xml:space="preserve"> 30</w:t>
      </w:r>
      <w:proofErr w:type="gramEnd"/>
      <w:r w:rsidR="002F222A" w:rsidRPr="00BA19BC">
        <w:rPr>
          <w:rFonts w:eastAsiaTheme="minorEastAsia"/>
          <w:sz w:val="22"/>
          <w:szCs w:val="22"/>
          <w:lang w:eastAsia="zh-CN"/>
        </w:rPr>
        <w:t xml:space="preserve"> k </w:t>
      </w:r>
      <w:r w:rsidR="00C357F4" w:rsidRPr="00BA19BC">
        <w:rPr>
          <w:rFonts w:eastAsiaTheme="minorEastAsia"/>
          <w:sz w:val="22"/>
          <w:szCs w:val="22"/>
          <w:lang w:eastAsia="zh-CN"/>
        </w:rPr>
        <w:t xml:space="preserve">ADT cycles. </w:t>
      </w:r>
    </w:p>
    <w:p w14:paraId="7A530B97" w14:textId="77777777" w:rsidR="00C357F4" w:rsidRPr="00BA19BC" w:rsidRDefault="00C357F4" w:rsidP="008550AF">
      <w:pPr>
        <w:pStyle w:val="paper"/>
        <w:spacing w:line="360" w:lineRule="auto"/>
        <w:rPr>
          <w:rFonts w:eastAsia="游明朝"/>
        </w:rPr>
      </w:pPr>
    </w:p>
    <w:p w14:paraId="5F294B5D" w14:textId="507F36E2" w:rsidR="00D042FE" w:rsidRPr="00BA19BC" w:rsidRDefault="00D042FE" w:rsidP="00803BC1">
      <w:pPr>
        <w:pStyle w:val="paper"/>
        <w:spacing w:line="360" w:lineRule="auto"/>
        <w:ind w:firstLine="420"/>
        <w:rPr>
          <w:rFonts w:eastAsia="游明朝"/>
          <w:b/>
          <w:bCs/>
        </w:rPr>
      </w:pPr>
      <w:r w:rsidRPr="00BA19BC">
        <w:rPr>
          <w:rFonts w:eastAsia="游明朝"/>
        </w:rPr>
        <w:t xml:space="preserve">To evaluate the impact of </w:t>
      </w:r>
      <w:r w:rsidR="00E0388D" w:rsidRPr="00BA19BC">
        <w:rPr>
          <w:rFonts w:eastAsia="游明朝"/>
        </w:rPr>
        <w:t>structural</w:t>
      </w:r>
      <w:r w:rsidRPr="00BA19BC">
        <w:rPr>
          <w:rFonts w:eastAsia="游明朝"/>
        </w:rPr>
        <w:t xml:space="preserve"> changes on the catalytic activity, we investigated the </w:t>
      </w:r>
      <w:r w:rsidR="00EC66CA" w:rsidRPr="00BA19BC">
        <w:rPr>
          <w:rFonts w:eastAsia="游明朝"/>
        </w:rPr>
        <w:t>oxygen reduction reaction (</w:t>
      </w:r>
      <w:r w:rsidRPr="00BA19BC">
        <w:rPr>
          <w:rFonts w:eastAsia="游明朝"/>
        </w:rPr>
        <w:t>ORR</w:t>
      </w:r>
      <w:r w:rsidR="00EC66CA" w:rsidRPr="00BA19BC">
        <w:rPr>
          <w:rFonts w:eastAsia="游明朝"/>
        </w:rPr>
        <w:t>)</w:t>
      </w:r>
      <w:r w:rsidRPr="00BA19BC">
        <w:rPr>
          <w:rFonts w:eastAsia="游明朝"/>
        </w:rPr>
        <w:t xml:space="preserve"> performance of the </w:t>
      </w:r>
      <w:proofErr w:type="spellStart"/>
      <w:r w:rsidRPr="00BA19BC">
        <w:rPr>
          <w:rFonts w:eastAsia="游明朝"/>
        </w:rPr>
        <w:t>PtCo</w:t>
      </w:r>
      <w:proofErr w:type="spellEnd"/>
      <w:r w:rsidRPr="00BA19BC">
        <w:rPr>
          <w:rFonts w:eastAsia="游明朝"/>
        </w:rPr>
        <w:t xml:space="preserve"> catalysts. </w:t>
      </w:r>
      <w:r w:rsidR="00EB127A" w:rsidRPr="00BA19BC">
        <w:rPr>
          <w:rFonts w:eastAsia="游明朝"/>
        </w:rPr>
        <w:t>Figures</w:t>
      </w:r>
      <w:r w:rsidR="000327F9" w:rsidRPr="00BA19BC">
        <w:rPr>
          <w:rFonts w:eastAsia="游明朝"/>
        </w:rPr>
        <w:t xml:space="preserve"> </w:t>
      </w:r>
      <w:r w:rsidRPr="00BA19BC">
        <w:rPr>
          <w:rFonts w:eastAsia="游明朝"/>
        </w:rPr>
        <w:t xml:space="preserve">7c and 7d show the ORR polarization curves for the </w:t>
      </w:r>
      <w:proofErr w:type="spellStart"/>
      <w:r w:rsidRPr="00BA19BC">
        <w:rPr>
          <w:rFonts w:eastAsia="游明朝"/>
        </w:rPr>
        <w:t>PtCo</w:t>
      </w:r>
      <w:proofErr w:type="spellEnd"/>
      <w:r w:rsidRPr="00BA19BC">
        <w:rPr>
          <w:rFonts w:eastAsia="游明朝"/>
        </w:rPr>
        <w:t xml:space="preserve"> catalysts annealed at different temperatures and for different durations, respectively. To quantify the activity, the </w:t>
      </w:r>
      <w:bookmarkStart w:id="20" w:name="_Hlk194658251"/>
      <w:r w:rsidRPr="00BA19BC">
        <w:rPr>
          <w:rFonts w:eastAsia="游明朝"/>
        </w:rPr>
        <w:t xml:space="preserve">specific activity </w:t>
      </w:r>
      <w:bookmarkEnd w:id="20"/>
      <w:r w:rsidRPr="00BA19BC">
        <w:rPr>
          <w:rFonts w:eastAsia="游明朝"/>
        </w:rPr>
        <w:t>(SA) and mass activity (MA) were calculated at 0.9 V. Despite the decrease in ECSA with increasing annealing temperature, the ORR activity exhibits an opposite trend, showing a significant increase</w:t>
      </w:r>
      <w:r w:rsidR="000C2318" w:rsidRPr="00BA19BC">
        <w:rPr>
          <w:rFonts w:eastAsia="游明朝"/>
        </w:rPr>
        <w:t xml:space="preserve"> in</w:t>
      </w:r>
      <w:r w:rsidRPr="00BA19BC">
        <w:rPr>
          <w:rFonts w:eastAsia="游明朝"/>
        </w:rPr>
        <w:t xml:space="preserve"> </w:t>
      </w:r>
      <w:r w:rsidR="000C2318" w:rsidRPr="00BA19BC">
        <w:rPr>
          <w:rFonts w:eastAsia="游明朝"/>
        </w:rPr>
        <w:t xml:space="preserve">specific activity </w:t>
      </w:r>
      <w:r w:rsidRPr="00BA19BC">
        <w:rPr>
          <w:rFonts w:eastAsia="游明朝"/>
        </w:rPr>
        <w:t xml:space="preserve">as shown in </w:t>
      </w:r>
      <w:r w:rsidR="00EB127A" w:rsidRPr="00BA19BC">
        <w:rPr>
          <w:rFonts w:eastAsia="游明朝"/>
        </w:rPr>
        <w:t>Figure</w:t>
      </w:r>
      <w:r w:rsidRPr="00BA19BC">
        <w:rPr>
          <w:rFonts w:eastAsia="游明朝"/>
        </w:rPr>
        <w:t xml:space="preserve"> 7e. This suggests that factors beyond the ECSA, such as the electronic and geometric effects</w:t>
      </w:r>
      <w:r w:rsidR="000C2318" w:rsidRPr="00BA19BC">
        <w:rPr>
          <w:rFonts w:eastAsia="游明朝"/>
        </w:rPr>
        <w:t xml:space="preserve"> and local structural changes</w:t>
      </w:r>
      <w:r w:rsidRPr="00BA19BC">
        <w:rPr>
          <w:rFonts w:eastAsia="游明朝"/>
        </w:rPr>
        <w:t xml:space="preserve"> induced by alloying and ordering, play a crucial role in determining the ORR activity. The SA exhibits an abrupt increase around 350°C, even before the </w:t>
      </w:r>
      <w:proofErr w:type="spellStart"/>
      <w:r w:rsidRPr="00BA19BC">
        <w:rPr>
          <w:rFonts w:eastAsia="游明朝"/>
        </w:rPr>
        <w:t>bct</w:t>
      </w:r>
      <w:proofErr w:type="spellEnd"/>
      <w:r w:rsidRPr="00BA19BC">
        <w:rPr>
          <w:rFonts w:eastAsia="游明朝"/>
        </w:rPr>
        <w:t xml:space="preserve"> phase is observed in the XRD and PDF analyses. </w:t>
      </w:r>
      <w:r w:rsidR="00D8680B" w:rsidRPr="00BA19BC">
        <w:rPr>
          <w:rFonts w:eastAsia="游明朝"/>
        </w:rPr>
        <w:t xml:space="preserve">Further, after an abrupt increase in SA around 350°C, </w:t>
      </w:r>
      <w:r w:rsidR="000C2318" w:rsidRPr="00BA19BC">
        <w:rPr>
          <w:rFonts w:eastAsia="游明朝"/>
        </w:rPr>
        <w:t>a more</w:t>
      </w:r>
      <w:r w:rsidR="00D8680B" w:rsidRPr="00BA19BC">
        <w:rPr>
          <w:rFonts w:eastAsia="游明朝"/>
        </w:rPr>
        <w:t xml:space="preserve"> gradual increase in ORR activity was observed at higher temperatures, which correlates with the increasing fraction of the </w:t>
      </w:r>
      <w:proofErr w:type="spellStart"/>
      <w:r w:rsidR="00D8680B" w:rsidRPr="00BA19BC">
        <w:rPr>
          <w:rFonts w:eastAsia="游明朝"/>
        </w:rPr>
        <w:t>bct</w:t>
      </w:r>
      <w:proofErr w:type="spellEnd"/>
      <w:r w:rsidR="00D8680B" w:rsidRPr="00BA19BC">
        <w:rPr>
          <w:rFonts w:eastAsia="游明朝"/>
        </w:rPr>
        <w:t xml:space="preserve"> </w:t>
      </w:r>
      <w:r w:rsidR="00D8680B" w:rsidRPr="00BA19BC">
        <w:rPr>
          <w:rFonts w:eastAsia="游明朝"/>
        </w:rPr>
        <w:lastRenderedPageBreak/>
        <w:t xml:space="preserve">phase. </w:t>
      </w:r>
      <w:r w:rsidR="00803BC1" w:rsidRPr="00BA19BC">
        <w:rPr>
          <w:rFonts w:eastAsia="游明朝"/>
        </w:rPr>
        <w:t xml:space="preserve">As evident from </w:t>
      </w:r>
      <w:r w:rsidR="000C2318" w:rsidRPr="00BA19BC">
        <w:rPr>
          <w:rFonts w:eastAsia="游明朝"/>
        </w:rPr>
        <w:t>the above</w:t>
      </w:r>
      <w:r w:rsidR="00803BC1" w:rsidRPr="00BA19BC">
        <w:rPr>
          <w:rFonts w:eastAsia="游明朝"/>
        </w:rPr>
        <w:t xml:space="preserve"> results there is a distinct temperature gap between the onset of enhanced ORR activity (350 °C) and the appearance of the </w:t>
      </w:r>
      <w:proofErr w:type="spellStart"/>
      <w:r w:rsidR="00803BC1" w:rsidRPr="00BA19BC">
        <w:rPr>
          <w:rFonts w:eastAsia="游明朝"/>
        </w:rPr>
        <w:t>bct</w:t>
      </w:r>
      <w:proofErr w:type="spellEnd"/>
      <w:r w:rsidR="00803BC1" w:rsidRPr="00BA19BC">
        <w:rPr>
          <w:rFonts w:eastAsia="游明朝"/>
        </w:rPr>
        <w:t xml:space="preserve"> phase. This discrepancy suggests that local structural changes at the catalyst surface preceded the formation of the long-range ordered </w:t>
      </w:r>
      <w:proofErr w:type="spellStart"/>
      <w:r w:rsidR="00803BC1" w:rsidRPr="00BA19BC">
        <w:rPr>
          <w:rFonts w:eastAsia="游明朝"/>
        </w:rPr>
        <w:t>bct</w:t>
      </w:r>
      <w:proofErr w:type="spellEnd"/>
      <w:r w:rsidR="00803BC1" w:rsidRPr="00BA19BC">
        <w:rPr>
          <w:rFonts w:eastAsia="游明朝"/>
        </w:rPr>
        <w:t xml:space="preserve"> phase. As discussed earlier, 350°C coincides with the onset of particle coalescence which is well supported by the XRD and PDF results (Figures 1 and 5). The particles coalescence which may trigger the nucleation of the ordered phase at the particle surface. As the particles begin to coalesce, the atomic structure at the particle surface might become more favorable for the nucleation of the ordered phase, which typically occurs at sites of high energy, such as at the surface where atoms start to arrange into a more ordered arrangement.  These nuclei could induce local strain and alter the electronic structure of the surface Pt atoms, leading to enhanced ORR activity. It is important to recognize that electrochemical properties, such as ORR activity, are highly sensitive to the local atomic arrangement and electronic structure at the catalyst surface.  Therefore, the initial enhancement in ORR activity at 350°C is likely driven by these local structural changes (further supported by the decrease in ECSA from 300 to 350 °C) rather than the long-range ordering of the bulk </w:t>
      </w:r>
      <w:proofErr w:type="spellStart"/>
      <w:r w:rsidR="00803BC1" w:rsidRPr="00BA19BC">
        <w:rPr>
          <w:rFonts w:eastAsia="游明朝"/>
        </w:rPr>
        <w:t>PtCo</w:t>
      </w:r>
      <w:proofErr w:type="spellEnd"/>
      <w:r w:rsidR="00803BC1" w:rsidRPr="00BA19BC">
        <w:rPr>
          <w:rFonts w:eastAsia="游明朝"/>
        </w:rPr>
        <w:t xml:space="preserve"> alloy. Therefore, combining XRD, PDF, and electrochemical performance, it can be concluded that the ORR activity enhancement at 350°C is due to the local structural changes due to the coalescence of particles at this temperature. </w:t>
      </w:r>
      <w:r w:rsidRPr="00BA19BC">
        <w:rPr>
          <w:rFonts w:eastAsia="游明朝"/>
        </w:rPr>
        <w:t xml:space="preserve">This indicates that the enhancement in ORR activity is not solely due to the long-range ordering associated with the formation of the </w:t>
      </w:r>
      <w:proofErr w:type="spellStart"/>
      <w:r w:rsidRPr="00BA19BC">
        <w:rPr>
          <w:rFonts w:eastAsia="游明朝"/>
        </w:rPr>
        <w:t>bct</w:t>
      </w:r>
      <w:proofErr w:type="spellEnd"/>
      <w:r w:rsidRPr="00BA19BC">
        <w:rPr>
          <w:rFonts w:eastAsia="游明朝"/>
        </w:rPr>
        <w:t xml:space="preserve"> phase.</w:t>
      </w:r>
      <w:r w:rsidR="006E1BE4" w:rsidRPr="00BA19BC">
        <w:rPr>
          <w:rFonts w:eastAsia="游明朝"/>
          <w:szCs w:val="24"/>
          <w:lang w:eastAsia="zh-CN"/>
        </w:rPr>
        <w:t xml:space="preserve"> </w:t>
      </w:r>
      <w:r w:rsidR="006E1BE4" w:rsidRPr="00BA19BC">
        <w:rPr>
          <w:rFonts w:eastAsia="游明朝"/>
        </w:rPr>
        <w:t xml:space="preserve">The SA increases approximately four-fold from 533 </w:t>
      </w:r>
      <w:proofErr w:type="spellStart"/>
      <w:r w:rsidR="006E1BE4" w:rsidRPr="00BA19BC">
        <w:rPr>
          <w:rFonts w:eastAsia="游明朝"/>
        </w:rPr>
        <w:t>μA</w:t>
      </w:r>
      <w:proofErr w:type="spellEnd"/>
      <w:r w:rsidR="006E1BE4" w:rsidRPr="00BA19BC">
        <w:rPr>
          <w:rFonts w:eastAsia="游明朝"/>
        </w:rPr>
        <w:t>/cm</w:t>
      </w:r>
      <w:r w:rsidR="006E1BE4" w:rsidRPr="00BA19BC">
        <w:rPr>
          <w:rFonts w:eastAsia="游明朝"/>
          <w:vertAlign w:val="superscript"/>
        </w:rPr>
        <w:t>2</w:t>
      </w:r>
      <w:r w:rsidR="006E1BE4" w:rsidRPr="00BA19BC">
        <w:rPr>
          <w:rFonts w:eastAsia="游明朝"/>
          <w:vertAlign w:val="subscript"/>
        </w:rPr>
        <w:t>Pt</w:t>
      </w:r>
      <w:r w:rsidR="006E1BE4" w:rsidRPr="00BA19BC">
        <w:rPr>
          <w:rFonts w:eastAsia="游明朝"/>
        </w:rPr>
        <w:t xml:space="preserve"> for PtCo-250°C-2h to 2369 </w:t>
      </w:r>
      <w:proofErr w:type="spellStart"/>
      <w:r w:rsidR="006E1BE4" w:rsidRPr="00BA19BC">
        <w:rPr>
          <w:rFonts w:eastAsia="游明朝"/>
        </w:rPr>
        <w:t>μA</w:t>
      </w:r>
      <w:proofErr w:type="spellEnd"/>
      <w:r w:rsidR="006E1BE4" w:rsidRPr="00BA19BC">
        <w:rPr>
          <w:rFonts w:eastAsia="游明朝"/>
        </w:rPr>
        <w:t>/cm</w:t>
      </w:r>
      <w:r w:rsidR="006E1BE4" w:rsidRPr="00BA19BC">
        <w:rPr>
          <w:rFonts w:eastAsia="游明朝"/>
          <w:vertAlign w:val="superscript"/>
        </w:rPr>
        <w:t>2</w:t>
      </w:r>
      <w:r w:rsidR="006E1BE4" w:rsidRPr="00BA19BC">
        <w:rPr>
          <w:rFonts w:eastAsia="游明朝"/>
          <w:vertAlign w:val="subscript"/>
        </w:rPr>
        <w:t>Pt</w:t>
      </w:r>
      <w:r w:rsidR="006E1BE4" w:rsidRPr="00BA19BC">
        <w:rPr>
          <w:rFonts w:eastAsia="游明朝"/>
        </w:rPr>
        <w:t xml:space="preserve"> for PtCo-700°C-10h.</w:t>
      </w:r>
    </w:p>
    <w:p w14:paraId="4530C50D" w14:textId="26999701" w:rsidR="009B3583" w:rsidRPr="00BA19BC" w:rsidRDefault="00226368" w:rsidP="009B3583">
      <w:pPr>
        <w:pStyle w:val="paper"/>
        <w:spacing w:line="360" w:lineRule="auto"/>
        <w:rPr>
          <w:rFonts w:eastAsia="游明朝"/>
        </w:rPr>
      </w:pPr>
      <w:r w:rsidRPr="00BA19BC">
        <w:rPr>
          <w:rFonts w:eastAsia="游明朝"/>
        </w:rPr>
        <w:t xml:space="preserve">This enhancement in SA </w:t>
      </w:r>
      <w:r w:rsidR="00426FC9" w:rsidRPr="00BA19BC">
        <w:rPr>
          <w:rFonts w:eastAsia="游明朝"/>
        </w:rPr>
        <w:t xml:space="preserve">after 350°C </w:t>
      </w:r>
      <w:r w:rsidRPr="00BA19BC">
        <w:rPr>
          <w:rFonts w:eastAsia="游明朝"/>
        </w:rPr>
        <w:t>is much larger than what would be expected from the size effect alone</w:t>
      </w:r>
      <w:r w:rsidR="005C5A08" w:rsidRPr="00BA19BC">
        <w:rPr>
          <w:rFonts w:eastAsia="游明朝"/>
        </w:rPr>
        <w:t xml:space="preserve"> </w:t>
      </w:r>
      <w:r w:rsidR="005C5A08" w:rsidRPr="00BA19BC">
        <w:rPr>
          <w:rFonts w:eastAsiaTheme="minorEastAsia"/>
          <w:lang w:eastAsia="zh-CN"/>
        </w:rPr>
        <w:fldChar w:fldCharType="begin">
          <w:fldData xml:space="preserve">PEVuZE5vdGU+PENpdGU+PEF1dGhvcj5OZXNzZWxiZXJnZXI8L0F1dGhvcj48WWVhcj4yMDExPC9Z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</w:fldData>
        </w:fldChar>
      </w:r>
      <w:r w:rsidR="00467024" w:rsidRPr="00BA19BC">
        <w:rPr>
          <w:rFonts w:eastAsiaTheme="minorEastAsia"/>
          <w:lang w:eastAsia="zh-CN"/>
        </w:rPr>
        <w:instrText xml:space="preserve"> ADDIN EN.CITE </w:instrText>
      </w:r>
      <w:r w:rsidR="00467024" w:rsidRPr="00BA19BC">
        <w:rPr>
          <w:rFonts w:eastAsiaTheme="minorEastAsia"/>
          <w:lang w:eastAsia="zh-CN"/>
        </w:rPr>
        <w:fldChar w:fldCharType="begin">
          <w:fldData xml:space="preserve">PEVuZE5vdGU+PENpdGU+PEF1dGhvcj5OZXNzZWxiZXJnZXI8L0F1dGhvcj48WWVhcj4yMDExPC9Z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</w:fldData>
        </w:fldChar>
      </w:r>
      <w:r w:rsidR="00467024" w:rsidRPr="00BA19BC">
        <w:rPr>
          <w:rFonts w:eastAsiaTheme="minorEastAsia"/>
          <w:lang w:eastAsia="zh-CN"/>
        </w:rPr>
        <w:instrText xml:space="preserve"> ADDIN EN.CITE.DATA </w:instrText>
      </w:r>
      <w:r w:rsidR="00467024" w:rsidRPr="00BA19BC">
        <w:rPr>
          <w:rFonts w:eastAsiaTheme="minorEastAsia"/>
          <w:lang w:eastAsia="zh-CN"/>
        </w:rPr>
      </w:r>
      <w:r w:rsidR="00467024" w:rsidRPr="00BA19BC">
        <w:rPr>
          <w:rFonts w:eastAsiaTheme="minorEastAsia"/>
          <w:lang w:eastAsia="zh-CN"/>
        </w:rPr>
        <w:fldChar w:fldCharType="end"/>
      </w:r>
      <w:r w:rsidR="005C5A08" w:rsidRPr="00BA19BC">
        <w:rPr>
          <w:rFonts w:eastAsiaTheme="minorEastAsia"/>
          <w:lang w:eastAsia="zh-CN"/>
        </w:rPr>
      </w:r>
      <w:r w:rsidR="005C5A08" w:rsidRPr="00BA19BC">
        <w:rPr>
          <w:rFonts w:eastAsiaTheme="minorEastAsia"/>
          <w:lang w:eastAsia="zh-CN"/>
        </w:rPr>
        <w:fldChar w:fldCharType="separate"/>
      </w:r>
      <w:r w:rsidR="00467024" w:rsidRPr="00BA19BC">
        <w:rPr>
          <w:rFonts w:eastAsiaTheme="minorEastAsia"/>
          <w:noProof/>
          <w:vertAlign w:val="superscript"/>
          <w:lang w:eastAsia="zh-CN"/>
        </w:rPr>
        <w:t>48-49</w:t>
      </w:r>
      <w:r w:rsidR="005C5A08" w:rsidRPr="00BA19BC">
        <w:rPr>
          <w:rFonts w:eastAsiaTheme="minorEastAsia"/>
          <w:lang w:eastAsia="zh-CN"/>
        </w:rPr>
        <w:fldChar w:fldCharType="end"/>
      </w:r>
      <w:r w:rsidRPr="00BA19BC">
        <w:rPr>
          <w:rFonts w:eastAsia="游明朝"/>
        </w:rPr>
        <w:t>, suggesting that strain or ligand effects</w:t>
      </w:r>
      <w:r w:rsidR="00D8680B" w:rsidRPr="00BA19BC">
        <w:rPr>
          <w:rFonts w:eastAsia="游明朝"/>
        </w:rPr>
        <w:t xml:space="preserve"> </w:t>
      </w:r>
      <w:r w:rsidRPr="00BA19BC">
        <w:rPr>
          <w:rFonts w:eastAsia="游明朝"/>
        </w:rPr>
        <w:t xml:space="preserve">associated with the ordered phase </w:t>
      </w:r>
      <w:r w:rsidR="00803BC1" w:rsidRPr="00BA19BC">
        <w:rPr>
          <w:rFonts w:eastAsia="游明朝"/>
        </w:rPr>
        <w:t>contribute</w:t>
      </w:r>
      <w:r w:rsidRPr="00BA19BC">
        <w:rPr>
          <w:rFonts w:eastAsia="游明朝"/>
        </w:rPr>
        <w:t xml:space="preserve"> significantly to the enhanced ORR activity.</w:t>
      </w:r>
      <w:bookmarkStart w:id="21" w:name="_Hlk193974695"/>
      <w:r w:rsidR="00426FC9" w:rsidRPr="00BA19BC">
        <w:rPr>
          <w:rFonts w:eastAsia="游明朝"/>
        </w:rPr>
        <w:t xml:space="preserve"> In contrast to SA, the MA remains relatively constant across the different annealing temperatures (Figure S15). </w:t>
      </w:r>
      <w:r w:rsidR="009B3583" w:rsidRPr="00BA19BC">
        <w:rPr>
          <w:rFonts w:eastAsia="游明朝"/>
        </w:rPr>
        <w:t xml:space="preserve"> In a disordered alloy, Pt and Co atoms </w:t>
      </w:r>
      <w:r w:rsidR="00851197" w:rsidRPr="00BA19BC">
        <w:rPr>
          <w:rFonts w:eastAsia="游明朝"/>
        </w:rPr>
        <w:t>are</w:t>
      </w:r>
      <w:r w:rsidR="009B3583" w:rsidRPr="00BA19BC">
        <w:rPr>
          <w:rFonts w:eastAsia="游明朝"/>
        </w:rPr>
        <w:t xml:space="preserve"> irregularly arranged in a random manner, which can lead to a heterogeneous distribution of active sites, and some active sites may not be as catalytically efficient as other sites.  As the degree of order increases, </w:t>
      </w:r>
      <w:r w:rsidR="009B3583" w:rsidRPr="00BA19BC">
        <w:rPr>
          <w:rFonts w:eastAsia="游明朝"/>
        </w:rPr>
        <w:lastRenderedPageBreak/>
        <w:t>the atomic arrangement of Pt and Co becomes more regular, which may lead to a more uniform distribution of active sites on the surface</w:t>
      </w:r>
      <w:bookmarkEnd w:id="21"/>
      <w:r w:rsidR="009B3583" w:rsidRPr="00BA19BC">
        <w:rPr>
          <w:rFonts w:eastAsia="游明朝"/>
        </w:rPr>
        <w:t xml:space="preserve">. This can enhance the catalytic activity per unit of surface area (surface-specific activity) </w:t>
      </w:r>
      <w:r w:rsidR="00433620" w:rsidRPr="00BA19BC">
        <w:rPr>
          <w:rFonts w:eastAsia="ＭＳ 明朝"/>
          <w:szCs w:val="24"/>
        </w:rPr>
        <w:t>by optimizing the electronic structure of the active sites, such as improving the charge density at the surface, promoting better interaction with the reactants, or minimizing the formation of less active sites.</w:t>
      </w:r>
      <w:r w:rsidR="00433620" w:rsidRPr="00BA19BC">
        <w:rPr>
          <w:rFonts w:eastAsia="ＭＳ 明朝"/>
          <w:sz w:val="22"/>
          <w:szCs w:val="22"/>
        </w:rPr>
        <w:fldChar w:fldCharType="begin"/>
      </w:r>
      <w:r w:rsidR="00467024" w:rsidRPr="00BA19BC">
        <w:rPr>
          <w:rFonts w:eastAsia="ＭＳ 明朝"/>
          <w:sz w:val="22"/>
          <w:szCs w:val="22"/>
        </w:rPr>
        <w:instrText xml:space="preserve"> ADDIN EN.CITE &lt;EndNote&gt;&lt;Cite&gt;&lt;Author&gt;Zeng&lt;/Author&gt;&lt;Year&gt;2022&lt;/Year&gt;&lt;RecNum&gt;1138&lt;/RecNum&gt;&lt;DisplayText&gt;&lt;style face="superscript"&gt;50&lt;/style&gt;&lt;/DisplayText&gt;&lt;record&gt;&lt;rec-number&gt;1138&lt;/rec-number&gt;&lt;foreign-keys&gt;&lt;key app="EN" db-id="trd99r2wqeesawetf025z0wv0ff5fwdv0wzt" timestamp="1744182098"&gt;1138&lt;/key&gt;&lt;/foreign-keys&gt;&lt;ref-type name="Journal Article"&gt;17&lt;/ref-type&gt;&lt;contributors&gt;&lt;authors&gt;&lt;author&gt;Zeng, Wei-Jie&lt;/author&gt;&lt;author&gt;Tong, Lei&lt;/author&gt;&lt;author&gt;Liu, Jun&lt;/author&gt;&lt;author&gt;Liang, Hai-Wei&lt;/author&gt;&lt;/authors&gt;&lt;/contributors&gt;&lt;titles&gt;&lt;title&gt;Annealing-temperature-dependent relation between alloying degree, particle size, and fuel cell performance of PtCo catalysts&lt;/title&gt;&lt;secondary-title&gt;Journal of Electroanalytical Chemistry&lt;/secondary-title&gt;&lt;/titles&gt;&lt;periodical&gt;&lt;full-title&gt;Journal of Electroanalytical Chemistry&lt;/full-title&gt;&lt;abbr-1&gt;J. Electroanal. Chem.&lt;/abbr-1&gt;&lt;abbr-2&gt;J Electroanal Chem&lt;/abbr-2&gt;&lt;/periodical&gt;&lt;pages&gt;116728&lt;/pages&gt;&lt;volume&gt;922&lt;/volume&gt;&lt;dates&gt;&lt;year&gt;2022&lt;/year&gt;&lt;/dates&gt;&lt;isbn&gt;1572-6657&lt;/isbn&gt;&lt;urls&gt;&lt;/urls&gt;&lt;/record&gt;&lt;/Cite&gt;&lt;/EndNote&gt;</w:instrText>
      </w:r>
      <w:r w:rsidR="00433620" w:rsidRPr="00BA19BC">
        <w:rPr>
          <w:rFonts w:eastAsia="ＭＳ 明朝"/>
          <w:sz w:val="22"/>
          <w:szCs w:val="22"/>
        </w:rPr>
        <w:fldChar w:fldCharType="separate"/>
      </w:r>
      <w:r w:rsidR="00467024" w:rsidRPr="00BA19BC">
        <w:rPr>
          <w:rFonts w:eastAsia="ＭＳ 明朝"/>
          <w:noProof/>
          <w:sz w:val="22"/>
          <w:szCs w:val="22"/>
          <w:vertAlign w:val="superscript"/>
        </w:rPr>
        <w:t>50</w:t>
      </w:r>
      <w:r w:rsidR="00433620" w:rsidRPr="00BA19BC">
        <w:rPr>
          <w:rFonts w:eastAsia="ＭＳ 明朝"/>
          <w:sz w:val="22"/>
          <w:szCs w:val="22"/>
        </w:rPr>
        <w:fldChar w:fldCharType="end"/>
      </w:r>
      <w:r w:rsidR="004A3035" w:rsidRPr="00BA19BC">
        <w:rPr>
          <w:rFonts w:eastAsia="游明朝" w:hint="eastAsia"/>
        </w:rPr>
        <w:t xml:space="preserve"> </w:t>
      </w:r>
      <w:r w:rsidR="00426FC9" w:rsidRPr="00BA19BC">
        <w:rPr>
          <w:rFonts w:eastAsia="游明朝"/>
        </w:rPr>
        <w:t xml:space="preserve">However as </w:t>
      </w:r>
      <w:r w:rsidR="009B3583" w:rsidRPr="00BA19BC">
        <w:rPr>
          <w:rFonts w:eastAsia="游明朝"/>
        </w:rPr>
        <w:t>evident from Figure S2, ordered alloys exhibit larger particle sizes, which leads to a decrease in the total surface area available for catalysis relative to the catalyst mass. Although atomic ordering improves the efficiency of active sites, the larger particle sizes reduce the overall surface area, which limits the increase in mass-specific activity due to the competing effects of the decreasing ECSA and the increasing SA.</w:t>
      </w:r>
      <w:r w:rsidR="00433620" w:rsidRPr="00BA19BC">
        <w:fldChar w:fldCharType="begin"/>
      </w:r>
      <w:r w:rsidR="00467024" w:rsidRPr="00BA19BC">
        <w:instrText xml:space="preserve"> ADDIN EN.CITE &lt;EndNote&gt;&lt;Cite&gt;&lt;Author&gt;Yin&lt;/Author&gt;&lt;Year&gt;2024&lt;/Year&gt;&lt;RecNum&gt;1135&lt;/RecNum&gt;&lt;DisplayText&gt;&lt;style face="superscript"&gt;51&lt;/style&gt;&lt;/DisplayText&gt;&lt;record&gt;&lt;rec-number&gt;1135&lt;/rec-number&gt;&lt;foreign-keys&gt;&lt;key app="EN" db-id="trd99r2wqeesawetf025z0wv0ff5fwdv0wzt" timestamp="1744181369"&gt;1135&lt;/key&gt;&lt;/foreign-keys&gt;&lt;ref-type name="Journal Article"&gt;17&lt;/ref-type&gt;&lt;contributors&gt;&lt;authors&gt;&lt;author&gt;Yin, Peng&lt;/author&gt;&lt;author&gt;Niu, Xiangfu&lt;/author&gt;&lt;author&gt;Li, Shuo-Bin&lt;/author&gt;&lt;author&gt;Chen, Kai&lt;/author&gt;&lt;author&gt;Zhang, Xi&lt;/author&gt;&lt;author&gt;Zuo, Ming&lt;/author&gt;&lt;author&gt;Zhang, Liang&lt;/author&gt;&lt;author&gt;Liang, Hai-Wei&lt;/author&gt;&lt;/authors&gt;&lt;/contributors&gt;&lt;titles&gt;&lt;title&gt;Machine-learning-accelerated design of high-performance platinum intermetallic nanoparticle fuel cell catalysts&lt;/title&gt;&lt;secondary-title&gt;Nature Communications&lt;/secondary-title&gt;&lt;/titles&gt;&lt;periodical&gt;&lt;full-title&gt;Nature communications&lt;/full-title&gt;&lt;/periodical&gt;&lt;pages&gt;415&lt;/pages&gt;&lt;volume&gt;15&lt;/volume&gt;&lt;number&gt;1&lt;/number&gt;&lt;dates&gt;&lt;year&gt;2024&lt;/year&gt;&lt;/dates&gt;&lt;isbn&gt;2041-1723&lt;/isbn&gt;&lt;urls&gt;&lt;/urls&gt;&lt;/record&gt;&lt;/Cite&gt;&lt;/EndNote&gt;</w:instrText>
      </w:r>
      <w:r w:rsidR="00433620" w:rsidRPr="00BA19BC">
        <w:fldChar w:fldCharType="separate"/>
      </w:r>
      <w:r w:rsidR="00467024" w:rsidRPr="00BA19BC">
        <w:rPr>
          <w:noProof/>
          <w:vertAlign w:val="superscript"/>
        </w:rPr>
        <w:t>51</w:t>
      </w:r>
      <w:r w:rsidR="00433620" w:rsidRPr="00BA19BC">
        <w:fldChar w:fldCharType="end"/>
      </w:r>
    </w:p>
    <w:p w14:paraId="0093EB2D" w14:textId="7B045863" w:rsidR="004A3035" w:rsidRPr="00BA19BC" w:rsidRDefault="004A3035" w:rsidP="002F08CF">
      <w:pPr>
        <w:pStyle w:val="paper"/>
        <w:spacing w:line="360" w:lineRule="auto"/>
        <w:rPr>
          <w:rFonts w:eastAsia="游明朝"/>
        </w:rPr>
      </w:pPr>
    </w:p>
    <w:p w14:paraId="611BF2AE" w14:textId="6FCFB60A" w:rsidR="005304D4" w:rsidRPr="00BA19BC" w:rsidRDefault="00B04A4F" w:rsidP="005304D4">
      <w:pPr>
        <w:pStyle w:val="paper"/>
        <w:spacing w:line="360" w:lineRule="auto"/>
        <w:ind w:firstLine="420"/>
        <w:rPr>
          <w:rFonts w:eastAsia="游明朝"/>
        </w:rPr>
      </w:pPr>
      <w:r w:rsidRPr="00BA19BC">
        <w:rPr>
          <w:rFonts w:eastAsia="游明朝"/>
        </w:rPr>
        <w:t xml:space="preserve">The stability of the PtCo-700°C-10h and PtCo-350°C-10h catalysts was evaluated using accelerated degradation tests (ADT). As shown in </w:t>
      </w:r>
      <w:r w:rsidR="00EB127A" w:rsidRPr="00BA19BC">
        <w:rPr>
          <w:rFonts w:eastAsia="游明朝"/>
        </w:rPr>
        <w:t>Figure</w:t>
      </w:r>
      <w:r w:rsidRPr="00BA19BC">
        <w:rPr>
          <w:rFonts w:eastAsia="游明朝"/>
        </w:rPr>
        <w:t xml:space="preserve"> </w:t>
      </w:r>
      <w:r w:rsidR="009609C9" w:rsidRPr="00BA19BC">
        <w:rPr>
          <w:rFonts w:eastAsia="游明朝"/>
        </w:rPr>
        <w:t>7</w:t>
      </w:r>
      <w:r w:rsidRPr="00BA19BC">
        <w:rPr>
          <w:rFonts w:eastAsia="游明朝"/>
        </w:rPr>
        <w:t xml:space="preserve">f and </w:t>
      </w:r>
      <w:r w:rsidR="00EB127A" w:rsidRPr="00BA19BC">
        <w:rPr>
          <w:rFonts w:eastAsia="游明朝"/>
        </w:rPr>
        <w:t>Figure</w:t>
      </w:r>
      <w:r w:rsidRPr="00BA19BC">
        <w:rPr>
          <w:rFonts w:eastAsia="游明朝"/>
        </w:rPr>
        <w:t xml:space="preserve"> S1</w:t>
      </w:r>
      <w:r w:rsidR="00EB46B0" w:rsidRPr="00BA19BC">
        <w:rPr>
          <w:rFonts w:eastAsia="游明朝"/>
        </w:rPr>
        <w:t>6</w:t>
      </w:r>
      <w:r w:rsidRPr="00BA19BC">
        <w:rPr>
          <w:rFonts w:eastAsia="游明朝"/>
        </w:rPr>
        <w:t>, only a slight ECSA loss is observed for the PtCo-700°C-10h-A catalyst, while the PtCo-350°C-10h-A catalyst exhibits a significant ECSA loss after 30000 ADT cycles (~42% loss). The LSV curves recorded after ADT cycles (</w:t>
      </w:r>
      <w:r w:rsidR="00EB127A" w:rsidRPr="00BA19BC">
        <w:rPr>
          <w:rFonts w:eastAsia="游明朝"/>
        </w:rPr>
        <w:t>Figure</w:t>
      </w:r>
      <w:r w:rsidRPr="00BA19BC">
        <w:rPr>
          <w:rFonts w:eastAsia="游明朝"/>
        </w:rPr>
        <w:t xml:space="preserve"> S1</w:t>
      </w:r>
      <w:r w:rsidR="00EB46B0" w:rsidRPr="00BA19BC">
        <w:rPr>
          <w:rFonts w:eastAsia="游明朝"/>
        </w:rPr>
        <w:t>7</w:t>
      </w:r>
      <w:r w:rsidRPr="00BA19BC">
        <w:rPr>
          <w:rFonts w:eastAsia="游明朝"/>
        </w:rPr>
        <w:t>) demonstrate that the PtCo-700°C-10h-A catalyst exhibits a slight negative shift of 12 mV for the half-wave potential (E</w:t>
      </w:r>
      <w:r w:rsidRPr="00BA19BC">
        <w:rPr>
          <w:rFonts w:eastAsia="游明朝"/>
          <w:vertAlign w:val="subscript"/>
        </w:rPr>
        <w:t>1/2</w:t>
      </w:r>
      <w:r w:rsidRPr="00BA19BC">
        <w:rPr>
          <w:rFonts w:eastAsia="游明朝"/>
        </w:rPr>
        <w:t xml:space="preserve">) after 10k ADT cycles. In comparison, the PtCo-350°C-10h-A catalyst shows a downshift of 53 mV. The MA calculated after ADT cycles </w:t>
      </w:r>
      <w:r w:rsidR="006C3869" w:rsidRPr="00BA19BC">
        <w:rPr>
          <w:rFonts w:eastAsia="游明朝"/>
        </w:rPr>
        <w:t xml:space="preserve">exhibit </w:t>
      </w:r>
      <w:r w:rsidRPr="00BA19BC">
        <w:rPr>
          <w:rFonts w:eastAsia="游明朝"/>
        </w:rPr>
        <w:t>a 29% and 57% loss for the PtCo-700°C-10h-A and PtCo-350°C-10h-A catalysts, respectively (</w:t>
      </w:r>
      <w:r w:rsidR="00EB127A" w:rsidRPr="00BA19BC">
        <w:rPr>
          <w:rFonts w:eastAsia="游明朝"/>
        </w:rPr>
        <w:t>Figure</w:t>
      </w:r>
      <w:r w:rsidRPr="00BA19BC">
        <w:rPr>
          <w:rFonts w:eastAsia="游明朝"/>
        </w:rPr>
        <w:t xml:space="preserve"> S1</w:t>
      </w:r>
      <w:r w:rsidR="00EB46B0" w:rsidRPr="00BA19BC">
        <w:rPr>
          <w:rFonts w:eastAsia="游明朝"/>
        </w:rPr>
        <w:t>8</w:t>
      </w:r>
      <w:r w:rsidRPr="00BA19BC">
        <w:rPr>
          <w:rFonts w:eastAsia="游明朝"/>
        </w:rPr>
        <w:t xml:space="preserve">). The dramatic degradation of the PtCo-350°C-10h-A catalyst during ADT cycles is also evident in the </w:t>
      </w:r>
      <w:r w:rsidR="000636BA" w:rsidRPr="00BA19BC">
        <w:rPr>
          <w:rFonts w:eastAsia="游明朝" w:hint="eastAsia"/>
        </w:rPr>
        <w:t>change</w:t>
      </w:r>
      <w:r w:rsidRPr="00BA19BC">
        <w:rPr>
          <w:rFonts w:eastAsia="游明朝"/>
        </w:rPr>
        <w:t xml:space="preserve"> of the CO stripping </w:t>
      </w:r>
      <w:r w:rsidR="000636BA" w:rsidRPr="00BA19BC">
        <w:rPr>
          <w:rFonts w:eastAsia="游明朝" w:hint="eastAsia"/>
        </w:rPr>
        <w:t>behaviors</w:t>
      </w:r>
      <w:r w:rsidRPr="00BA19BC">
        <w:rPr>
          <w:rFonts w:eastAsia="游明朝"/>
        </w:rPr>
        <w:t xml:space="preserve"> (</w:t>
      </w:r>
      <w:r w:rsidR="00EB127A" w:rsidRPr="00BA19BC">
        <w:rPr>
          <w:rFonts w:eastAsia="游明朝"/>
        </w:rPr>
        <w:t>Figures</w:t>
      </w:r>
      <w:r w:rsidRPr="00BA19BC">
        <w:rPr>
          <w:rFonts w:eastAsia="游明朝"/>
        </w:rPr>
        <w:t xml:space="preserve"> S1</w:t>
      </w:r>
      <w:r w:rsidR="00EB46B0" w:rsidRPr="00BA19BC">
        <w:rPr>
          <w:rFonts w:eastAsia="游明朝"/>
        </w:rPr>
        <w:t>9</w:t>
      </w:r>
      <w:r w:rsidRPr="00BA19BC">
        <w:rPr>
          <w:rFonts w:eastAsia="游明朝"/>
        </w:rPr>
        <w:t xml:space="preserve"> and S</w:t>
      </w:r>
      <w:r w:rsidR="00EB46B0" w:rsidRPr="00BA19BC">
        <w:rPr>
          <w:rFonts w:eastAsia="游明朝"/>
        </w:rPr>
        <w:t>20</w:t>
      </w:r>
      <w:r w:rsidRPr="00BA19BC">
        <w:rPr>
          <w:rFonts w:eastAsia="游明朝"/>
        </w:rPr>
        <w:t xml:space="preserve">). Meanwhile, less change is observed for the PtCo-700°C-10h-A samples. These results highlight the superior stability of the ordered </w:t>
      </w:r>
      <w:proofErr w:type="spellStart"/>
      <w:r w:rsidRPr="00BA19BC">
        <w:rPr>
          <w:rFonts w:eastAsia="游明朝"/>
        </w:rPr>
        <w:t>PtCo</w:t>
      </w:r>
      <w:proofErr w:type="spellEnd"/>
      <w:r w:rsidRPr="00BA19BC">
        <w:rPr>
          <w:rFonts w:eastAsia="游明朝"/>
        </w:rPr>
        <w:t xml:space="preserve"> catalysts with higher annealing temperatures.</w:t>
      </w:r>
    </w:p>
    <w:p w14:paraId="1FC7E5D4" w14:textId="4166549A" w:rsidR="00920B6A" w:rsidRPr="00BA19BC" w:rsidRDefault="004877DD" w:rsidP="005304D4">
      <w:pPr>
        <w:pStyle w:val="paper"/>
        <w:spacing w:line="360" w:lineRule="auto"/>
        <w:rPr>
          <w:rFonts w:eastAsiaTheme="minorEastAsia"/>
          <w:b/>
          <w:bCs/>
          <w:lang w:eastAsia="zh-CN"/>
        </w:rPr>
      </w:pPr>
      <w:r w:rsidRPr="00BA19BC">
        <w:rPr>
          <w:rFonts w:eastAsia="游明朝" w:hint="eastAsia"/>
          <w:b/>
          <w:bCs/>
          <w:i/>
          <w:iCs/>
        </w:rPr>
        <w:t>O</w:t>
      </w:r>
      <w:r w:rsidR="00920B6A" w:rsidRPr="00BA19BC">
        <w:rPr>
          <w:rFonts w:eastAsiaTheme="minorEastAsia"/>
          <w:b/>
          <w:bCs/>
          <w:i/>
          <w:iCs/>
        </w:rPr>
        <w:t>perando</w:t>
      </w:r>
      <w:r w:rsidR="00920B6A" w:rsidRPr="00BA19BC">
        <w:rPr>
          <w:rFonts w:eastAsiaTheme="minorEastAsia"/>
          <w:b/>
          <w:bCs/>
        </w:rPr>
        <w:t xml:space="preserve"> </w:t>
      </w:r>
      <w:r w:rsidR="00D075AA" w:rsidRPr="00BA19BC">
        <w:rPr>
          <w:rFonts w:eastAsiaTheme="minorEastAsia"/>
          <w:b/>
          <w:bCs/>
        </w:rPr>
        <w:t>HERFD</w:t>
      </w:r>
      <w:r w:rsidR="00321C43" w:rsidRPr="00BA19BC">
        <w:rPr>
          <w:rFonts w:eastAsiaTheme="minorEastAsia"/>
          <w:b/>
          <w:bCs/>
        </w:rPr>
        <w:t xml:space="preserve"> Analysis of </w:t>
      </w:r>
      <w:proofErr w:type="spellStart"/>
      <w:r w:rsidR="00321C43" w:rsidRPr="00BA19BC">
        <w:rPr>
          <w:rFonts w:eastAsiaTheme="minorEastAsia"/>
          <w:b/>
          <w:bCs/>
        </w:rPr>
        <w:t>PtCo</w:t>
      </w:r>
      <w:proofErr w:type="spellEnd"/>
      <w:r w:rsidR="00321C43" w:rsidRPr="00BA19BC">
        <w:rPr>
          <w:rFonts w:eastAsiaTheme="minorEastAsia"/>
          <w:b/>
          <w:bCs/>
        </w:rPr>
        <w:t xml:space="preserve"> Catalysts under ORR Conditions</w:t>
      </w:r>
    </w:p>
    <w:p w14:paraId="2A0FDB1F" w14:textId="4E7EEBF0" w:rsidR="00D22D78" w:rsidRPr="00BA19BC" w:rsidRDefault="00D22D78" w:rsidP="0007339B">
      <w:pPr>
        <w:pStyle w:val="paper"/>
        <w:spacing w:line="360" w:lineRule="auto"/>
        <w:rPr>
          <w:rFonts w:eastAsia="游明朝"/>
        </w:rPr>
      </w:pPr>
      <w:r w:rsidRPr="00BA19BC">
        <w:rPr>
          <w:rFonts w:eastAsiaTheme="minorEastAsia"/>
          <w:lang w:eastAsia="zh-CN"/>
        </w:rPr>
        <w:t xml:space="preserve">To gain further insights into the enhanced ORR activity and stability of the ordered </w:t>
      </w:r>
      <w:proofErr w:type="spellStart"/>
      <w:r w:rsidRPr="00BA19BC">
        <w:rPr>
          <w:rFonts w:eastAsiaTheme="minorEastAsia"/>
          <w:lang w:eastAsia="zh-CN"/>
        </w:rPr>
        <w:t>PtCo</w:t>
      </w:r>
      <w:proofErr w:type="spellEnd"/>
      <w:r w:rsidRPr="00BA19BC">
        <w:rPr>
          <w:rFonts w:eastAsiaTheme="minorEastAsia"/>
          <w:lang w:eastAsia="zh-CN"/>
        </w:rPr>
        <w:t xml:space="preserve"> catalysts, we employed </w:t>
      </w:r>
      <w:r w:rsidRPr="00BA19BC">
        <w:rPr>
          <w:rFonts w:eastAsiaTheme="minorEastAsia"/>
          <w:i/>
          <w:iCs/>
          <w:lang w:eastAsia="zh-CN"/>
        </w:rPr>
        <w:t xml:space="preserve">operando </w:t>
      </w:r>
      <w:r w:rsidRPr="00BA19BC">
        <w:rPr>
          <w:rFonts w:eastAsiaTheme="minorEastAsia"/>
          <w:lang w:eastAsia="zh-CN"/>
        </w:rPr>
        <w:t xml:space="preserve">X-ray absorption spectroscopy (XAS) to probe </w:t>
      </w:r>
      <w:r w:rsidRPr="00BA19BC">
        <w:rPr>
          <w:rFonts w:eastAsiaTheme="minorEastAsia"/>
          <w:lang w:eastAsia="zh-CN"/>
        </w:rPr>
        <w:lastRenderedPageBreak/>
        <w:t>the electronic and structural changes of the catalysts under actual ORR operating conditions. This technique allows us to monitor the oxidation state of Pt and the local coordination environment around Pt atoms during the electrochemical reaction, providing valuable information on the catalyst's behavior under realistic conditions.</w:t>
      </w:r>
    </w:p>
    <w:p w14:paraId="0EE5703D" w14:textId="77777777" w:rsidR="00CB5B62" w:rsidRPr="00BA19BC" w:rsidRDefault="00CB5B62" w:rsidP="00CB5B62">
      <w:pPr>
        <w:pStyle w:val="paper"/>
        <w:spacing w:line="360" w:lineRule="auto"/>
        <w:rPr>
          <w:rFonts w:eastAsiaTheme="minorEastAsia"/>
          <w:lang w:eastAsia="zh-CN"/>
        </w:rPr>
      </w:pPr>
      <w:r w:rsidRPr="00BA19BC">
        <w:rPr>
          <w:rFonts w:eastAsiaTheme="minorEastAsia"/>
          <w:noProof/>
          <w:lang w:eastAsia="zh-CN"/>
        </w:rPr>
        <w:drawing>
          <wp:anchor distT="0" distB="0" distL="114300" distR="114300" simplePos="0" relativeHeight="251671552" behindDoc="0" locked="0" layoutInCell="1" allowOverlap="1" wp14:anchorId="4B7DCA75" wp14:editId="4407144A">
            <wp:simplePos x="0" y="0"/>
            <wp:positionH relativeFrom="margin">
              <wp:posOffset>-60960</wp:posOffset>
            </wp:positionH>
            <wp:positionV relativeFrom="paragraph">
              <wp:posOffset>373380</wp:posOffset>
            </wp:positionV>
            <wp:extent cx="5417820" cy="3075940"/>
            <wp:effectExtent l="0" t="0" r="0" b="0"/>
            <wp:wrapSquare wrapText="bothSides"/>
            <wp:docPr id="735071471" name="Picture 7" descr="ゲーム画面のスクリーンショット&#10;&#10;低い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071471" name="Picture 7" descr="ゲーム画面のスクリーンショット&#10;&#10;低い精度で自動的に生成された説明"/>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316" t="2462" r="10738" b="10574"/>
                    <a:stretch/>
                  </pic:blipFill>
                  <pic:spPr bwMode="auto">
                    <a:xfrm>
                      <a:off x="0" y="0"/>
                      <a:ext cx="5417820" cy="30759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94E438" w14:textId="77777777" w:rsidR="001C66B7" w:rsidRPr="00BA19BC" w:rsidRDefault="001C66B7" w:rsidP="00CB5B62">
      <w:pPr>
        <w:pStyle w:val="paper"/>
        <w:rPr>
          <w:rFonts w:eastAsia="游明朝"/>
          <w:b/>
        </w:rPr>
      </w:pPr>
    </w:p>
    <w:p w14:paraId="54047EB5" w14:textId="0CEF6322" w:rsidR="00CB5B62" w:rsidRPr="00BA19BC" w:rsidRDefault="00EB127A" w:rsidP="00CB5B62">
      <w:pPr>
        <w:pStyle w:val="paper"/>
        <w:rPr>
          <w:rFonts w:eastAsia="游明朝"/>
          <w:bCs/>
        </w:rPr>
      </w:pPr>
      <w:r w:rsidRPr="00BA19BC">
        <w:rPr>
          <w:rFonts w:eastAsia="游明朝"/>
          <w:b/>
        </w:rPr>
        <w:t>Figure</w:t>
      </w:r>
      <w:r w:rsidR="00CB5B62" w:rsidRPr="00BA19BC">
        <w:rPr>
          <w:rFonts w:eastAsia="游明朝"/>
          <w:b/>
        </w:rPr>
        <w:t xml:space="preserve"> </w:t>
      </w:r>
      <w:r w:rsidR="00136259" w:rsidRPr="00BA19BC">
        <w:rPr>
          <w:rFonts w:eastAsia="游明朝"/>
          <w:b/>
        </w:rPr>
        <w:t>8</w:t>
      </w:r>
      <w:r w:rsidR="00CB5B62" w:rsidRPr="00BA19BC">
        <w:rPr>
          <w:rFonts w:eastAsia="游明朝"/>
          <w:b/>
        </w:rPr>
        <w:t>.</w:t>
      </w:r>
      <w:r w:rsidR="00CB5B62" w:rsidRPr="00BA19BC">
        <w:rPr>
          <w:rFonts w:eastAsia="游明朝"/>
          <w:bCs/>
        </w:rPr>
        <w:t xml:space="preserve"> </w:t>
      </w:r>
      <w:r w:rsidR="00CB5B62" w:rsidRPr="00BA19BC">
        <w:rPr>
          <w:rFonts w:eastAsia="游明朝"/>
          <w:bCs/>
          <w:i/>
          <w:iCs/>
        </w:rPr>
        <w:t>Operando</w:t>
      </w:r>
      <w:r w:rsidR="00CB5B62" w:rsidRPr="00BA19BC">
        <w:rPr>
          <w:rFonts w:eastAsia="游明朝"/>
          <w:bCs/>
        </w:rPr>
        <w:t xml:space="preserve"> XAS analysis of PtCo-700°C-10h-A and PtCo-350°C-10h-A catalysts during ORR.  (a, b) </w:t>
      </w:r>
      <w:r w:rsidR="00CB5B62" w:rsidRPr="00BA19BC">
        <w:rPr>
          <w:rFonts w:eastAsia="游明朝"/>
          <w:bCs/>
          <w:i/>
          <w:iCs/>
        </w:rPr>
        <w:t>Operando</w:t>
      </w:r>
      <w:r w:rsidR="00CB5B62" w:rsidRPr="00BA19BC">
        <w:rPr>
          <w:rFonts w:eastAsia="游明朝"/>
          <w:bCs/>
        </w:rPr>
        <w:t xml:space="preserve"> </w:t>
      </w:r>
      <w:bookmarkStart w:id="22" w:name="_Hlk187334378"/>
      <w:r w:rsidR="00CB5B62" w:rsidRPr="00BA19BC">
        <w:rPr>
          <w:rFonts w:eastAsia="游明朝"/>
          <w:bCs/>
        </w:rPr>
        <w:t>HERFD</w:t>
      </w:r>
      <w:bookmarkEnd w:id="22"/>
      <w:r w:rsidR="00CB5B62" w:rsidRPr="00BA19BC">
        <w:rPr>
          <w:rFonts w:eastAsia="游明朝"/>
          <w:bCs/>
        </w:rPr>
        <w:t>-Pt L3-edge XAS spectra for (a) PtCo-700°C-10h-A and (b) PtCo-350°C-10h-A catalysts at different potentials</w:t>
      </w:r>
      <w:r w:rsidR="00D04374" w:rsidRPr="00BA19BC">
        <w:rPr>
          <w:rFonts w:eastAsia="游明朝"/>
          <w:bCs/>
        </w:rPr>
        <w:t xml:space="preserve"> from 0.5 to 1.4 V under ORR conditions</w:t>
      </w:r>
      <w:r w:rsidR="00CB5B62" w:rsidRPr="00BA19BC">
        <w:rPr>
          <w:rFonts w:eastAsia="游明朝"/>
          <w:bCs/>
        </w:rPr>
        <w:t>. (c, d) Integrated peak areas of metal peaks, oxide peaks, and sum peaks for (c) PtCo-700°C-10h-A and (d) PtCo-350°C-10h-A catalysts. (e, f) Magnitude of Fourier transformed EXAFS spectra at the Pt L3-edge for (e) PtCo-700°C-10h-A and (f) PtCo-350°C-10h-A catalysts at different potentials</w:t>
      </w:r>
      <w:r w:rsidR="00D04374" w:rsidRPr="00BA19BC">
        <w:rPr>
          <w:rFonts w:eastAsia="游明朝"/>
          <w:bCs/>
        </w:rPr>
        <w:t xml:space="preserve"> during ORR</w:t>
      </w:r>
      <w:r w:rsidR="00CB5B62" w:rsidRPr="00BA19BC">
        <w:rPr>
          <w:rFonts w:eastAsia="游明朝"/>
          <w:bCs/>
        </w:rPr>
        <w:t>.</w:t>
      </w:r>
    </w:p>
    <w:p w14:paraId="215D2F1F" w14:textId="77777777" w:rsidR="00CB5B62" w:rsidRPr="00BA19BC" w:rsidRDefault="00CB5B62" w:rsidP="0007339B">
      <w:pPr>
        <w:pStyle w:val="paper"/>
        <w:spacing w:line="360" w:lineRule="auto"/>
        <w:rPr>
          <w:rFonts w:eastAsia="游明朝"/>
        </w:rPr>
      </w:pPr>
    </w:p>
    <w:p w14:paraId="49684814" w14:textId="1093ADEC" w:rsidR="00D22D78" w:rsidRPr="00BA19BC" w:rsidRDefault="00EB127A" w:rsidP="00AB4064">
      <w:pPr>
        <w:spacing w:line="360" w:lineRule="auto"/>
        <w:rPr>
          <w:rFonts w:eastAsia="游明朝"/>
          <w:bCs/>
          <w:iCs/>
          <w:lang w:eastAsia="ja-JP"/>
        </w:rPr>
      </w:pPr>
      <w:r w:rsidRPr="00BA19BC">
        <w:t>Figures</w:t>
      </w:r>
      <w:r w:rsidR="00D22D78" w:rsidRPr="00BA19BC">
        <w:t xml:space="preserve"> </w:t>
      </w:r>
      <w:r w:rsidR="00136259" w:rsidRPr="00BA19BC">
        <w:rPr>
          <w:rFonts w:eastAsia="游明朝"/>
        </w:rPr>
        <w:t>8</w:t>
      </w:r>
      <w:r w:rsidR="00136259" w:rsidRPr="00BA19BC">
        <w:t xml:space="preserve">a </w:t>
      </w:r>
      <w:r w:rsidR="00D22D78" w:rsidRPr="00BA19BC">
        <w:t xml:space="preserve">and </w:t>
      </w:r>
      <w:r w:rsidR="00136259" w:rsidRPr="00BA19BC">
        <w:rPr>
          <w:rFonts w:eastAsia="游明朝"/>
        </w:rPr>
        <w:t>8</w:t>
      </w:r>
      <w:r w:rsidR="00136259" w:rsidRPr="00BA19BC">
        <w:t xml:space="preserve">b </w:t>
      </w:r>
      <w:r w:rsidR="00D22D78" w:rsidRPr="00BA19BC">
        <w:t>show the</w:t>
      </w:r>
      <w:r w:rsidR="00D22D78" w:rsidRPr="00BA19BC">
        <w:rPr>
          <w:i/>
          <w:iCs/>
        </w:rPr>
        <w:t xml:space="preserve"> operando</w:t>
      </w:r>
      <w:r w:rsidR="00D22D78" w:rsidRPr="00BA19BC">
        <w:t xml:space="preserve"> HERFD-XAS spectra at the Pt L3-edge for the</w:t>
      </w:r>
      <w:r w:rsidR="00C12142" w:rsidRPr="00BA19BC">
        <w:rPr>
          <w:rFonts w:eastAsia="游明朝" w:hint="eastAsia"/>
        </w:rPr>
        <w:t xml:space="preserve"> sample prepared above the transition temperature (</w:t>
      </w:r>
      <w:r w:rsidR="00D22D78" w:rsidRPr="00BA19BC">
        <w:t>PtCo-700°C-10h-A</w:t>
      </w:r>
      <w:r w:rsidR="00C12142" w:rsidRPr="00BA19BC">
        <w:rPr>
          <w:rFonts w:eastAsia="游明朝" w:hint="eastAsia"/>
        </w:rPr>
        <w:t>)</w:t>
      </w:r>
      <w:r w:rsidR="00D22D78" w:rsidRPr="00BA19BC">
        <w:t xml:space="preserve"> and</w:t>
      </w:r>
      <w:r w:rsidR="00C12142" w:rsidRPr="00BA19BC">
        <w:rPr>
          <w:rFonts w:eastAsia="游明朝" w:hint="eastAsia"/>
        </w:rPr>
        <w:t xml:space="preserve"> the one prepared below it (</w:t>
      </w:r>
      <w:r w:rsidR="00D22D78" w:rsidRPr="00BA19BC">
        <w:t>PtCo-350°C-10h-A</w:t>
      </w:r>
      <w:r w:rsidR="00C12142" w:rsidRPr="00BA19BC">
        <w:rPr>
          <w:rFonts w:eastAsia="游明朝" w:hint="eastAsia"/>
        </w:rPr>
        <w:t>)</w:t>
      </w:r>
      <w:r w:rsidR="00D22D78" w:rsidRPr="00BA19BC">
        <w:t>, respectively. As the polarization potential increases, a continuous increase in the white line intensity is observed for both catalysts, indicating the formation of Pt oxidation species. To analyze the generation of these Pt oxidations, the spectra were fitted with an arctangent function and two pseudo-Voigt peaks</w:t>
      </w:r>
      <w:r w:rsidR="000540D6" w:rsidRPr="00BA19BC">
        <w:t>.</w:t>
      </w:r>
      <w:r w:rsidR="00492DB2" w:rsidRPr="00BA19BC">
        <w:rPr>
          <w:rFonts w:eastAsia="DengXian"/>
          <w:bCs/>
        </w:rPr>
        <w:fldChar w:fldCharType="begin"/>
      </w:r>
      <w:r w:rsidR="00467024" w:rsidRPr="00BA19BC">
        <w:rPr>
          <w:rFonts w:eastAsia="DengXian"/>
          <w:bCs/>
        </w:rPr>
        <w:instrText xml:space="preserve"> ADDIN EN.CITE &lt;EndNote&gt;&lt;Cite&gt;&lt;Author&gt;Merte&lt;/Author&gt;&lt;Year&gt;2012&lt;/Year&gt;&lt;RecNum&gt;496&lt;/RecNum&gt;&lt;DisplayText&gt;&lt;style face="superscript"&gt;52&lt;/style&gt;&lt;/DisplayText&gt;&lt;record&gt;&lt;rec-number&gt;496&lt;/rec-number&gt;&lt;foreign-keys&gt;&lt;key app="EN" db-id="eawet2aaapsazfe5vxox2xs1xvzrv2w2azxx" timestamp="1662772351" guid="8f20fc56-caf3-400f-9310-42e6c9aa7d89"&gt;496&lt;/key&gt;&lt;key app="ENWeb" db-id=""&gt;0&lt;/key&gt;&lt;/foreign-keys&gt;&lt;ref-type name="Journal Article"&gt;17&lt;/ref-type&gt;&lt;contributors&gt;&lt;authors&gt;&lt;author&gt;Merte, Lindsay R.&lt;/author&gt;&lt;author&gt;Behafarid, Farzad&lt;/author&gt;&lt;author&gt;Miller, Daniel J.&lt;/author&gt;&lt;author&gt;Friebel, Daniel&lt;/author&gt;&lt;author&gt;Cho, Sangwan&lt;/author&gt;&lt;author&gt;Mbuga, Felix&lt;/author&gt;&lt;author&gt;Sokaras, Dimosthenis&lt;/author&gt;&lt;author&gt;Alonso-Mori, Roberto&lt;/author&gt;&lt;author&gt;Weng, Tsu-Chien&lt;/author&gt;&lt;author&gt;Nordlund, Dennis&lt;/author&gt;&lt;author&gt;Nilsson, Anders&lt;/author&gt;&lt;author&gt;Roldan Cuenya, Beatriz&lt;/author&gt;&lt;/authors&gt;&lt;/contributors&gt;&lt;titles&gt;&lt;title&gt;Electrochemical Oxidation of Size-Selected Pt Nanoparticles Studied Using in Situ High-Energy-Resolution X-ray Absorption Spectroscopy&lt;/title&gt;&lt;secondary-title&gt;ACS Catalysis&lt;/secondary-title&gt;&lt;/titles&gt;&lt;periodical&gt;&lt;full-title&gt;ACS Catalysis&lt;/full-title&gt;&lt;/periodical&gt;&lt;pages&gt;2371-2376&lt;/pages&gt;&lt;volume&gt;2&lt;/volume&gt;&lt;number&gt;11&lt;/number&gt;&lt;dates&gt;&lt;year&gt;2012&lt;/year&gt;&lt;pub-dates&gt;&lt;date&gt;2012/11/02&lt;/date&gt;&lt;/pub-dates&gt;&lt;/dates&gt;&lt;publisher&gt;American Chemical Society&lt;/publisher&gt;&lt;urls&gt;&lt;related-urls&gt;&lt;url&gt;https://doi.org/10.1021/cs300494f&lt;/url&gt;&lt;/related-urls&gt;&lt;/urls&gt;&lt;electronic-resource-num&gt;10.1021/cs300494f&lt;/electronic-resource-num&gt;&lt;/record&gt;&lt;/Cite&gt;&lt;/EndNote&gt;</w:instrText>
      </w:r>
      <w:r w:rsidR="00492DB2" w:rsidRPr="00BA19BC">
        <w:rPr>
          <w:rFonts w:eastAsia="DengXian"/>
          <w:bCs/>
        </w:rPr>
        <w:fldChar w:fldCharType="separate"/>
      </w:r>
      <w:r w:rsidR="00467024" w:rsidRPr="00BA19BC">
        <w:rPr>
          <w:rFonts w:eastAsia="DengXian"/>
          <w:bCs/>
          <w:noProof/>
          <w:vertAlign w:val="superscript"/>
        </w:rPr>
        <w:t>52</w:t>
      </w:r>
      <w:r w:rsidR="00492DB2" w:rsidRPr="00BA19BC">
        <w:rPr>
          <w:rFonts w:eastAsia="DengXian"/>
          <w:bCs/>
        </w:rPr>
        <w:fldChar w:fldCharType="end"/>
      </w:r>
      <w:r w:rsidR="00D22D78" w:rsidRPr="00BA19BC">
        <w:t xml:space="preserve"> </w:t>
      </w:r>
      <w:bookmarkStart w:id="23" w:name="_Hlk194412733"/>
      <w:r w:rsidR="00AB4064" w:rsidRPr="00BA19BC">
        <w:rPr>
          <w:rFonts w:eastAsia="游明朝"/>
          <w14:ligatures w14:val="standardContextual"/>
        </w:rPr>
        <w:t xml:space="preserve">During the peak fitting procedure, the fitting parameters for the metallic and </w:t>
      </w:r>
      <w:r w:rsidR="00AB4064" w:rsidRPr="00BA19BC">
        <w:rPr>
          <w:rFonts w:eastAsia="游明朝"/>
          <w14:ligatures w14:val="standardContextual"/>
        </w:rPr>
        <w:lastRenderedPageBreak/>
        <w:t>oxidic components, such as their heights and full widths at half maximum (FWHM), were allowed to vary to accurately match the observed data. However, the positions of both the metal and oxide peaks, as well as the position and width of the arctangent background function, were fixed and remained constant. The areas of the fitted metallic and oxidic components, along with their sums, are presented in Figure 8 as a function of the applied potential.</w:t>
      </w:r>
      <w:bookmarkEnd w:id="23"/>
      <w:r w:rsidR="00AB4064" w:rsidRPr="00BA19BC">
        <w:rPr>
          <w:rFonts w:eastAsia="游明朝"/>
          <w14:ligatures w14:val="standardContextual"/>
        </w:rPr>
        <w:t xml:space="preserve"> </w:t>
      </w:r>
      <w:r w:rsidR="00D22D78" w:rsidRPr="00BA19BC">
        <w:t>The peaks at 11565.5 eV and 115</w:t>
      </w:r>
      <w:r w:rsidR="00AB4064" w:rsidRPr="00BA19BC">
        <w:t>67</w:t>
      </w:r>
      <w:r w:rsidR="00D22D78" w:rsidRPr="00BA19BC">
        <w:t>.</w:t>
      </w:r>
      <w:r w:rsidR="00AB4064" w:rsidRPr="00BA19BC">
        <w:t>5</w:t>
      </w:r>
      <w:r w:rsidR="00D22D78" w:rsidRPr="00BA19BC">
        <w:t xml:space="preserve"> eV were assigned to metallic and oxidized Pt components, respectively. The integrated area for each phase is shown in </w:t>
      </w:r>
      <w:r w:rsidRPr="00BA19BC">
        <w:t>Figures</w:t>
      </w:r>
      <w:r w:rsidR="00D22D78" w:rsidRPr="00BA19BC">
        <w:t xml:space="preserve"> </w:t>
      </w:r>
      <w:r w:rsidR="009609C9" w:rsidRPr="00BA19BC">
        <w:t>8</w:t>
      </w:r>
      <w:r w:rsidR="00D22D78" w:rsidRPr="00BA19BC">
        <w:t xml:space="preserve">c and </w:t>
      </w:r>
      <w:r w:rsidR="009609C9" w:rsidRPr="00BA19BC">
        <w:t>8</w:t>
      </w:r>
      <w:r w:rsidR="00D22D78" w:rsidRPr="00BA19BC">
        <w:t>d.</w:t>
      </w:r>
    </w:p>
    <w:p w14:paraId="22303D63" w14:textId="783006B3" w:rsidR="0011322F" w:rsidRPr="00BA19BC" w:rsidRDefault="00EB6EFB" w:rsidP="0011322F">
      <w:pPr>
        <w:pStyle w:val="paper"/>
        <w:spacing w:line="360" w:lineRule="auto"/>
        <w:ind w:firstLine="420"/>
        <w:rPr>
          <w:rFonts w:eastAsia="游明朝"/>
        </w:rPr>
      </w:pPr>
      <w:r w:rsidRPr="00BA19BC">
        <w:rPr>
          <w:rFonts w:eastAsia="游明朝"/>
        </w:rPr>
        <w:t>These figures reveal different oxidation behaviors between the two catalysts. For PtCo-350°C-10h-A, the increase in the metal peak area suggests the generation of chemisorbed OH on the Pt surface layer, which continuously increases from 0.5 V to 1.4 V. The formation of Pt-OH species is considered to block active sites, hindering ORR activity. Conversely, the change in the metal peak for PtCo-700°C-10h-A is slight, suggesting less generation of chemisorbed OH on the catalyst with a contracted lattice structure (higher ordering degree). However, the generation of Pt oxidation species is more evident for PtCo-700°C-10h-A than for PtCo-350°C-10h-A at higher polarization potentials (from 1.1 V to 1.4 V). This distinct behavior is likely due to the strong oxyphilic properties of Co. The higher Co content in PtCo-700°C-10h-A makes Pt more prone to oxidation</w:t>
      </w:r>
      <w:r w:rsidR="00492DB2" w:rsidRPr="00BA19BC">
        <w:rPr>
          <w:rFonts w:eastAsia="DengXian"/>
          <w:bCs/>
          <w:lang w:eastAsia="zh-CN"/>
        </w:rPr>
        <w:t xml:space="preserve"> </w:t>
      </w:r>
      <w:r w:rsidR="00492DB2" w:rsidRPr="00BA19BC">
        <w:rPr>
          <w:rFonts w:eastAsia="DengXian"/>
          <w:bCs/>
          <w:lang w:eastAsia="zh-CN"/>
        </w:rPr>
        <w:fldChar w:fldCharType="begin"/>
      </w:r>
      <w:r w:rsidR="00022972" w:rsidRPr="00BA19BC">
        <w:rPr>
          <w:rFonts w:eastAsia="DengXian"/>
          <w:bCs/>
          <w:lang w:eastAsia="zh-CN"/>
        </w:rPr>
        <w:instrText xml:space="preserve"> ADDIN EN.CITE &lt;EndNote&gt;&lt;Cite&gt;&lt;Author&gt;Gao&lt;/Author&gt;&lt;Year&gt;2023&lt;/Year&gt;&lt;RecNum&gt;764&lt;/RecNum&gt;&lt;DisplayText&gt;&lt;style face="superscript"&gt;29&lt;/style&gt;&lt;/DisplayText&gt;&lt;record&gt;&lt;rec-number&gt;764&lt;/rec-number&gt;&lt;foreign-keys&gt;&lt;key app="EN" db-id="eawet2aaapsazfe5vxox2xs1xvzrv2w2azxx" timestamp="1706508894"&gt;764&lt;/key&gt;&lt;/foreign-keys&gt;&lt;ref-type name="Journal Article"&gt;17&lt;/ref-type&gt;&lt;contributors&gt;&lt;authors&gt;&lt;author&gt;Gao, Yunfei&lt;/author&gt;&lt;author&gt;Thakur, Neha&lt;/author&gt;&lt;author&gt;Uchiyama, Tomoki&lt;/author&gt;&lt;author&gt;Cao, Weijie&lt;/author&gt;&lt;author&gt;Yamamoto, Kentaro&lt;/author&gt;&lt;author&gt;Watanabe, Toshiki&lt;/author&gt;&lt;author&gt;Kumar, Mukesh&lt;/author&gt;&lt;author&gt;Sato, Ryota&lt;/author&gt;&lt;author&gt;Teranishi, Toshiharu&lt;/author&gt;&lt;author&gt;Imai, Hideto&lt;/author&gt;&lt;author&gt;Sakurai, Yoshiharu&lt;/author&gt;&lt;author&gt;Uchimoto, Yoshiharu&lt;/author&gt;&lt;/authors&gt;&lt;/contributors&gt;&lt;titles&gt;&lt;title&gt;Investigating Degradation Mechanisms in PtCo Alloy Catalysts: The Role of Co Content and a Pt-Rich Shell Using Operando High-Energy Resolution Fluorescence Detection X-ray Absorption Spectroscopy&lt;/title&gt;&lt;secondary-title&gt;ACS Applied Materials &amp;amp; Interfaces&lt;/secondary-title&gt;&lt;/titles&gt;&lt;periodical&gt;&lt;full-title&gt;Acs Applied Materials &amp;amp; Interfaces&lt;/full-title&gt;&lt;/periodical&gt;&lt;pages&gt;52473-52484&lt;/pages&gt;&lt;volume&gt;15&lt;/volume&gt;&lt;number&gt;45&lt;/number&gt;&lt;dates&gt;&lt;year&gt;2023&lt;/year&gt;&lt;pub-dates&gt;&lt;date&gt;2023/11/15&lt;/date&gt;&lt;/pub-dates&gt;&lt;/dates&gt;&lt;publisher&gt;American Chemical Society&lt;/publisher&gt;&lt;isbn&gt;1944-8244&lt;/isbn&gt;&lt;urls&gt;&lt;related-urls&gt;&lt;url&gt;https://doi.org/10.1021/acsami.3c11248&lt;/url&gt;&lt;/related-urls&gt;&lt;/urls&gt;&lt;electronic-resource-num&gt;10.1021/acsami.3c11248&lt;/electronic-resource-num&gt;&lt;/record&gt;&lt;/Cite&gt;&lt;/EndNote&gt;</w:instrText>
      </w:r>
      <w:r w:rsidR="00492DB2" w:rsidRPr="00BA19BC">
        <w:rPr>
          <w:rFonts w:eastAsia="DengXian"/>
          <w:bCs/>
          <w:lang w:eastAsia="zh-CN"/>
        </w:rPr>
        <w:fldChar w:fldCharType="separate"/>
      </w:r>
      <w:r w:rsidR="00022972" w:rsidRPr="00BA19BC">
        <w:rPr>
          <w:rFonts w:eastAsia="DengXian"/>
          <w:bCs/>
          <w:noProof/>
          <w:vertAlign w:val="superscript"/>
          <w:lang w:eastAsia="zh-CN"/>
        </w:rPr>
        <w:t>29</w:t>
      </w:r>
      <w:r w:rsidR="00492DB2" w:rsidRPr="00BA19BC">
        <w:rPr>
          <w:rFonts w:eastAsia="DengXian"/>
          <w:bCs/>
          <w:lang w:eastAsia="zh-CN"/>
        </w:rPr>
        <w:fldChar w:fldCharType="end"/>
      </w:r>
      <w:r w:rsidRPr="00BA19BC">
        <w:rPr>
          <w:rFonts w:eastAsia="游明朝"/>
        </w:rPr>
        <w:t>. This is supported by the control experiment for the PtCo-350°C-10h catalyst without acid treatment (</w:t>
      </w:r>
      <w:r w:rsidR="00EB127A" w:rsidRPr="00BA19BC">
        <w:rPr>
          <w:rFonts w:eastAsia="游明朝"/>
        </w:rPr>
        <w:t>Figure</w:t>
      </w:r>
      <w:r w:rsidRPr="00BA19BC">
        <w:rPr>
          <w:rFonts w:eastAsia="游明朝"/>
        </w:rPr>
        <w:t xml:space="preserve"> S</w:t>
      </w:r>
      <w:r w:rsidR="00C77FFB" w:rsidRPr="00BA19BC">
        <w:rPr>
          <w:rFonts w:eastAsia="游明朝" w:hint="eastAsia"/>
        </w:rPr>
        <w:t>2</w:t>
      </w:r>
      <w:r w:rsidR="00EB46B0" w:rsidRPr="00BA19BC">
        <w:rPr>
          <w:rFonts w:eastAsia="游明朝"/>
        </w:rPr>
        <w:t>1</w:t>
      </w:r>
      <w:r w:rsidRPr="00BA19BC">
        <w:rPr>
          <w:rFonts w:eastAsia="游明朝"/>
        </w:rPr>
        <w:t>), which shows a significant increase in the peak area for Pt-oxidations due to its higher Co content.</w:t>
      </w:r>
      <w:r w:rsidR="0011322F" w:rsidRPr="00BA19BC">
        <w:rPr>
          <w:rFonts w:eastAsia="游明朝"/>
        </w:rPr>
        <w:t xml:space="preserve"> We believe that the initial high stability of PtCo-700°C-10h-A despite higher Co content in the present case is due to the well-defined Pt-rich layer and higher ordering degree. However, stability started to decrease after 20 K ADT cycles. Therefore, achieving an optimal balance of Co content, atomic ordering, and Pt-rich surface protection is key to ensuring both high ORR activity and long-term stability in </w:t>
      </w:r>
      <w:proofErr w:type="spellStart"/>
      <w:r w:rsidR="0011322F" w:rsidRPr="00BA19BC">
        <w:rPr>
          <w:rFonts w:eastAsia="游明朝"/>
        </w:rPr>
        <w:t>PtCo</w:t>
      </w:r>
      <w:proofErr w:type="spellEnd"/>
      <w:r w:rsidR="0011322F" w:rsidRPr="00BA19BC">
        <w:rPr>
          <w:rFonts w:eastAsia="游明朝"/>
        </w:rPr>
        <w:t xml:space="preserve"> alloys.</w:t>
      </w:r>
    </w:p>
    <w:p w14:paraId="4A595D52" w14:textId="2FAFBFB4" w:rsidR="009108BE" w:rsidRPr="00BA19BC" w:rsidRDefault="009108BE" w:rsidP="00CB5B62">
      <w:pPr>
        <w:pStyle w:val="paper"/>
        <w:spacing w:line="360" w:lineRule="auto"/>
        <w:ind w:firstLine="420"/>
        <w:rPr>
          <w:rFonts w:eastAsiaTheme="minorEastAsia"/>
          <w:lang w:eastAsia="zh-CN"/>
        </w:rPr>
      </w:pPr>
    </w:p>
    <w:p w14:paraId="35C2EB6D" w14:textId="4BEA0213" w:rsidR="005304D4" w:rsidRPr="00BA19BC" w:rsidRDefault="009108BE" w:rsidP="005304D4">
      <w:pPr>
        <w:pStyle w:val="paper"/>
        <w:spacing w:line="360" w:lineRule="auto"/>
        <w:ind w:firstLine="420"/>
        <w:rPr>
          <w:rFonts w:eastAsiaTheme="minorEastAsia"/>
          <w:lang w:eastAsia="zh-CN"/>
        </w:rPr>
      </w:pPr>
      <w:r w:rsidRPr="00BA19BC">
        <w:rPr>
          <w:rFonts w:eastAsiaTheme="minorEastAsia"/>
          <w:lang w:eastAsia="zh-CN"/>
        </w:rPr>
        <w:t xml:space="preserve">Conventional </w:t>
      </w:r>
      <w:r w:rsidRPr="00BA19BC">
        <w:rPr>
          <w:rFonts w:eastAsiaTheme="minorEastAsia"/>
          <w:i/>
          <w:iCs/>
          <w:lang w:eastAsia="zh-CN"/>
        </w:rPr>
        <w:t>operando</w:t>
      </w:r>
      <w:r w:rsidRPr="00BA19BC">
        <w:rPr>
          <w:rFonts w:eastAsiaTheme="minorEastAsia"/>
          <w:lang w:eastAsia="zh-CN"/>
        </w:rPr>
        <w:t xml:space="preserve"> XAS analysis was also applied to further evaluate the structural changes during operation. As shown in </w:t>
      </w:r>
      <w:r w:rsidR="00EB127A" w:rsidRPr="00BA19BC">
        <w:rPr>
          <w:rFonts w:eastAsiaTheme="minorEastAsia"/>
          <w:lang w:eastAsia="zh-CN"/>
        </w:rPr>
        <w:t>Figure</w:t>
      </w:r>
      <w:r w:rsidRPr="00BA19BC">
        <w:rPr>
          <w:rFonts w:eastAsiaTheme="minorEastAsia"/>
          <w:lang w:eastAsia="zh-CN"/>
        </w:rPr>
        <w:t xml:space="preserve"> S2</w:t>
      </w:r>
      <w:r w:rsidR="00EB46B0" w:rsidRPr="00BA19BC">
        <w:rPr>
          <w:rFonts w:eastAsia="游明朝"/>
        </w:rPr>
        <w:t>2</w:t>
      </w:r>
      <w:r w:rsidRPr="00BA19BC">
        <w:rPr>
          <w:rFonts w:eastAsiaTheme="minorEastAsia"/>
          <w:lang w:eastAsia="zh-CN"/>
        </w:rPr>
        <w:t xml:space="preserve">a, less increase in white </w:t>
      </w:r>
      <w:r w:rsidRPr="00BA19BC">
        <w:rPr>
          <w:rFonts w:eastAsiaTheme="minorEastAsia"/>
          <w:lang w:eastAsia="zh-CN"/>
        </w:rPr>
        <w:lastRenderedPageBreak/>
        <w:t>line intensity was observed for PtCo-700°C-10h-A from 0.5 V to 1.2 V, while a sudden increase was observed at 1.4 V due to the formation of Pt-oxidation species. Furthermore, FT-EXAFS analysis at the Pt L3-edge was performed. For PtCo-350°C-10h-A, the scattering peaks for the Pt-O path at around 1.8 Å continuously increased, suggesting the contribution of Pt-O bond formation (</w:t>
      </w:r>
      <w:r w:rsidR="00EB127A" w:rsidRPr="00BA19BC">
        <w:rPr>
          <w:rFonts w:eastAsiaTheme="minorEastAsia"/>
          <w:lang w:eastAsia="zh-CN"/>
        </w:rPr>
        <w:t>Figure</w:t>
      </w:r>
      <w:r w:rsidRPr="00BA19BC">
        <w:rPr>
          <w:rFonts w:eastAsiaTheme="minorEastAsia"/>
          <w:lang w:eastAsia="zh-CN"/>
        </w:rPr>
        <w:t xml:space="preserve"> </w:t>
      </w:r>
      <w:r w:rsidR="00136259" w:rsidRPr="00BA19BC">
        <w:rPr>
          <w:rFonts w:eastAsia="游明朝"/>
        </w:rPr>
        <w:t>8</w:t>
      </w:r>
      <w:r w:rsidR="00136259" w:rsidRPr="00BA19BC">
        <w:rPr>
          <w:rFonts w:eastAsiaTheme="minorEastAsia"/>
          <w:lang w:eastAsia="zh-CN"/>
        </w:rPr>
        <w:t>f</w:t>
      </w:r>
      <w:r w:rsidRPr="00BA19BC">
        <w:rPr>
          <w:rFonts w:eastAsiaTheme="minorEastAsia"/>
          <w:lang w:eastAsia="zh-CN"/>
        </w:rPr>
        <w:t>). In contrast, less change was observed for PtCo-700°C-10h-A at low operation potentials (</w:t>
      </w:r>
      <w:r w:rsidR="00EB127A" w:rsidRPr="00BA19BC">
        <w:rPr>
          <w:rFonts w:eastAsiaTheme="minorEastAsia"/>
          <w:lang w:eastAsia="zh-CN"/>
        </w:rPr>
        <w:t>Figure</w:t>
      </w:r>
      <w:r w:rsidRPr="00BA19BC">
        <w:rPr>
          <w:rFonts w:eastAsiaTheme="minorEastAsia"/>
          <w:lang w:eastAsia="zh-CN"/>
        </w:rPr>
        <w:t xml:space="preserve"> </w:t>
      </w:r>
      <w:r w:rsidR="00136259" w:rsidRPr="00BA19BC">
        <w:rPr>
          <w:rFonts w:eastAsia="游明朝"/>
        </w:rPr>
        <w:t>8</w:t>
      </w:r>
      <w:r w:rsidR="00136259" w:rsidRPr="00BA19BC">
        <w:rPr>
          <w:rFonts w:eastAsiaTheme="minorEastAsia"/>
          <w:lang w:eastAsia="zh-CN"/>
        </w:rPr>
        <w:t>e</w:t>
      </w:r>
      <w:r w:rsidRPr="00BA19BC">
        <w:rPr>
          <w:rFonts w:eastAsiaTheme="minorEastAsia"/>
          <w:lang w:eastAsia="zh-CN"/>
        </w:rPr>
        <w:t>), further indicating the structural stability of the ordered catalyst during ORR and illustrating the better performance of catalysts with a higher ordering degree.</w:t>
      </w:r>
    </w:p>
    <w:p w14:paraId="309B3CA5" w14:textId="1924D9C4" w:rsidR="00DF4FE6" w:rsidRPr="00BA19BC" w:rsidRDefault="00DF4FE6" w:rsidP="005304D4">
      <w:pPr>
        <w:pStyle w:val="paper"/>
        <w:spacing w:line="360" w:lineRule="auto"/>
        <w:rPr>
          <w:rFonts w:eastAsia="游明朝"/>
          <w:b/>
          <w:bCs/>
        </w:rPr>
      </w:pPr>
      <w:r w:rsidRPr="00BA19BC">
        <w:rPr>
          <w:rFonts w:eastAsiaTheme="minorEastAsia"/>
          <w:b/>
          <w:bCs/>
        </w:rPr>
        <w:t>Conclusion</w:t>
      </w:r>
    </w:p>
    <w:p w14:paraId="1EAE7607" w14:textId="77777777" w:rsidR="00BB097E" w:rsidRPr="00BA19BC" w:rsidRDefault="007D761D" w:rsidP="00BB097E">
      <w:pPr>
        <w:pStyle w:val="paper"/>
        <w:spacing w:line="360" w:lineRule="auto"/>
        <w:rPr>
          <w:rFonts w:eastAsia="游明朝"/>
          <w:szCs w:val="24"/>
        </w:rPr>
      </w:pPr>
      <w:r w:rsidRPr="00BA19BC">
        <w:rPr>
          <w:rFonts w:eastAsiaTheme="minorEastAsia"/>
          <w:lang w:eastAsia="zh-CN"/>
        </w:rPr>
        <w:t xml:space="preserve">In this study, we have conducted a comprehensive investigation into the structural evolution and electrochemical properties of </w:t>
      </w:r>
      <w:proofErr w:type="spellStart"/>
      <w:r w:rsidRPr="00BA19BC">
        <w:rPr>
          <w:rFonts w:eastAsiaTheme="minorEastAsia"/>
          <w:lang w:eastAsia="zh-CN"/>
        </w:rPr>
        <w:t>PtCo</w:t>
      </w:r>
      <w:proofErr w:type="spellEnd"/>
      <w:r w:rsidRPr="00BA19BC">
        <w:rPr>
          <w:rFonts w:eastAsiaTheme="minorEastAsia"/>
          <w:lang w:eastAsia="zh-CN"/>
        </w:rPr>
        <w:t xml:space="preserve"> catalysts with varying degrees of ordering, utilizing a combination of advanced characterization techniques, including XRD, XAS, STEM, and PDF analysis. </w:t>
      </w:r>
      <w:r w:rsidR="008D7F09" w:rsidRPr="00BA19BC">
        <w:rPr>
          <w:rFonts w:eastAsiaTheme="minorEastAsia"/>
          <w:lang w:eastAsia="zh-CN"/>
        </w:rPr>
        <w:t xml:space="preserve">As far as we know, this is the first detailed </w:t>
      </w:r>
      <w:r w:rsidR="008D7F09" w:rsidRPr="00BA19BC">
        <w:rPr>
          <w:rFonts w:eastAsiaTheme="minorEastAsia" w:hint="eastAsia"/>
          <w:lang w:eastAsia="zh-CN"/>
        </w:rPr>
        <w:t>structural</w:t>
      </w:r>
      <w:r w:rsidR="008D7F09" w:rsidRPr="00BA19BC">
        <w:rPr>
          <w:rFonts w:eastAsiaTheme="minorEastAsia"/>
          <w:lang w:eastAsia="zh-CN"/>
        </w:rPr>
        <w:t xml:space="preserve"> analysis study using PDF that revealed a complete picture of the atomic structure of the </w:t>
      </w:r>
      <w:proofErr w:type="spellStart"/>
      <w:r w:rsidR="008D7F09" w:rsidRPr="00BA19BC">
        <w:rPr>
          <w:rFonts w:eastAsiaTheme="minorEastAsia"/>
          <w:lang w:eastAsia="zh-CN"/>
        </w:rPr>
        <w:t>PtCo</w:t>
      </w:r>
      <w:proofErr w:type="spellEnd"/>
      <w:r w:rsidR="008D7F09" w:rsidRPr="00BA19BC">
        <w:rPr>
          <w:rFonts w:eastAsiaTheme="minorEastAsia"/>
          <w:lang w:eastAsia="zh-CN"/>
        </w:rPr>
        <w:t xml:space="preserve"> catalysts and quantified the temperature dependency of various phases and their composition</w:t>
      </w:r>
      <w:r w:rsidRPr="00BA19BC">
        <w:rPr>
          <w:rFonts w:eastAsia="DengXian"/>
          <w:szCs w:val="24"/>
          <w:lang w:eastAsia="zh-CN"/>
        </w:rPr>
        <w:t xml:space="preserve">. </w:t>
      </w:r>
    </w:p>
    <w:p w14:paraId="3790B1E5" w14:textId="2626D792" w:rsidR="007D761D" w:rsidRPr="00BA19BC" w:rsidRDefault="007D761D" w:rsidP="00BB097E">
      <w:pPr>
        <w:pStyle w:val="paper"/>
        <w:spacing w:line="360" w:lineRule="auto"/>
        <w:ind w:firstLine="420"/>
        <w:rPr>
          <w:rFonts w:eastAsia="DengXian"/>
          <w:szCs w:val="24"/>
          <w:lang w:eastAsia="zh-CN"/>
        </w:rPr>
      </w:pPr>
      <w:r w:rsidRPr="00BA19BC">
        <w:rPr>
          <w:rFonts w:eastAsia="DengXian"/>
          <w:szCs w:val="24"/>
          <w:lang w:eastAsia="zh-CN"/>
        </w:rPr>
        <w:t>The PDF analysis revealed an abrupt increase in the</w:t>
      </w:r>
      <w:r w:rsidRPr="00BA19BC">
        <w:rPr>
          <w:rFonts w:eastAsiaTheme="minorEastAsia"/>
          <w:lang w:eastAsia="zh-CN"/>
        </w:rPr>
        <w:t xml:space="preserve"> domain size for all phases at 350 °C consistent with the decrease in the ECSA</w:t>
      </w:r>
      <w:r w:rsidRPr="00BA19BC">
        <w:rPr>
          <w:rFonts w:eastAsiaTheme="minorEastAsia"/>
          <w:szCs w:val="24"/>
          <w:lang w:eastAsia="zh-CN"/>
        </w:rPr>
        <w:t xml:space="preserve">, triggering the structural transformation leading to the ordered phase formation </w:t>
      </w:r>
      <w:r w:rsidRPr="00BA19BC">
        <w:rPr>
          <w:rFonts w:eastAsiaTheme="minorEastAsia"/>
          <w:lang w:eastAsia="zh-CN"/>
        </w:rPr>
        <w:t>above 450 °C.</w:t>
      </w:r>
      <w:r w:rsidRPr="00BA19BC">
        <w:rPr>
          <w:rFonts w:eastAsia="DengXian"/>
          <w:szCs w:val="24"/>
          <w:lang w:eastAsia="zh-CN"/>
        </w:rPr>
        <w:t xml:space="preserve"> Further </w:t>
      </w:r>
      <w:r w:rsidRPr="00BA19BC">
        <w:rPr>
          <w:rFonts w:eastAsiaTheme="minorEastAsia"/>
          <w:lang w:eastAsia="zh-CN"/>
        </w:rPr>
        <w:t>ordered Pt-rich layer exhibits anisotropic strain, with contracted Pt-Pt distances along the surface and elongated Pt-Pt distances across the surface which results in higher ORR activity and stability of ordered phase</w:t>
      </w:r>
      <w:r w:rsidRPr="00BA19BC">
        <w:rPr>
          <w:rFonts w:eastAsia="DengXian"/>
          <w:szCs w:val="24"/>
          <w:lang w:eastAsia="zh-CN"/>
        </w:rPr>
        <w:t xml:space="preserve">. </w:t>
      </w:r>
      <w:r w:rsidRPr="00BA19BC">
        <w:rPr>
          <w:rFonts w:eastAsiaTheme="minorEastAsia"/>
          <w:lang w:eastAsia="zh-CN"/>
        </w:rPr>
        <w:t xml:space="preserve">The ordered </w:t>
      </w:r>
      <w:proofErr w:type="spellStart"/>
      <w:r w:rsidRPr="00BA19BC">
        <w:rPr>
          <w:rFonts w:eastAsiaTheme="minorEastAsia"/>
          <w:lang w:eastAsia="zh-CN"/>
        </w:rPr>
        <w:t>PtCo</w:t>
      </w:r>
      <w:proofErr w:type="spellEnd"/>
      <w:r w:rsidRPr="00BA19BC">
        <w:rPr>
          <w:rFonts w:eastAsiaTheme="minorEastAsia"/>
          <w:lang w:eastAsia="zh-CN"/>
        </w:rPr>
        <w:t xml:space="preserve"> catalysts exhibit superior stability against Pt oxidation and Pt-OH formation under ORR conditions, as revealed by </w:t>
      </w:r>
      <w:r w:rsidRPr="00BA19BC">
        <w:rPr>
          <w:rFonts w:eastAsiaTheme="minorEastAsia"/>
          <w:i/>
          <w:iCs/>
          <w:lang w:eastAsia="zh-CN"/>
        </w:rPr>
        <w:t>operando</w:t>
      </w:r>
      <w:r w:rsidRPr="00BA19BC">
        <w:rPr>
          <w:rFonts w:eastAsiaTheme="minorEastAsia"/>
          <w:lang w:eastAsia="zh-CN"/>
        </w:rPr>
        <w:t xml:space="preserve"> XAS analysis.</w:t>
      </w:r>
    </w:p>
    <w:p w14:paraId="29FBCFDC" w14:textId="0E60CFDC" w:rsidR="00B51827" w:rsidRPr="00BA19BC" w:rsidRDefault="00B51827" w:rsidP="00B51827">
      <w:pPr>
        <w:pStyle w:val="paper"/>
        <w:spacing w:line="360" w:lineRule="auto"/>
        <w:ind w:firstLine="420"/>
        <w:rPr>
          <w:rFonts w:eastAsiaTheme="minorEastAsia"/>
          <w:lang w:eastAsia="zh-CN"/>
        </w:rPr>
      </w:pPr>
      <w:bookmarkStart w:id="24" w:name="_Hlk194416203"/>
      <w:r w:rsidRPr="00BA19BC">
        <w:rPr>
          <w:rFonts w:eastAsiaTheme="minorEastAsia"/>
          <w:lang w:eastAsia="zh-CN"/>
        </w:rPr>
        <w:t xml:space="preserve">Importantly, our findings suggest that local structural changes at the particle surface, likely induced by particle coalescence, contribute significantly to the initial enhancement in ORR activity observed at 350 °C, even before the formation of the long-range ordered phase. This observation, combined with reports indicating that the nucleation of the ordered phase in this alloy system occurs at specific regions such as </w:t>
      </w:r>
      <w:r w:rsidRPr="00BA19BC">
        <w:rPr>
          <w:rFonts w:eastAsiaTheme="minorEastAsia"/>
          <w:lang w:eastAsia="zh-CN"/>
        </w:rPr>
        <w:lastRenderedPageBreak/>
        <w:t xml:space="preserve">the surface, suggests that controlling the nucleation of the ordered phase could be a promising strategy to optimize the catalytic performance of </w:t>
      </w:r>
      <w:proofErr w:type="spellStart"/>
      <w:r w:rsidRPr="00BA19BC">
        <w:rPr>
          <w:rFonts w:eastAsiaTheme="minorEastAsia"/>
          <w:lang w:eastAsia="zh-CN"/>
        </w:rPr>
        <w:t>PtCo</w:t>
      </w:r>
      <w:proofErr w:type="spellEnd"/>
      <w:r w:rsidRPr="00BA19BC">
        <w:rPr>
          <w:rFonts w:eastAsiaTheme="minorEastAsia"/>
          <w:lang w:eastAsia="zh-CN"/>
        </w:rPr>
        <w:t xml:space="preserve"> catalysts.</w:t>
      </w:r>
      <w:r w:rsidR="00520F1E" w:rsidRPr="00BA19BC">
        <w:rPr>
          <w:rFonts w:ascii="游明朝" w:eastAsia="游明朝" w:hAnsi="游明朝" w:hint="eastAsia"/>
        </w:rPr>
        <w:t xml:space="preserve"> </w:t>
      </w:r>
      <w:r w:rsidRPr="00BA19BC">
        <w:rPr>
          <w:rFonts w:eastAsiaTheme="minorEastAsia"/>
          <w:lang w:eastAsia="zh-CN"/>
        </w:rPr>
        <w:t>Specifically, by controlling the nucleation of the ordered phase, it may be possible to achieve surface properties characteristic of the ordered alloy without significantly increasing the particle size, which is generally detrimental to catalytic activity. This could be achieved through strategies such as controlling particle coalescence or surface strain engineering</w:t>
      </w:r>
      <w:bookmarkEnd w:id="24"/>
      <w:r w:rsidRPr="00BA19BC">
        <w:rPr>
          <w:rFonts w:eastAsiaTheme="minorEastAsia"/>
          <w:lang w:eastAsia="zh-CN"/>
        </w:rPr>
        <w:t>.</w:t>
      </w:r>
    </w:p>
    <w:p w14:paraId="450572A3" w14:textId="3C61EAFC" w:rsidR="007D761D" w:rsidRPr="00BA19BC" w:rsidRDefault="00B51827" w:rsidP="00B51827">
      <w:pPr>
        <w:pStyle w:val="paper"/>
        <w:spacing w:line="360" w:lineRule="auto"/>
        <w:ind w:firstLine="420"/>
        <w:rPr>
          <w:rFonts w:eastAsia="游明朝"/>
        </w:rPr>
      </w:pPr>
      <w:r w:rsidRPr="00BA19BC">
        <w:rPr>
          <w:rFonts w:eastAsiaTheme="minorEastAsia"/>
          <w:lang w:eastAsia="zh-CN"/>
        </w:rPr>
        <w:t xml:space="preserve">Overall, this study provides a comprehensive understanding of the interplay between particle growth, ordering transformation, and catalytic properties in </w:t>
      </w:r>
      <w:proofErr w:type="spellStart"/>
      <w:r w:rsidRPr="00BA19BC">
        <w:rPr>
          <w:rFonts w:eastAsiaTheme="minorEastAsia"/>
          <w:lang w:eastAsia="zh-CN"/>
        </w:rPr>
        <w:t>PtCo</w:t>
      </w:r>
      <w:proofErr w:type="spellEnd"/>
      <w:r w:rsidRPr="00BA19BC">
        <w:rPr>
          <w:rFonts w:eastAsiaTheme="minorEastAsia"/>
          <w:lang w:eastAsia="zh-CN"/>
        </w:rPr>
        <w:t xml:space="preserve"> catalysts. We believe that these insights will contribute to the development of advanced </w:t>
      </w:r>
      <w:proofErr w:type="spellStart"/>
      <w:r w:rsidRPr="00BA19BC">
        <w:rPr>
          <w:rFonts w:eastAsiaTheme="minorEastAsia"/>
          <w:lang w:eastAsia="zh-CN"/>
        </w:rPr>
        <w:t>PtCo</w:t>
      </w:r>
      <w:proofErr w:type="spellEnd"/>
      <w:r w:rsidRPr="00BA19BC">
        <w:rPr>
          <w:rFonts w:eastAsiaTheme="minorEastAsia"/>
          <w:lang w:eastAsia="zh-CN"/>
        </w:rPr>
        <w:t xml:space="preserve"> catalysts by implementing strategies to induce local structural changes, such as controlling particle coalescence or surface strain engineering, which could be effective in further optimizing the catalytic performance of </w:t>
      </w:r>
      <w:proofErr w:type="spellStart"/>
      <w:r w:rsidRPr="00BA19BC">
        <w:rPr>
          <w:rFonts w:eastAsiaTheme="minorEastAsia"/>
          <w:lang w:eastAsia="zh-CN"/>
        </w:rPr>
        <w:t>PtCo</w:t>
      </w:r>
      <w:proofErr w:type="spellEnd"/>
      <w:r w:rsidRPr="00BA19BC">
        <w:rPr>
          <w:rFonts w:eastAsiaTheme="minorEastAsia"/>
          <w:lang w:eastAsia="zh-CN"/>
        </w:rPr>
        <w:t xml:space="preserve"> catalysts.</w:t>
      </w:r>
    </w:p>
    <w:p w14:paraId="7D0BA5E3" w14:textId="77777777" w:rsidR="007D761D" w:rsidRPr="00BA19BC" w:rsidRDefault="007D761D" w:rsidP="007D761D"/>
    <w:p w14:paraId="5F687A19" w14:textId="77777777" w:rsidR="007D761D" w:rsidRPr="00BA19BC" w:rsidRDefault="007D761D" w:rsidP="009B3AAB">
      <w:pPr>
        <w:pStyle w:val="paper"/>
        <w:spacing w:line="360" w:lineRule="auto"/>
        <w:ind w:firstLine="420"/>
        <w:rPr>
          <w:rFonts w:eastAsia="游明朝"/>
        </w:rPr>
      </w:pPr>
    </w:p>
    <w:p w14:paraId="698FDBBB" w14:textId="77777777" w:rsidR="00B357D1" w:rsidRPr="00BA19BC" w:rsidRDefault="00B357D1" w:rsidP="00B357D1">
      <w:pPr>
        <w:pStyle w:val="paper"/>
        <w:spacing w:line="360" w:lineRule="auto"/>
        <w:rPr>
          <w:rFonts w:eastAsia="游明朝"/>
          <w:b/>
          <w:bCs/>
          <w:sz w:val="28"/>
          <w:szCs w:val="28"/>
        </w:rPr>
      </w:pPr>
      <w:r w:rsidRPr="00BA19BC">
        <w:rPr>
          <w:rFonts w:eastAsia="游明朝"/>
          <w:b/>
          <w:bCs/>
          <w:sz w:val="28"/>
          <w:szCs w:val="28"/>
        </w:rPr>
        <w:t>Funding</w:t>
      </w:r>
    </w:p>
    <w:p w14:paraId="4EED77FD" w14:textId="77777777" w:rsidR="00B357D1" w:rsidRPr="00BA19BC" w:rsidRDefault="00B357D1" w:rsidP="00B357D1">
      <w:pPr>
        <w:pStyle w:val="paper"/>
        <w:spacing w:line="360" w:lineRule="auto"/>
        <w:rPr>
          <w:rFonts w:eastAsia="游明朝"/>
        </w:rPr>
      </w:pPr>
      <w:r w:rsidRPr="00BA19BC">
        <w:rPr>
          <w:rFonts w:eastAsia="游明朝"/>
        </w:rPr>
        <w:t xml:space="preserve">This work was supported by the PEFC project (20001199-0) and the NEDO FC-Platform project (20001310-0) commissioned by the New Energy and Industrial Technology Development Organization (NEDO). </w:t>
      </w:r>
    </w:p>
    <w:p w14:paraId="072103B3" w14:textId="77777777" w:rsidR="00B357D1" w:rsidRPr="00BA19BC" w:rsidRDefault="00B357D1" w:rsidP="00B357D1">
      <w:pPr>
        <w:pStyle w:val="paper"/>
        <w:spacing w:line="360" w:lineRule="auto"/>
        <w:rPr>
          <w:rFonts w:eastAsia="游明朝"/>
        </w:rPr>
      </w:pPr>
    </w:p>
    <w:p w14:paraId="189794E4" w14:textId="77777777" w:rsidR="00B357D1" w:rsidRPr="00BA19BC" w:rsidRDefault="00B357D1" w:rsidP="00B357D1">
      <w:pPr>
        <w:pStyle w:val="paper"/>
        <w:spacing w:line="360" w:lineRule="auto"/>
        <w:rPr>
          <w:rFonts w:eastAsia="游明朝"/>
          <w:b/>
          <w:bCs/>
          <w:sz w:val="28"/>
          <w:szCs w:val="28"/>
        </w:rPr>
      </w:pPr>
      <w:r w:rsidRPr="00BA19BC">
        <w:rPr>
          <w:rFonts w:eastAsia="游明朝"/>
          <w:b/>
          <w:bCs/>
          <w:sz w:val="28"/>
          <w:szCs w:val="28"/>
        </w:rPr>
        <w:t>Acknowledgments</w:t>
      </w:r>
    </w:p>
    <w:p w14:paraId="0A379E69" w14:textId="0A88655C" w:rsidR="00B357D1" w:rsidRPr="00BA19BC" w:rsidRDefault="00B357D1" w:rsidP="00B357D1">
      <w:pPr>
        <w:pStyle w:val="paper"/>
        <w:spacing w:line="360" w:lineRule="auto"/>
        <w:rPr>
          <w:rFonts w:eastAsia="游明朝"/>
        </w:rPr>
      </w:pPr>
      <w:r w:rsidRPr="00BA19BC">
        <w:rPr>
          <w:rFonts w:eastAsia="游明朝"/>
        </w:rPr>
        <w:t>The synchrotron radiation experiments were performed at the beamline of SPring-8 with the approval of the Japan Synchrotron Radiation Research Institute (JASRI) (proposal</w:t>
      </w:r>
      <w:r w:rsidRPr="00BA19BC">
        <w:rPr>
          <w:rFonts w:eastAsia="游明朝" w:hint="eastAsia"/>
        </w:rPr>
        <w:t xml:space="preserve"> </w:t>
      </w:r>
      <w:r w:rsidR="002F08CF" w:rsidRPr="00BA19BC">
        <w:rPr>
          <w:rFonts w:eastAsia="游明朝"/>
        </w:rPr>
        <w:t xml:space="preserve">2018A3788, </w:t>
      </w:r>
      <w:r w:rsidRPr="00BA19BC">
        <w:rPr>
          <w:rFonts w:eastAsia="游明朝"/>
        </w:rPr>
        <w:t>2020A1799</w:t>
      </w:r>
      <w:r w:rsidRPr="00BA19BC">
        <w:rPr>
          <w:rFonts w:eastAsia="游明朝" w:hint="eastAsia"/>
        </w:rPr>
        <w:t xml:space="preserve">, </w:t>
      </w:r>
      <w:r w:rsidRPr="00BA19BC">
        <w:rPr>
          <w:rFonts w:eastAsia="游明朝"/>
        </w:rPr>
        <w:t>2020A1800</w:t>
      </w:r>
      <w:r w:rsidRPr="00BA19BC">
        <w:rPr>
          <w:rFonts w:eastAsia="游明朝" w:hint="eastAsia"/>
        </w:rPr>
        <w:t xml:space="preserve">, </w:t>
      </w:r>
      <w:r w:rsidRPr="00BA19BC">
        <w:rPr>
          <w:rFonts w:eastAsia="游明朝"/>
        </w:rPr>
        <w:t>2021B1036, 2022A1663, 2021A1665</w:t>
      </w:r>
      <w:r w:rsidRPr="00BA19BC">
        <w:rPr>
          <w:rFonts w:eastAsia="游明朝" w:hint="eastAsia"/>
        </w:rPr>
        <w:t xml:space="preserve">, </w:t>
      </w:r>
      <w:r w:rsidR="00521119" w:rsidRPr="00BA19BC">
        <w:rPr>
          <w:rFonts w:eastAsia="游明朝" w:hint="eastAsia"/>
        </w:rPr>
        <w:t xml:space="preserve">2021B3751, </w:t>
      </w:r>
      <w:r w:rsidRPr="00BA19BC">
        <w:rPr>
          <w:rFonts w:eastAsia="游明朝"/>
        </w:rPr>
        <w:t>2022A1020</w:t>
      </w:r>
      <w:r w:rsidRPr="00BA19BC">
        <w:rPr>
          <w:rFonts w:eastAsia="游明朝" w:hint="eastAsia"/>
        </w:rPr>
        <w:t xml:space="preserve">, </w:t>
      </w:r>
      <w:r w:rsidRPr="00BA19BC">
        <w:rPr>
          <w:rFonts w:eastAsia="游明朝"/>
        </w:rPr>
        <w:t xml:space="preserve">2022B1012, 2022B1033, 2022B1444, 2022B1031, 2022B1441, </w:t>
      </w:r>
      <w:r w:rsidR="008B215B" w:rsidRPr="00BA19BC">
        <w:rPr>
          <w:rFonts w:eastAsia="游明朝" w:hint="eastAsia"/>
        </w:rPr>
        <w:t xml:space="preserve">2022B3751, </w:t>
      </w:r>
      <w:r w:rsidRPr="00BA19BC">
        <w:rPr>
          <w:rFonts w:eastAsia="游明朝"/>
        </w:rPr>
        <w:t>2023A1013, 2023A1044</w:t>
      </w:r>
      <w:r w:rsidR="008B215B" w:rsidRPr="00BA19BC">
        <w:rPr>
          <w:rFonts w:eastAsia="游明朝" w:hint="eastAsia"/>
        </w:rPr>
        <w:t>, and 2023A3751</w:t>
      </w:r>
      <w:r w:rsidRPr="00BA19BC">
        <w:rPr>
          <w:rFonts w:eastAsia="游明朝"/>
        </w:rPr>
        <w:t xml:space="preserve">). The </w:t>
      </w:r>
      <w:r w:rsidRPr="00BA19BC">
        <w:rPr>
          <w:rFonts w:eastAsia="游明朝" w:hint="eastAsia"/>
        </w:rPr>
        <w:t>a</w:t>
      </w:r>
      <w:r w:rsidRPr="00BA19BC">
        <w:rPr>
          <w:rFonts w:eastAsia="游明朝"/>
        </w:rPr>
        <w:t xml:space="preserve">nalysis using SPring-8 and high-resolution TEM measurements </w:t>
      </w:r>
      <w:r w:rsidR="000C6D7B" w:rsidRPr="00BA19BC">
        <w:rPr>
          <w:rFonts w:eastAsia="游明朝"/>
        </w:rPr>
        <w:t>was</w:t>
      </w:r>
      <w:r w:rsidRPr="00BA19BC">
        <w:rPr>
          <w:rFonts w:eastAsia="游明朝"/>
        </w:rPr>
        <w:t xml:space="preserve"> performed under the NEDO FC-Platform.</w:t>
      </w:r>
    </w:p>
    <w:p w14:paraId="222FE418" w14:textId="6C7BEB7C" w:rsidR="00957ADE" w:rsidRPr="00BA19BC" w:rsidRDefault="00957ADE" w:rsidP="00957ADE">
      <w:pPr>
        <w:pStyle w:val="paper"/>
        <w:spacing w:line="360" w:lineRule="auto"/>
        <w:rPr>
          <w:rFonts w:eastAsia="游明朝"/>
          <w:b/>
          <w:bCs/>
          <w:sz w:val="28"/>
          <w:szCs w:val="28"/>
        </w:rPr>
      </w:pPr>
      <w:bookmarkStart w:id="25" w:name="_Hlk195101858"/>
      <w:r w:rsidRPr="00BA19BC">
        <w:rPr>
          <w:rFonts w:eastAsia="游明朝"/>
          <w:b/>
          <w:bCs/>
          <w:sz w:val="28"/>
          <w:szCs w:val="28"/>
        </w:rPr>
        <w:lastRenderedPageBreak/>
        <w:t>Author Contributions</w:t>
      </w:r>
    </w:p>
    <w:p w14:paraId="18D75296" w14:textId="602BD9C6" w:rsidR="00957ADE" w:rsidRPr="00BA19BC" w:rsidRDefault="00957ADE" w:rsidP="00B357D1">
      <w:pPr>
        <w:pStyle w:val="paper"/>
        <w:spacing w:line="360" w:lineRule="auto"/>
        <w:rPr>
          <w:rFonts w:eastAsia="DengXian"/>
          <w:szCs w:val="24"/>
          <w:lang w:eastAsia="zh-CN"/>
        </w:rPr>
      </w:pPr>
      <w:proofErr w:type="spellStart"/>
      <w:r w:rsidRPr="00BA19BC">
        <w:rPr>
          <w:rFonts w:eastAsia="DengXian"/>
          <w:szCs w:val="24"/>
          <w:lang w:eastAsia="zh-CN"/>
        </w:rPr>
        <w:t>Yunfei</w:t>
      </w:r>
      <w:proofErr w:type="spellEnd"/>
      <w:r w:rsidRPr="00BA19BC">
        <w:rPr>
          <w:rFonts w:eastAsia="DengXian"/>
          <w:szCs w:val="24"/>
          <w:lang w:eastAsia="zh-CN"/>
        </w:rPr>
        <w:t xml:space="preserve"> Gao: Material synthesis, collected </w:t>
      </w:r>
      <w:r w:rsidR="00220135" w:rsidRPr="00BA19BC">
        <w:rPr>
          <w:rFonts w:eastAsia="DengXian"/>
          <w:szCs w:val="24"/>
          <w:lang w:eastAsia="zh-CN"/>
        </w:rPr>
        <w:t>data</w:t>
      </w:r>
      <w:r w:rsidRPr="00BA19BC">
        <w:rPr>
          <w:rFonts w:eastAsia="DengXian"/>
          <w:szCs w:val="24"/>
          <w:lang w:eastAsia="zh-CN"/>
        </w:rPr>
        <w:t>, Carried out laboratory research.</w:t>
      </w:r>
    </w:p>
    <w:p w14:paraId="68EA8685" w14:textId="7045075E" w:rsidR="00957ADE" w:rsidRPr="00BA19BC" w:rsidRDefault="00957ADE" w:rsidP="00B357D1">
      <w:pPr>
        <w:pStyle w:val="paper"/>
        <w:spacing w:line="360" w:lineRule="auto"/>
        <w:rPr>
          <w:rFonts w:eastAsia="DengXian"/>
          <w:szCs w:val="24"/>
          <w:lang w:eastAsia="zh-CN"/>
        </w:rPr>
      </w:pPr>
      <w:r w:rsidRPr="00BA19BC">
        <w:rPr>
          <w:rFonts w:eastAsia="DengXian"/>
          <w:szCs w:val="24"/>
          <w:lang w:eastAsia="zh-CN"/>
        </w:rPr>
        <w:t>Mukesh Kumar</w:t>
      </w:r>
      <w:r w:rsidR="00220135" w:rsidRPr="00BA19BC">
        <w:rPr>
          <w:rFonts w:eastAsia="DengXian"/>
          <w:szCs w:val="24"/>
          <w:lang w:eastAsia="zh-CN"/>
        </w:rPr>
        <w:t>:</w:t>
      </w:r>
      <w:r w:rsidRPr="00BA19BC">
        <w:rPr>
          <w:rFonts w:eastAsia="DengXian"/>
          <w:szCs w:val="24"/>
          <w:lang w:eastAsia="zh-CN"/>
        </w:rPr>
        <w:t xml:space="preserve"> </w:t>
      </w:r>
      <w:r w:rsidR="00220135" w:rsidRPr="00BA19BC">
        <w:rPr>
          <w:rFonts w:eastAsia="DengXian"/>
          <w:szCs w:val="24"/>
          <w:lang w:eastAsia="zh-CN"/>
        </w:rPr>
        <w:t>Performed analysis, validated the data, supervised the project, wrote and revised the original draft.</w:t>
      </w:r>
    </w:p>
    <w:p w14:paraId="3BAEC76D" w14:textId="0D800B0C" w:rsidR="00220135" w:rsidRPr="00BA19BC" w:rsidRDefault="00220135" w:rsidP="00B357D1">
      <w:pPr>
        <w:pStyle w:val="paper"/>
        <w:spacing w:line="360" w:lineRule="auto"/>
        <w:rPr>
          <w:rFonts w:eastAsia="DengXian"/>
          <w:szCs w:val="24"/>
          <w:lang w:eastAsia="zh-CN"/>
        </w:rPr>
      </w:pPr>
      <w:r w:rsidRPr="00BA19BC">
        <w:rPr>
          <w:rFonts w:eastAsia="DengXian"/>
          <w:szCs w:val="24"/>
          <w:lang w:eastAsia="zh-CN"/>
        </w:rPr>
        <w:t>Neha T</w:t>
      </w:r>
      <w:r w:rsidRPr="00BA19BC">
        <w:rPr>
          <w:rFonts w:eastAsia="DengXian" w:hint="eastAsia"/>
          <w:szCs w:val="24"/>
          <w:lang w:eastAsia="zh-CN"/>
        </w:rPr>
        <w:t>haku</w:t>
      </w:r>
      <w:r w:rsidRPr="00BA19BC">
        <w:rPr>
          <w:rFonts w:eastAsia="DengXian"/>
          <w:szCs w:val="24"/>
          <w:lang w:eastAsia="zh-CN"/>
        </w:rPr>
        <w:t>r: Performed analysis</w:t>
      </w:r>
      <w:r w:rsidR="00EB4925" w:rsidRPr="00BA19BC">
        <w:rPr>
          <w:rFonts w:eastAsia="DengXian"/>
          <w:szCs w:val="24"/>
          <w:lang w:eastAsia="zh-CN"/>
        </w:rPr>
        <w:t xml:space="preserve"> and </w:t>
      </w:r>
      <w:r w:rsidRPr="00BA19BC">
        <w:rPr>
          <w:rFonts w:eastAsia="DengXian"/>
          <w:szCs w:val="24"/>
          <w:lang w:eastAsia="zh-CN"/>
        </w:rPr>
        <w:t>revised the original draft.</w:t>
      </w:r>
    </w:p>
    <w:p w14:paraId="33129300" w14:textId="6D216BB5" w:rsidR="00220135" w:rsidRPr="00BA19BC" w:rsidRDefault="00220135" w:rsidP="00B357D1">
      <w:pPr>
        <w:pStyle w:val="paper"/>
        <w:spacing w:line="360" w:lineRule="auto"/>
        <w:rPr>
          <w:rFonts w:eastAsia="DengXian"/>
          <w:szCs w:val="24"/>
          <w:lang w:eastAsia="zh-CN"/>
        </w:rPr>
      </w:pPr>
      <w:proofErr w:type="spellStart"/>
      <w:r w:rsidRPr="00BA19BC">
        <w:rPr>
          <w:rFonts w:eastAsia="DengXian"/>
          <w:szCs w:val="24"/>
          <w:lang w:eastAsia="zh-CN"/>
        </w:rPr>
        <w:t>Weijie</w:t>
      </w:r>
      <w:proofErr w:type="spellEnd"/>
      <w:r w:rsidRPr="00BA19BC">
        <w:rPr>
          <w:rFonts w:eastAsia="DengXian"/>
          <w:szCs w:val="24"/>
          <w:lang w:eastAsia="zh-CN"/>
        </w:rPr>
        <w:t xml:space="preserve"> Cao: Performed XAS measurement</w:t>
      </w:r>
    </w:p>
    <w:p w14:paraId="59CD4682" w14:textId="0F3ED232" w:rsidR="00220135" w:rsidRPr="00BA19BC" w:rsidRDefault="00220135" w:rsidP="00B357D1">
      <w:pPr>
        <w:pStyle w:val="paper"/>
        <w:spacing w:line="360" w:lineRule="auto"/>
        <w:rPr>
          <w:rFonts w:eastAsia="DengXian"/>
          <w:szCs w:val="24"/>
          <w:lang w:eastAsia="zh-CN"/>
        </w:rPr>
      </w:pPr>
      <w:r w:rsidRPr="00BA19BC">
        <w:rPr>
          <w:rFonts w:eastAsia="DengXian"/>
          <w:szCs w:val="24"/>
          <w:lang w:eastAsia="zh-CN"/>
        </w:rPr>
        <w:t>Toshiki Watanabe: Performed XAS measurement</w:t>
      </w:r>
    </w:p>
    <w:p w14:paraId="3FE61F1E" w14:textId="7F80716E" w:rsidR="00220135" w:rsidRPr="00BA19BC" w:rsidRDefault="00220135" w:rsidP="00220135">
      <w:pPr>
        <w:pStyle w:val="paper"/>
        <w:spacing w:line="360" w:lineRule="auto"/>
        <w:rPr>
          <w:rFonts w:eastAsia="DengXian"/>
          <w:szCs w:val="24"/>
          <w:lang w:eastAsia="zh-CN"/>
        </w:rPr>
      </w:pPr>
      <w:r w:rsidRPr="00BA19BC">
        <w:rPr>
          <w:rFonts w:eastAsia="DengXian" w:hint="eastAsia"/>
          <w:szCs w:val="24"/>
          <w:lang w:eastAsia="zh-CN"/>
        </w:rPr>
        <w:t>Satoshi Tominaka</w:t>
      </w:r>
      <w:r w:rsidRPr="00BA19BC">
        <w:rPr>
          <w:rFonts w:eastAsia="DengXian"/>
          <w:szCs w:val="24"/>
          <w:lang w:eastAsia="zh-CN"/>
        </w:rPr>
        <w:t>: PDF measurements and analysis, validated the data, wrote and revised the original draft.</w:t>
      </w:r>
    </w:p>
    <w:p w14:paraId="27DDC91B" w14:textId="162E4715" w:rsidR="00220135" w:rsidRPr="00BA19BC" w:rsidRDefault="00220135" w:rsidP="00220135">
      <w:pPr>
        <w:pStyle w:val="paper"/>
        <w:spacing w:line="360" w:lineRule="auto"/>
        <w:rPr>
          <w:rFonts w:eastAsia="DengXian"/>
          <w:szCs w:val="24"/>
          <w:lang w:eastAsia="zh-CN"/>
        </w:rPr>
      </w:pPr>
      <w:proofErr w:type="spellStart"/>
      <w:r w:rsidRPr="00BA19BC">
        <w:rPr>
          <w:rFonts w:eastAsia="DengXian" w:hint="eastAsia"/>
          <w:szCs w:val="24"/>
          <w:lang w:eastAsia="zh-CN"/>
        </w:rPr>
        <w:t>Kazutaka</w:t>
      </w:r>
      <w:proofErr w:type="spellEnd"/>
      <w:r w:rsidRPr="00BA19BC">
        <w:rPr>
          <w:rFonts w:eastAsia="DengXian" w:hint="eastAsia"/>
          <w:szCs w:val="24"/>
          <w:lang w:eastAsia="zh-CN"/>
        </w:rPr>
        <w:t xml:space="preserve"> </w:t>
      </w:r>
      <w:proofErr w:type="spellStart"/>
      <w:r w:rsidRPr="00BA19BC">
        <w:rPr>
          <w:rFonts w:eastAsia="DengXian" w:hint="eastAsia"/>
          <w:szCs w:val="24"/>
          <w:lang w:eastAsia="zh-CN"/>
        </w:rPr>
        <w:t>Sonobe</w:t>
      </w:r>
      <w:proofErr w:type="spellEnd"/>
      <w:r w:rsidRPr="00BA19BC">
        <w:rPr>
          <w:rFonts w:eastAsia="DengXian"/>
          <w:szCs w:val="24"/>
          <w:lang w:eastAsia="zh-CN"/>
        </w:rPr>
        <w:t>: PDF measurements and analysis.</w:t>
      </w:r>
    </w:p>
    <w:p w14:paraId="7F88F7D6" w14:textId="4DD1A659" w:rsidR="00220135" w:rsidRPr="00BA19BC" w:rsidRDefault="00220135" w:rsidP="00220135">
      <w:pPr>
        <w:pStyle w:val="paper"/>
        <w:spacing w:line="360" w:lineRule="auto"/>
        <w:rPr>
          <w:rFonts w:eastAsia="DengXian"/>
          <w:szCs w:val="24"/>
          <w:lang w:eastAsia="zh-CN"/>
        </w:rPr>
      </w:pPr>
      <w:r w:rsidRPr="00BA19BC">
        <w:rPr>
          <w:rFonts w:eastAsia="DengXian" w:hint="eastAsia"/>
          <w:szCs w:val="24"/>
          <w:lang w:eastAsia="zh-CN"/>
        </w:rPr>
        <w:t>Akihiko Machida</w:t>
      </w:r>
      <w:r w:rsidRPr="00BA19BC">
        <w:rPr>
          <w:rFonts w:eastAsia="DengXian"/>
          <w:szCs w:val="24"/>
          <w:lang w:eastAsia="zh-CN"/>
        </w:rPr>
        <w:t>: crystal structure analysis</w:t>
      </w:r>
    </w:p>
    <w:p w14:paraId="47908966" w14:textId="2ED082B3" w:rsidR="00220135" w:rsidRPr="00BA19BC" w:rsidRDefault="00220135" w:rsidP="00220135">
      <w:pPr>
        <w:pStyle w:val="paper"/>
        <w:spacing w:line="360" w:lineRule="auto"/>
        <w:rPr>
          <w:rFonts w:eastAsia="DengXian"/>
          <w:szCs w:val="24"/>
          <w:lang w:eastAsia="zh-CN"/>
        </w:rPr>
      </w:pPr>
      <w:r w:rsidRPr="00BA19BC">
        <w:rPr>
          <w:rFonts w:eastAsia="DengXian"/>
          <w:szCs w:val="24"/>
          <w:lang w:eastAsia="zh-CN"/>
        </w:rPr>
        <w:t xml:space="preserve">Ryota Sato: </w:t>
      </w:r>
      <w:r w:rsidR="00FB2F82" w:rsidRPr="00BA19BC">
        <w:rPr>
          <w:rFonts w:eastAsia="DengXian"/>
          <w:szCs w:val="24"/>
          <w:lang w:eastAsia="zh-CN"/>
        </w:rPr>
        <w:t>TEM and ICP measurements</w:t>
      </w:r>
    </w:p>
    <w:p w14:paraId="716608B6" w14:textId="51267D31" w:rsidR="00220135" w:rsidRPr="00BA19BC" w:rsidRDefault="00220135" w:rsidP="00220135">
      <w:pPr>
        <w:pStyle w:val="paper"/>
        <w:spacing w:line="360" w:lineRule="auto"/>
        <w:rPr>
          <w:rFonts w:eastAsia="DengXian"/>
          <w:szCs w:val="24"/>
          <w:lang w:eastAsia="zh-CN"/>
        </w:rPr>
      </w:pPr>
      <w:r w:rsidRPr="00BA19BC">
        <w:rPr>
          <w:rFonts w:eastAsia="DengXian"/>
          <w:szCs w:val="24"/>
          <w:lang w:eastAsia="zh-CN"/>
        </w:rPr>
        <w:t xml:space="preserve">Toshiharu Teranishi: </w:t>
      </w:r>
      <w:r w:rsidR="00FB2F82" w:rsidRPr="00BA19BC">
        <w:rPr>
          <w:rFonts w:eastAsia="DengXian"/>
          <w:szCs w:val="24"/>
          <w:lang w:eastAsia="zh-CN"/>
        </w:rPr>
        <w:t>TEM and ICP measurements</w:t>
      </w:r>
    </w:p>
    <w:p w14:paraId="2DE311F1" w14:textId="658EC5DD" w:rsidR="00FB2F82" w:rsidRPr="00BA19BC" w:rsidRDefault="00FB2F82" w:rsidP="00220135">
      <w:pPr>
        <w:pStyle w:val="paper"/>
        <w:spacing w:line="360" w:lineRule="auto"/>
        <w:rPr>
          <w:rFonts w:eastAsia="DengXian"/>
          <w:szCs w:val="24"/>
          <w:lang w:eastAsia="zh-CN"/>
        </w:rPr>
      </w:pPr>
      <w:r w:rsidRPr="00BA19BC">
        <w:rPr>
          <w:rFonts w:eastAsia="DengXian" w:hint="eastAsia"/>
          <w:szCs w:val="24"/>
          <w:lang w:eastAsia="zh-CN"/>
        </w:rPr>
        <w:t>Masashi Matsumoto</w:t>
      </w:r>
      <w:r w:rsidRPr="00BA19BC">
        <w:rPr>
          <w:rFonts w:eastAsia="DengXian"/>
          <w:szCs w:val="24"/>
          <w:lang w:eastAsia="zh-CN"/>
        </w:rPr>
        <w:t>: High resolution TEM measurements</w:t>
      </w:r>
    </w:p>
    <w:p w14:paraId="5F662B01" w14:textId="26EBB77C" w:rsidR="00FB2F82" w:rsidRPr="00BA19BC" w:rsidRDefault="00FB2F82" w:rsidP="00220135">
      <w:pPr>
        <w:pStyle w:val="paper"/>
        <w:spacing w:line="360" w:lineRule="auto"/>
        <w:rPr>
          <w:rFonts w:eastAsia="DengXian"/>
          <w:szCs w:val="24"/>
          <w:lang w:eastAsia="zh-CN"/>
        </w:rPr>
      </w:pPr>
      <w:r w:rsidRPr="00BA19BC">
        <w:rPr>
          <w:rFonts w:eastAsia="DengXian"/>
          <w:szCs w:val="24"/>
          <w:lang w:eastAsia="zh-CN"/>
        </w:rPr>
        <w:t>Hideto Imai: High resolution TEM measurements</w:t>
      </w:r>
    </w:p>
    <w:p w14:paraId="0B15C2FA" w14:textId="0869CE13" w:rsidR="00FB2F82" w:rsidRPr="00BA19BC" w:rsidRDefault="00FB2F82" w:rsidP="00220135">
      <w:pPr>
        <w:pStyle w:val="paper"/>
        <w:spacing w:line="360" w:lineRule="auto"/>
        <w:rPr>
          <w:rFonts w:eastAsia="DengXian"/>
          <w:szCs w:val="24"/>
          <w:vertAlign w:val="superscript"/>
          <w:lang w:eastAsia="zh-CN"/>
        </w:rPr>
      </w:pPr>
      <w:r w:rsidRPr="00BA19BC">
        <w:rPr>
          <w:rFonts w:eastAsia="DengXian"/>
          <w:szCs w:val="24"/>
          <w:lang w:eastAsia="zh-CN"/>
        </w:rPr>
        <w:t xml:space="preserve">Tomoya </w:t>
      </w:r>
      <w:proofErr w:type="spellStart"/>
      <w:r w:rsidRPr="00BA19BC">
        <w:rPr>
          <w:rFonts w:eastAsia="DengXian"/>
          <w:szCs w:val="24"/>
          <w:lang w:eastAsia="zh-CN"/>
        </w:rPr>
        <w:t>Uruga</w:t>
      </w:r>
      <w:proofErr w:type="spellEnd"/>
      <w:r w:rsidRPr="00BA19BC">
        <w:rPr>
          <w:rFonts w:eastAsia="DengXian"/>
          <w:szCs w:val="24"/>
          <w:lang w:eastAsia="zh-CN"/>
        </w:rPr>
        <w:t>: HERFD-XANES measurement.</w:t>
      </w:r>
    </w:p>
    <w:p w14:paraId="2FF90DD0" w14:textId="094E6D07" w:rsidR="00FB2F82" w:rsidRPr="00BA19BC" w:rsidRDefault="00FB2F82" w:rsidP="00220135">
      <w:pPr>
        <w:pStyle w:val="paper"/>
        <w:spacing w:line="360" w:lineRule="auto"/>
        <w:rPr>
          <w:rFonts w:eastAsia="DengXian"/>
          <w:szCs w:val="24"/>
          <w:lang w:eastAsia="zh-CN"/>
        </w:rPr>
      </w:pPr>
      <w:r w:rsidRPr="00BA19BC">
        <w:rPr>
          <w:rFonts w:eastAsia="DengXian"/>
          <w:szCs w:val="24"/>
          <w:lang w:eastAsia="zh-CN"/>
        </w:rPr>
        <w:t>Yoshiharu Sakurai: HERFD-XANES measurement</w:t>
      </w:r>
    </w:p>
    <w:p w14:paraId="3DC47BBC" w14:textId="1C42FC8E" w:rsidR="00FB2F82" w:rsidRPr="00BA19BC" w:rsidRDefault="00FB2F82" w:rsidP="00220135">
      <w:pPr>
        <w:pStyle w:val="paper"/>
        <w:spacing w:line="360" w:lineRule="auto"/>
        <w:rPr>
          <w:rFonts w:eastAsia="DengXian"/>
        </w:rPr>
      </w:pPr>
      <w:r w:rsidRPr="00BA19BC">
        <w:rPr>
          <w:rFonts w:eastAsia="DengXian"/>
          <w:szCs w:val="24"/>
          <w:lang w:eastAsia="zh-CN"/>
        </w:rPr>
        <w:t xml:space="preserve">Yoshiharu </w:t>
      </w:r>
      <w:proofErr w:type="spellStart"/>
      <w:r w:rsidRPr="00BA19BC">
        <w:rPr>
          <w:rFonts w:eastAsia="DengXian"/>
          <w:szCs w:val="24"/>
          <w:lang w:eastAsia="zh-CN"/>
        </w:rPr>
        <w:t>Uchimoto</w:t>
      </w:r>
      <w:proofErr w:type="spellEnd"/>
      <w:r w:rsidRPr="00BA19BC">
        <w:rPr>
          <w:rFonts w:eastAsia="DengXian"/>
          <w:szCs w:val="24"/>
          <w:lang w:eastAsia="zh-CN"/>
        </w:rPr>
        <w:t>: Validated data, supervised the project, provided resources, and revised the manuscript</w:t>
      </w:r>
    </w:p>
    <w:bookmarkEnd w:id="25"/>
    <w:p w14:paraId="0F2FB522" w14:textId="7A44942B" w:rsidR="00220135" w:rsidRPr="00BA19BC" w:rsidRDefault="00220135" w:rsidP="00B357D1">
      <w:pPr>
        <w:pStyle w:val="paper"/>
        <w:spacing w:line="360" w:lineRule="auto"/>
        <w:rPr>
          <w:rFonts w:eastAsia="游明朝"/>
          <w:iCs/>
        </w:rPr>
      </w:pPr>
    </w:p>
    <w:p w14:paraId="5280A38A" w14:textId="77777777" w:rsidR="000C6D7B" w:rsidRPr="00BA19BC" w:rsidRDefault="000C6D7B" w:rsidP="00B357D1">
      <w:pPr>
        <w:pStyle w:val="paper"/>
        <w:spacing w:line="360" w:lineRule="auto"/>
        <w:rPr>
          <w:rFonts w:eastAsia="游明朝"/>
        </w:rPr>
      </w:pPr>
    </w:p>
    <w:p w14:paraId="54D245F8" w14:textId="77777777" w:rsidR="00C04E26" w:rsidRPr="00BA19BC" w:rsidRDefault="00C04E26" w:rsidP="00C04E26">
      <w:pPr>
        <w:rPr>
          <w:b/>
          <w:bCs/>
        </w:rPr>
      </w:pPr>
      <w:r w:rsidRPr="00BA19BC">
        <w:rPr>
          <w:b/>
          <w:bCs/>
        </w:rPr>
        <w:t>Supporting Information</w:t>
      </w:r>
      <w:r w:rsidRPr="00BA19BC">
        <w:rPr>
          <w:b/>
          <w:bCs/>
        </w:rPr>
        <w:tab/>
      </w:r>
    </w:p>
    <w:p w14:paraId="21D31FA6" w14:textId="11BF1114" w:rsidR="00C04E26" w:rsidRPr="00BA19BC" w:rsidRDefault="00C04E26" w:rsidP="00C04E26">
      <w:pPr>
        <w:spacing w:line="360" w:lineRule="auto"/>
        <w:rPr>
          <w:rFonts w:eastAsia="DengXian"/>
        </w:rPr>
      </w:pPr>
      <w:r w:rsidRPr="00BA19BC">
        <w:t xml:space="preserve"> XRD patterns </w:t>
      </w:r>
      <w:r w:rsidRPr="00BA19BC">
        <w:rPr>
          <w:rFonts w:eastAsia="游明朝"/>
        </w:rPr>
        <w:t>Pt L</w:t>
      </w:r>
      <w:r w:rsidRPr="00BA19BC">
        <w:rPr>
          <w:rFonts w:eastAsia="游明朝"/>
          <w:vertAlign w:val="subscript"/>
        </w:rPr>
        <w:t>3</w:t>
      </w:r>
      <w:r w:rsidRPr="00BA19BC">
        <w:rPr>
          <w:rFonts w:eastAsia="游明朝"/>
        </w:rPr>
        <w:t xml:space="preserve">-edge, Co K-edge XANES, </w:t>
      </w:r>
      <w:r w:rsidRPr="00BA19BC">
        <w:t xml:space="preserve">EXAFS fitting details, </w:t>
      </w:r>
      <w:r w:rsidRPr="00BA19BC">
        <w:rPr>
          <w:rFonts w:eastAsia="游明朝"/>
          <w:lang w:eastAsia="ja-JP"/>
        </w:rPr>
        <w:t xml:space="preserve">Rietveld refinement and PDF fitting results, </w:t>
      </w:r>
      <w:r w:rsidRPr="00BA19BC">
        <w:rPr>
          <w:rFonts w:eastAsia="游明朝" w:hint="eastAsia"/>
          <w:lang w:eastAsia="ja-JP"/>
        </w:rPr>
        <w:t>Phase fraction (</w:t>
      </w:r>
      <w:proofErr w:type="spellStart"/>
      <w:r w:rsidRPr="00BA19BC">
        <w:rPr>
          <w:rFonts w:eastAsia="游明朝" w:hint="eastAsia"/>
          <w:lang w:eastAsia="ja-JP"/>
        </w:rPr>
        <w:t>wt</w:t>
      </w:r>
      <w:proofErr w:type="spellEnd"/>
      <w:r w:rsidRPr="00BA19BC">
        <w:rPr>
          <w:rFonts w:eastAsia="游明朝" w:hint="eastAsia"/>
          <w:lang w:eastAsia="ja-JP"/>
        </w:rPr>
        <w:t xml:space="preserve">%) </w:t>
      </w:r>
      <w:r w:rsidRPr="00BA19BC">
        <w:rPr>
          <w:rFonts w:eastAsia="游明朝"/>
          <w:lang w:eastAsia="ja-JP"/>
        </w:rPr>
        <w:t xml:space="preserve">and domain size </w:t>
      </w:r>
      <w:r w:rsidRPr="00BA19BC">
        <w:rPr>
          <w:rFonts w:eastAsia="游明朝" w:hint="eastAsia"/>
          <w:lang w:eastAsia="ja-JP"/>
        </w:rPr>
        <w:t>obtained by the PDF fitting</w:t>
      </w:r>
      <w:r w:rsidR="000C6D7B" w:rsidRPr="00BA19BC">
        <w:rPr>
          <w:rFonts w:eastAsia="游明朝"/>
          <w:lang w:eastAsia="ja-JP"/>
        </w:rPr>
        <w:t>, CV and</w:t>
      </w:r>
      <w:r w:rsidRPr="00BA19BC">
        <w:t xml:space="preserve"> </w:t>
      </w:r>
      <w:r w:rsidR="000C6D7B" w:rsidRPr="00BA19BC">
        <w:t xml:space="preserve">LSV curves before and after ADT measurements, </w:t>
      </w:r>
      <w:r w:rsidR="000C6D7B" w:rsidRPr="00BA19BC">
        <w:lastRenderedPageBreak/>
        <w:t xml:space="preserve">Electrochemical CO stripping measurement, </w:t>
      </w:r>
      <w:r w:rsidR="000C6D7B" w:rsidRPr="00BA19BC">
        <w:rPr>
          <w:bCs/>
          <w:i/>
          <w:iCs/>
          <w:lang w:val="en-IN"/>
        </w:rPr>
        <w:t>operando</w:t>
      </w:r>
      <w:r w:rsidR="000C6D7B" w:rsidRPr="00BA19BC">
        <w:rPr>
          <w:bCs/>
          <w:lang w:val="en-IN"/>
        </w:rPr>
        <w:t xml:space="preserve"> HERFD-Pt L</w:t>
      </w:r>
      <w:r w:rsidR="000C6D7B" w:rsidRPr="00BA19BC">
        <w:rPr>
          <w:bCs/>
          <w:vertAlign w:val="subscript"/>
          <w:lang w:val="en-IN"/>
        </w:rPr>
        <w:t>3</w:t>
      </w:r>
      <w:r w:rsidR="000C6D7B" w:rsidRPr="00BA19BC">
        <w:rPr>
          <w:bCs/>
          <w:lang w:val="en-IN"/>
        </w:rPr>
        <w:t xml:space="preserve">-edge, </w:t>
      </w:r>
      <w:r w:rsidR="000C6D7B" w:rsidRPr="00BA19BC">
        <w:t xml:space="preserve">XAS fitting parameters, </w:t>
      </w:r>
      <w:r w:rsidR="000C6D7B" w:rsidRPr="00BA19BC">
        <w:rPr>
          <w:rFonts w:hint="eastAsia"/>
          <w:lang w:val="en-IN"/>
        </w:rPr>
        <w:t>Phase fraction</w:t>
      </w:r>
      <w:r w:rsidR="000C6D7B" w:rsidRPr="00BA19BC">
        <w:rPr>
          <w:lang w:val="en-IN"/>
        </w:rPr>
        <w:t xml:space="preserve">, Domain sizes </w:t>
      </w:r>
      <w:r w:rsidR="000C6D7B" w:rsidRPr="00BA19BC">
        <w:t>and ICP results</w:t>
      </w:r>
      <w:r w:rsidR="000C6D7B" w:rsidRPr="00BA19BC">
        <w:rPr>
          <w:rFonts w:eastAsia="DengXian"/>
        </w:rPr>
        <w:t xml:space="preserve"> </w:t>
      </w:r>
      <w:r w:rsidRPr="00BA19BC">
        <w:t>of</w:t>
      </w:r>
      <w:r w:rsidR="000C6D7B" w:rsidRPr="00BA19BC">
        <w:t xml:space="preserve"> various </w:t>
      </w:r>
      <w:proofErr w:type="spellStart"/>
      <w:r w:rsidR="000C6D7B" w:rsidRPr="00BA19BC">
        <w:t>PtCo</w:t>
      </w:r>
      <w:proofErr w:type="spellEnd"/>
      <w:r w:rsidRPr="00BA19BC">
        <w:t xml:space="preserve"> alloys</w:t>
      </w:r>
      <w:r w:rsidR="000C6D7B" w:rsidRPr="00BA19BC">
        <w:t>.</w:t>
      </w:r>
      <w:r w:rsidRPr="00BA19BC">
        <w:t xml:space="preserve"> </w:t>
      </w:r>
    </w:p>
    <w:p w14:paraId="1690481E" w14:textId="77777777" w:rsidR="004301D0" w:rsidRPr="00BA19BC" w:rsidRDefault="004301D0" w:rsidP="00B00070">
      <w:pPr>
        <w:widowControl/>
        <w:jc w:val="left"/>
        <w:rPr>
          <w:b/>
          <w:bCs/>
          <w:sz w:val="28"/>
          <w:szCs w:val="36"/>
        </w:rPr>
      </w:pPr>
    </w:p>
    <w:p w14:paraId="0A71D77B" w14:textId="2C355F28" w:rsidR="00853719" w:rsidRPr="00BA19BC" w:rsidRDefault="00853719" w:rsidP="00B00070">
      <w:pPr>
        <w:widowControl/>
        <w:jc w:val="left"/>
        <w:rPr>
          <w:rFonts w:eastAsia="游明朝"/>
          <w:szCs w:val="32"/>
          <w:lang w:eastAsia="ja-JP"/>
        </w:rPr>
      </w:pPr>
      <w:r w:rsidRPr="00BA19BC">
        <w:rPr>
          <w:rFonts w:hint="eastAsia"/>
          <w:b/>
          <w:bCs/>
          <w:sz w:val="28"/>
          <w:szCs w:val="36"/>
        </w:rPr>
        <w:t>R</w:t>
      </w:r>
      <w:r w:rsidRPr="00BA19BC">
        <w:rPr>
          <w:b/>
          <w:bCs/>
          <w:sz w:val="28"/>
          <w:szCs w:val="36"/>
        </w:rPr>
        <w:t>eference</w:t>
      </w:r>
    </w:p>
    <w:p w14:paraId="640C9560" w14:textId="57590EC1" w:rsidR="00467024" w:rsidRPr="00BA19BC" w:rsidRDefault="00853719" w:rsidP="00467024">
      <w:pPr>
        <w:pStyle w:val="EndNoteBibliography"/>
      </w:pPr>
      <w:r w:rsidRPr="00BA19BC">
        <w:fldChar w:fldCharType="begin"/>
      </w:r>
      <w:r w:rsidRPr="00BA19BC">
        <w:instrText xml:space="preserve"> ADDIN EN.REFLIST </w:instrText>
      </w:r>
      <w:r w:rsidRPr="00BA19BC">
        <w:fldChar w:fldCharType="separate"/>
      </w:r>
      <w:r w:rsidR="00467024" w:rsidRPr="00BA19BC">
        <w:t>1.</w:t>
      </w:r>
      <w:r w:rsidR="00467024" w:rsidRPr="00BA19BC">
        <w:tab/>
        <w:t xml:space="preserve">Yu, S.; Yang, H., Design principles for the synthesis of platinum–cobalt intermetallic nanoparticles for electrocatalytic applications. </w:t>
      </w:r>
      <w:r w:rsidR="0060053A" w:rsidRPr="00BA19BC">
        <w:rPr>
          <w:i/>
        </w:rPr>
        <w:t>Chem. Commun.</w:t>
      </w:r>
      <w:r w:rsidR="00467024" w:rsidRPr="00BA19BC">
        <w:rPr>
          <w:i/>
        </w:rPr>
        <w:t xml:space="preserve"> </w:t>
      </w:r>
      <w:r w:rsidR="00467024" w:rsidRPr="00BA19BC">
        <w:rPr>
          <w:b/>
        </w:rPr>
        <w:t>2023,</w:t>
      </w:r>
      <w:r w:rsidR="00467024" w:rsidRPr="00BA19BC">
        <w:t xml:space="preserve"> </w:t>
      </w:r>
      <w:r w:rsidR="00467024" w:rsidRPr="00BA19BC">
        <w:rPr>
          <w:i/>
        </w:rPr>
        <w:t>59</w:t>
      </w:r>
      <w:r w:rsidR="00467024" w:rsidRPr="00BA19BC">
        <w:t xml:space="preserve"> (33), 4852-4871.</w:t>
      </w:r>
    </w:p>
    <w:p w14:paraId="6422C380" w14:textId="3A635003" w:rsidR="00467024" w:rsidRPr="00BA19BC" w:rsidRDefault="00467024" w:rsidP="00467024">
      <w:pPr>
        <w:pStyle w:val="EndNoteBibliography"/>
      </w:pPr>
      <w:r w:rsidRPr="00BA19BC">
        <w:t>2.</w:t>
      </w:r>
      <w:r w:rsidRPr="00BA19BC">
        <w:tab/>
        <w:t>Zhuang, Y.; Yang, J.; Meng, L.; Ma, C.; Peng, L.; Chen, D.; Chen, Q., Polyaniline-derived carbon nanofibers with a high graphitization degree loading ordered PtNi intermetallic nanoparticles for oxygen reduction reaction.</w:t>
      </w:r>
      <w:r w:rsidR="00A55088" w:rsidRPr="00BA19BC">
        <w:t xml:space="preserve"> </w:t>
      </w:r>
      <w:r w:rsidR="00E5444F" w:rsidRPr="00BA19BC">
        <w:rPr>
          <w:i/>
        </w:rPr>
        <w:t>Ind. Chem. Mater.</w:t>
      </w:r>
      <w:r w:rsidRPr="00BA19BC">
        <w:rPr>
          <w:i/>
        </w:rPr>
        <w:t xml:space="preserve"> </w:t>
      </w:r>
      <w:r w:rsidRPr="00BA19BC">
        <w:rPr>
          <w:b/>
        </w:rPr>
        <w:t>2023,</w:t>
      </w:r>
      <w:r w:rsidRPr="00BA19BC">
        <w:t xml:space="preserve"> </w:t>
      </w:r>
      <w:r w:rsidRPr="00BA19BC">
        <w:rPr>
          <w:i/>
        </w:rPr>
        <w:t>1</w:t>
      </w:r>
      <w:r w:rsidRPr="00BA19BC">
        <w:t xml:space="preserve"> (3), 458-464.</w:t>
      </w:r>
    </w:p>
    <w:p w14:paraId="4ED979BA" w14:textId="5E502778" w:rsidR="00F20163" w:rsidRPr="00F20163" w:rsidRDefault="00467024" w:rsidP="00F20163">
      <w:pPr>
        <w:pStyle w:val="EndNoteBibliography"/>
      </w:pPr>
      <w:r w:rsidRPr="00BA19BC">
        <w:t>3.</w:t>
      </w:r>
      <w:r w:rsidRPr="00BA19BC">
        <w:tab/>
        <w:t xml:space="preserve">Li, C.; Yu, K.; Bird, A.; Guo, F.; Ilavsky, J.; Liu, Y.; Cullen, D. A.; Kusoglu, A.; Weber, A. Z.; Fereira, P.; Xie, J., Unraveling the Core of Fuel Cell Performance: Engineering the Ionomer/Catalyst Interface. </w:t>
      </w:r>
      <w:r w:rsidR="00A55088" w:rsidRPr="00BA19BC">
        <w:rPr>
          <w:i/>
        </w:rPr>
        <w:t>Energy Environ. Sci.</w:t>
      </w:r>
      <w:r w:rsidRPr="00BA19BC">
        <w:rPr>
          <w:i/>
        </w:rPr>
        <w:t xml:space="preserve"> </w:t>
      </w:r>
      <w:r w:rsidRPr="00BA19BC">
        <w:rPr>
          <w:b/>
        </w:rPr>
        <w:t>2023</w:t>
      </w:r>
      <w:r w:rsidR="00F20163" w:rsidRPr="00F20163">
        <w:t>,</w:t>
      </w:r>
      <w:r w:rsidR="00F20163" w:rsidRPr="00F20163">
        <w:rPr>
          <w:i/>
          <w:iCs/>
        </w:rPr>
        <w:t>16</w:t>
      </w:r>
      <w:r w:rsidR="00F20163" w:rsidRPr="00F20163">
        <w:t>, 2977–2990</w:t>
      </w:r>
    </w:p>
    <w:p w14:paraId="68CAF8C1" w14:textId="77777777" w:rsidR="00467024" w:rsidRPr="00BA19BC" w:rsidRDefault="00467024" w:rsidP="00467024">
      <w:pPr>
        <w:pStyle w:val="EndNoteBibliography"/>
      </w:pPr>
      <w:r w:rsidRPr="00BA19BC">
        <w:t>4.</w:t>
      </w:r>
      <w:r w:rsidRPr="00BA19BC">
        <w:tab/>
        <w:t xml:space="preserve">Xu, G.; Yang, L.; Li, J.; Liu, C.; Xing, W.; Zhu, J., Strategies for improving stability of Pt-based catalysts for oxygen reduction reaction. </w:t>
      </w:r>
      <w:r w:rsidRPr="00BA19BC">
        <w:rPr>
          <w:i/>
        </w:rPr>
        <w:t xml:space="preserve">Advanced Sensor and Energy Materials </w:t>
      </w:r>
      <w:r w:rsidRPr="00BA19BC">
        <w:rPr>
          <w:b/>
        </w:rPr>
        <w:t>2023,</w:t>
      </w:r>
      <w:r w:rsidRPr="00BA19BC">
        <w:t xml:space="preserve"> </w:t>
      </w:r>
      <w:r w:rsidRPr="00BA19BC">
        <w:rPr>
          <w:i/>
        </w:rPr>
        <w:t>2</w:t>
      </w:r>
      <w:r w:rsidRPr="00BA19BC">
        <w:t xml:space="preserve"> (2), 100058.</w:t>
      </w:r>
    </w:p>
    <w:p w14:paraId="6F07971B" w14:textId="5A902043" w:rsidR="00467024" w:rsidRPr="00BA19BC" w:rsidRDefault="00467024" w:rsidP="00467024">
      <w:pPr>
        <w:pStyle w:val="EndNoteBibliography"/>
      </w:pPr>
      <w:r w:rsidRPr="00BA19BC">
        <w:t>5.</w:t>
      </w:r>
      <w:r w:rsidRPr="00BA19BC">
        <w:tab/>
        <w:t xml:space="preserve">Tang, M.; Zhang, S.; Chen, S., Pt utilization in proton exchange membrane fuel cells: structure impacting factors and mechanistic insights. </w:t>
      </w:r>
      <w:r w:rsidR="00622053" w:rsidRPr="00BA19BC">
        <w:rPr>
          <w:i/>
        </w:rPr>
        <w:t>Chem. Soc. Rev.</w:t>
      </w:r>
      <w:r w:rsidRPr="00BA19BC">
        <w:rPr>
          <w:i/>
        </w:rPr>
        <w:t xml:space="preserve"> </w:t>
      </w:r>
      <w:r w:rsidRPr="00BA19BC">
        <w:rPr>
          <w:b/>
        </w:rPr>
        <w:t>2022,</w:t>
      </w:r>
      <w:r w:rsidRPr="00BA19BC">
        <w:t xml:space="preserve"> </w:t>
      </w:r>
      <w:r w:rsidRPr="00BA19BC">
        <w:rPr>
          <w:i/>
        </w:rPr>
        <w:t>51</w:t>
      </w:r>
      <w:r w:rsidRPr="00BA19BC">
        <w:t xml:space="preserve"> (4), 1529-1546.</w:t>
      </w:r>
    </w:p>
    <w:p w14:paraId="08FAF03F" w14:textId="74F001CD" w:rsidR="00467024" w:rsidRPr="00BA19BC" w:rsidRDefault="00467024" w:rsidP="00467024">
      <w:pPr>
        <w:pStyle w:val="EndNoteBibliography"/>
      </w:pPr>
      <w:r w:rsidRPr="00BA19BC">
        <w:t>6.</w:t>
      </w:r>
      <w:r w:rsidRPr="00BA19BC">
        <w:tab/>
        <w:t xml:space="preserve">Zhu, M.; Zhang, H.; Hu, Y.; Zhou, F.; Gao, X.; He, D.; Zhao, X.; Zhao, C.; Wang, J.; Tie, W., In Situ Nitrogen Infiltration into an Ordered Pt3Co Alloy with sp–d Hybridization to Boost Fuel Cell Performance. </w:t>
      </w:r>
      <w:r w:rsidRPr="00BA19BC">
        <w:rPr>
          <w:i/>
        </w:rPr>
        <w:t>ACS Catal</w:t>
      </w:r>
      <w:r w:rsidR="00B8093C" w:rsidRPr="00BA19BC">
        <w:rPr>
          <w:i/>
        </w:rPr>
        <w:t>.</w:t>
      </w:r>
      <w:r w:rsidRPr="00BA19BC">
        <w:rPr>
          <w:i/>
        </w:rPr>
        <w:t xml:space="preserve"> </w:t>
      </w:r>
      <w:r w:rsidRPr="00BA19BC">
        <w:rPr>
          <w:b/>
        </w:rPr>
        <w:t>2024,</w:t>
      </w:r>
      <w:r w:rsidRPr="00BA19BC">
        <w:t xml:space="preserve"> </w:t>
      </w:r>
      <w:r w:rsidRPr="00BA19BC">
        <w:rPr>
          <w:i/>
        </w:rPr>
        <w:t>14</w:t>
      </w:r>
      <w:r w:rsidRPr="00BA19BC">
        <w:t xml:space="preserve"> (8), 5858-5867.</w:t>
      </w:r>
    </w:p>
    <w:p w14:paraId="1B0D4DA6" w14:textId="7AC8DC2C" w:rsidR="00467024" w:rsidRPr="00BA19BC" w:rsidRDefault="00467024" w:rsidP="00467024">
      <w:pPr>
        <w:pStyle w:val="EndNoteBibliography"/>
      </w:pPr>
      <w:r w:rsidRPr="00BA19BC">
        <w:t>7.</w:t>
      </w:r>
      <w:r w:rsidRPr="00BA19BC">
        <w:tab/>
        <w:t xml:space="preserve">Chattot, R.; Roiron, C.; Kumar, K.; Martin, V.; Campos Roldan, C. A.; Mirolo, M.; Martens, I.; Castanheira, L.; Viola, A.; Bacabe, R.; Cavaliere, S.; Blanchard, P.-Y.; Dubau, L.; Maillard, F.; Drnec, J., Break-In Bad: On the Conditioning of Fuel Cell Nanoalloy Catalysts. </w:t>
      </w:r>
      <w:r w:rsidRPr="00BA19BC">
        <w:rPr>
          <w:i/>
        </w:rPr>
        <w:t>ACS Catal</w:t>
      </w:r>
      <w:r w:rsidR="00561377" w:rsidRPr="00BA19BC">
        <w:rPr>
          <w:i/>
        </w:rPr>
        <w:t>.</w:t>
      </w:r>
      <w:r w:rsidRPr="00BA19BC">
        <w:rPr>
          <w:i/>
        </w:rPr>
        <w:t xml:space="preserve"> </w:t>
      </w:r>
      <w:r w:rsidRPr="00BA19BC">
        <w:rPr>
          <w:b/>
        </w:rPr>
        <w:t>2022</w:t>
      </w:r>
      <w:r w:rsidRPr="00BA19BC">
        <w:t>, 15675-15685.</w:t>
      </w:r>
    </w:p>
    <w:p w14:paraId="0E73E69D" w14:textId="15518DED" w:rsidR="00467024" w:rsidRPr="00BA19BC" w:rsidRDefault="00467024" w:rsidP="00467024">
      <w:pPr>
        <w:pStyle w:val="EndNoteBibliography"/>
      </w:pPr>
      <w:r w:rsidRPr="00BA19BC">
        <w:t>8.</w:t>
      </w:r>
      <w:r w:rsidRPr="00BA19BC">
        <w:tab/>
        <w:t xml:space="preserve">Shokhen, V.; Strandberg, L.; Skoglundh, M.; Wickman, B., Impact of Accelerated Stress Tests on the Cathodic Catalytic Layer in a Proton Exchange Membrane (PEM) </w:t>
      </w:r>
      <w:r w:rsidRPr="00BA19BC">
        <w:lastRenderedPageBreak/>
        <w:t xml:space="preserve">Fuel Cell Studied by Identical Location Scanning Electron Microscopy. </w:t>
      </w:r>
      <w:r w:rsidR="00561377" w:rsidRPr="00BA19BC">
        <w:rPr>
          <w:i/>
        </w:rPr>
        <w:t>ACS Appl. Energy Mater.</w:t>
      </w:r>
      <w:r w:rsidRPr="00BA19BC">
        <w:rPr>
          <w:i/>
        </w:rPr>
        <w:t xml:space="preserve"> </w:t>
      </w:r>
      <w:r w:rsidRPr="00BA19BC">
        <w:rPr>
          <w:b/>
        </w:rPr>
        <w:t>2022</w:t>
      </w:r>
      <w:r w:rsidR="00372B11" w:rsidRPr="00BA19BC">
        <w:t>, 5(9), 11200–11212</w:t>
      </w:r>
    </w:p>
    <w:p w14:paraId="4F6D6135" w14:textId="631F33A4" w:rsidR="00467024" w:rsidRPr="00BA19BC" w:rsidRDefault="00467024" w:rsidP="00467024">
      <w:pPr>
        <w:pStyle w:val="EndNoteBibliography"/>
      </w:pPr>
      <w:r w:rsidRPr="00BA19BC">
        <w:t>9.</w:t>
      </w:r>
      <w:r w:rsidRPr="00BA19BC">
        <w:tab/>
        <w:t xml:space="preserve">Cheng, H.; Gui, R.; Yu, H.; Wang, C.; Liu, S.; Liu, H.; Zhou, T.; Zhang, N.; Zheng, X.; Chu, W.; Lin, Y.; Wu, H.; Wu, C.; Xie, Y., Subsize Pt-based intermetallic compound enables long-term cyclic mass activity for fuel-cell oxygen reduction. </w:t>
      </w:r>
      <w:r w:rsidR="00372B11" w:rsidRPr="00BA19BC">
        <w:rPr>
          <w:i/>
        </w:rPr>
        <w:t>Proc. Natl. Acad. Sci.</w:t>
      </w:r>
      <w:r w:rsidRPr="00BA19BC">
        <w:rPr>
          <w:i/>
        </w:rPr>
        <w:t xml:space="preserve"> </w:t>
      </w:r>
      <w:r w:rsidRPr="00BA19BC">
        <w:rPr>
          <w:b/>
        </w:rPr>
        <w:t>2021,</w:t>
      </w:r>
      <w:r w:rsidRPr="00BA19BC">
        <w:t xml:space="preserve"> </w:t>
      </w:r>
      <w:r w:rsidRPr="00BA19BC">
        <w:rPr>
          <w:i/>
        </w:rPr>
        <w:t>118</w:t>
      </w:r>
      <w:r w:rsidRPr="00BA19BC">
        <w:t xml:space="preserve"> (35), e2104026118.</w:t>
      </w:r>
    </w:p>
    <w:p w14:paraId="4F54B6BE" w14:textId="77777777" w:rsidR="00467024" w:rsidRPr="00BA19BC" w:rsidRDefault="00467024" w:rsidP="00467024">
      <w:pPr>
        <w:pStyle w:val="EndNoteBibliography"/>
      </w:pPr>
      <w:r w:rsidRPr="00BA19BC">
        <w:t>10.</w:t>
      </w:r>
      <w:r w:rsidRPr="00BA19BC">
        <w:tab/>
        <w:t xml:space="preserve">Yang, C.-L.; Wang, L.-N.; Yin, P.; Liu, J.; Chen, M.-X.; Yan, Q.-Q.; Wang, Z.-S.; Xu, S.-L.; Chu, S.-Q.; Cui, C.; Ju, H.; Zhu, J.; Lin, Y.; Shui, J.; Liang, H.-W., Sulfur-anchoring synthesis of platinum intermetallic nanoparticle catalysts for fuel cells. </w:t>
      </w:r>
      <w:r w:rsidRPr="00BA19BC">
        <w:rPr>
          <w:i/>
        </w:rPr>
        <w:t xml:space="preserve">Science </w:t>
      </w:r>
      <w:r w:rsidRPr="00BA19BC">
        <w:rPr>
          <w:b/>
        </w:rPr>
        <w:t>2021,</w:t>
      </w:r>
      <w:r w:rsidRPr="00BA19BC">
        <w:t xml:space="preserve"> </w:t>
      </w:r>
      <w:r w:rsidRPr="00BA19BC">
        <w:rPr>
          <w:i/>
        </w:rPr>
        <w:t>374</w:t>
      </w:r>
      <w:r w:rsidRPr="00BA19BC">
        <w:t xml:space="preserve"> (6566), 459-464.</w:t>
      </w:r>
    </w:p>
    <w:p w14:paraId="551AAD13" w14:textId="6B9F21C9" w:rsidR="00467024" w:rsidRPr="00BA19BC" w:rsidRDefault="00467024" w:rsidP="00467024">
      <w:pPr>
        <w:pStyle w:val="EndNoteBibliography"/>
      </w:pPr>
      <w:r w:rsidRPr="00BA19BC">
        <w:t>11.</w:t>
      </w:r>
      <w:r w:rsidRPr="00BA19BC">
        <w:tab/>
        <w:t xml:space="preserve">Hu, Y.; Shen, T.; Zhao, X.; Zhang, J.; Lu, Y.; Shen, J.; Lu, S.; Tu, Z.; Xin, H. L.; Wang, D., Combining structurally ordered intermetallics with N-doped carbon confinement for efficient and anti-poisoning electrocatalysis. </w:t>
      </w:r>
      <w:bookmarkStart w:id="26" w:name="_Hlk185847143"/>
      <w:r w:rsidR="00372B11" w:rsidRPr="00BA19BC">
        <w:rPr>
          <w:i/>
        </w:rPr>
        <w:t>Appl. Catal. B: Environ.</w:t>
      </w:r>
      <w:bookmarkEnd w:id="26"/>
      <w:r w:rsidR="00372B11" w:rsidRPr="00BA19BC">
        <w:rPr>
          <w:i/>
        </w:rPr>
        <w:t xml:space="preserve"> </w:t>
      </w:r>
      <w:r w:rsidRPr="00BA19BC">
        <w:rPr>
          <w:i/>
        </w:rPr>
        <w:t xml:space="preserve"> </w:t>
      </w:r>
      <w:r w:rsidRPr="00BA19BC">
        <w:rPr>
          <w:b/>
        </w:rPr>
        <w:t>2020,</w:t>
      </w:r>
      <w:r w:rsidRPr="00BA19BC">
        <w:t xml:space="preserve"> </w:t>
      </w:r>
      <w:r w:rsidRPr="00BA19BC">
        <w:rPr>
          <w:i/>
        </w:rPr>
        <w:t>279</w:t>
      </w:r>
      <w:r w:rsidRPr="00BA19BC">
        <w:t>, 119370.</w:t>
      </w:r>
    </w:p>
    <w:p w14:paraId="19F16DF8" w14:textId="3AAB94B4" w:rsidR="00467024" w:rsidRPr="00BA19BC" w:rsidRDefault="00467024" w:rsidP="00467024">
      <w:pPr>
        <w:pStyle w:val="EndNoteBibliography"/>
      </w:pPr>
      <w:r w:rsidRPr="00BA19BC">
        <w:t>12.</w:t>
      </w:r>
      <w:r w:rsidRPr="00BA19BC">
        <w:tab/>
        <w:t xml:space="preserve">Zhao, X.; Cheng, H.; Song, L.; Han, L.; Zhang, R.; Kwon, G.; Ma, L.; Ehrlich, S. N.; Frenkel, A. I.; Yang, J.; Sasaki, K.; Xin, H. L., Rhombohedral Ordered Intermetallic Nanocatalyst Boosts the Oxygen Reduction Reaction. </w:t>
      </w:r>
      <w:r w:rsidRPr="00BA19BC">
        <w:rPr>
          <w:i/>
        </w:rPr>
        <w:t>ACS Catal</w:t>
      </w:r>
      <w:r w:rsidR="00FD39D7" w:rsidRPr="00BA19BC">
        <w:rPr>
          <w:i/>
        </w:rPr>
        <w:t>.</w:t>
      </w:r>
      <w:r w:rsidRPr="00BA19BC">
        <w:rPr>
          <w:i/>
        </w:rPr>
        <w:t xml:space="preserve"> </w:t>
      </w:r>
      <w:r w:rsidRPr="00BA19BC">
        <w:rPr>
          <w:b/>
        </w:rPr>
        <w:t>2021,</w:t>
      </w:r>
      <w:r w:rsidRPr="00BA19BC">
        <w:t xml:space="preserve"> </w:t>
      </w:r>
      <w:r w:rsidRPr="00BA19BC">
        <w:rPr>
          <w:i/>
        </w:rPr>
        <w:t>11</w:t>
      </w:r>
      <w:r w:rsidRPr="00BA19BC">
        <w:t xml:space="preserve"> (1), 184-192.</w:t>
      </w:r>
    </w:p>
    <w:p w14:paraId="279BA871" w14:textId="77777777" w:rsidR="00467024" w:rsidRPr="00BA19BC" w:rsidRDefault="00467024" w:rsidP="00467024">
      <w:pPr>
        <w:pStyle w:val="EndNoteBibliography"/>
      </w:pPr>
      <w:r w:rsidRPr="00BA19BC">
        <w:t>13.</w:t>
      </w:r>
      <w:r w:rsidRPr="00BA19BC">
        <w:tab/>
        <w:t xml:space="preserve">Zhou, Q.; Chen, M.; Wang, B.; Wu, C.; Pan, H.; Chen, Q.; Wang, Q.; Waterhouse, G. I.; Peng, L., Electronic structure engineering of Pt3Co nanoparticles via B, N co-doping of the carbon support boosts electrocatalytic methanol oxidation. </w:t>
      </w:r>
      <w:r w:rsidRPr="00BA19BC">
        <w:rPr>
          <w:i/>
        </w:rPr>
        <w:t xml:space="preserve">Fuel </w:t>
      </w:r>
      <w:r w:rsidRPr="00BA19BC">
        <w:rPr>
          <w:b/>
        </w:rPr>
        <w:t>2024,</w:t>
      </w:r>
      <w:r w:rsidRPr="00BA19BC">
        <w:t xml:space="preserve"> </w:t>
      </w:r>
      <w:r w:rsidRPr="00BA19BC">
        <w:rPr>
          <w:i/>
        </w:rPr>
        <w:t>360</w:t>
      </w:r>
      <w:r w:rsidRPr="00BA19BC">
        <w:t>, 130560.</w:t>
      </w:r>
    </w:p>
    <w:p w14:paraId="06078B75" w14:textId="3CE3DE72" w:rsidR="00467024" w:rsidRPr="00BA19BC" w:rsidRDefault="00467024" w:rsidP="00467024">
      <w:pPr>
        <w:pStyle w:val="EndNoteBibliography"/>
      </w:pPr>
      <w:r w:rsidRPr="00BA19BC">
        <w:t>14.</w:t>
      </w:r>
      <w:r w:rsidRPr="00BA19BC">
        <w:tab/>
        <w:t xml:space="preserve">Xiong, Y.; Yang, Y.; Joress, H.; Padgett, E.; Gupta, U.; Yarlagadda, V.; Agyeman-Budu, D. N.; Huang, X.; Moylan, T. E.; Zeng, R.; Kongkanand, A.; Escobedo, F. A.; Brock, J. D.; DiSalvo, F. J.; Muller, D. A.; Abruña, H. D., Revealing the atomic ordering of binary intermetallics using in situ heating techniques at multilength scales. </w:t>
      </w:r>
      <w:r w:rsidR="00B5766C" w:rsidRPr="00BA19BC">
        <w:rPr>
          <w:i/>
        </w:rPr>
        <w:t>Proc. Natl. Acad. Sci.</w:t>
      </w:r>
      <w:r w:rsidRPr="00BA19BC">
        <w:rPr>
          <w:i/>
        </w:rPr>
        <w:t xml:space="preserve"> </w:t>
      </w:r>
      <w:r w:rsidRPr="00BA19BC">
        <w:rPr>
          <w:b/>
        </w:rPr>
        <w:t>2019,</w:t>
      </w:r>
      <w:r w:rsidRPr="00BA19BC">
        <w:t xml:space="preserve"> </w:t>
      </w:r>
      <w:r w:rsidRPr="00BA19BC">
        <w:rPr>
          <w:i/>
        </w:rPr>
        <w:t>116</w:t>
      </w:r>
      <w:r w:rsidRPr="00BA19BC">
        <w:t xml:space="preserve"> (6), 1974-1983.</w:t>
      </w:r>
    </w:p>
    <w:p w14:paraId="06BAD3B6" w14:textId="1CFF404F" w:rsidR="00467024" w:rsidRPr="00BA19BC" w:rsidRDefault="00467024" w:rsidP="00467024">
      <w:pPr>
        <w:pStyle w:val="EndNoteBibliography"/>
      </w:pPr>
      <w:r w:rsidRPr="00BA19BC">
        <w:t>15.</w:t>
      </w:r>
      <w:r w:rsidRPr="00BA19BC">
        <w:tab/>
        <w:t xml:space="preserve">Zeng, W.-J.; Wang, C.; Yan, Q.-Q.; Yin, P.; Tong, L.; Liang, H.-W., Phase diagrams guide synthesis of highly ordered intermetallic electrocatalysts: separating alloying and ordering stages. </w:t>
      </w:r>
      <w:r w:rsidR="00B5766C" w:rsidRPr="00BA19BC">
        <w:rPr>
          <w:i/>
        </w:rPr>
        <w:t>Nat. Commun.</w:t>
      </w:r>
      <w:r w:rsidRPr="00BA19BC">
        <w:rPr>
          <w:i/>
        </w:rPr>
        <w:t xml:space="preserve"> </w:t>
      </w:r>
      <w:r w:rsidRPr="00BA19BC">
        <w:rPr>
          <w:b/>
        </w:rPr>
        <w:t>2022,</w:t>
      </w:r>
      <w:r w:rsidRPr="00BA19BC">
        <w:t xml:space="preserve"> </w:t>
      </w:r>
      <w:r w:rsidRPr="00BA19BC">
        <w:rPr>
          <w:i/>
        </w:rPr>
        <w:t>13</w:t>
      </w:r>
      <w:r w:rsidRPr="00BA19BC">
        <w:t xml:space="preserve"> (1), 7654.</w:t>
      </w:r>
    </w:p>
    <w:p w14:paraId="494BEECA" w14:textId="2388E8BF" w:rsidR="00467024" w:rsidRPr="00BA19BC" w:rsidRDefault="00467024" w:rsidP="00467024">
      <w:pPr>
        <w:pStyle w:val="EndNoteBibliography"/>
      </w:pPr>
      <w:r w:rsidRPr="00BA19BC">
        <w:lastRenderedPageBreak/>
        <w:t>16.</w:t>
      </w:r>
      <w:r w:rsidRPr="00BA19BC">
        <w:tab/>
        <w:t xml:space="preserve">Lin, L.-C.; Kuo, C.-H.; Hsu, Y.-H.; Hsu, L.-C.; Chen, H.-Y.; Chen, J.-L.; Pan, Y.-T., High-performance intermetallic PtCo oxygen reduction catalyst promoted by molybdenum. </w:t>
      </w:r>
      <w:r w:rsidR="00B5766C" w:rsidRPr="00BA19BC">
        <w:rPr>
          <w:i/>
        </w:rPr>
        <w:t>Appl. Catal. B: Environ.</w:t>
      </w:r>
      <w:r w:rsidRPr="00BA19BC">
        <w:rPr>
          <w:i/>
        </w:rPr>
        <w:t xml:space="preserve"> </w:t>
      </w:r>
      <w:r w:rsidRPr="00BA19BC">
        <w:rPr>
          <w:b/>
        </w:rPr>
        <w:t>2022,</w:t>
      </w:r>
      <w:r w:rsidRPr="00BA19BC">
        <w:t xml:space="preserve"> </w:t>
      </w:r>
      <w:r w:rsidRPr="00BA19BC">
        <w:rPr>
          <w:i/>
        </w:rPr>
        <w:t>317</w:t>
      </w:r>
      <w:r w:rsidRPr="00BA19BC">
        <w:t>, 121767.</w:t>
      </w:r>
    </w:p>
    <w:p w14:paraId="1AF37B64" w14:textId="72B66D21" w:rsidR="00467024" w:rsidRPr="00BA19BC" w:rsidRDefault="00467024" w:rsidP="00467024">
      <w:pPr>
        <w:pStyle w:val="EndNoteBibliography"/>
      </w:pPr>
      <w:r w:rsidRPr="00BA19BC">
        <w:t>17.</w:t>
      </w:r>
      <w:r w:rsidRPr="00BA19BC">
        <w:tab/>
        <w:t xml:space="preserve">Wang, Z.; Yao, X.; Kang, Y.; Miao, L.; Xia, D.; Gan, L., Structurally Ordered Low-Pt Intermetallic Electrocatalysts toward Durably High Oxygen Reduction Reaction Activity. </w:t>
      </w:r>
      <w:r w:rsidR="00B5766C" w:rsidRPr="00BA19BC">
        <w:rPr>
          <w:i/>
        </w:rPr>
        <w:t>Adv. Funct. Mater.</w:t>
      </w:r>
      <w:r w:rsidRPr="00BA19BC">
        <w:rPr>
          <w:i/>
        </w:rPr>
        <w:t xml:space="preserve"> </w:t>
      </w:r>
      <w:r w:rsidRPr="00BA19BC">
        <w:rPr>
          <w:b/>
        </w:rPr>
        <w:t>2019,</w:t>
      </w:r>
      <w:r w:rsidRPr="00BA19BC">
        <w:t xml:space="preserve"> </w:t>
      </w:r>
      <w:r w:rsidRPr="00BA19BC">
        <w:rPr>
          <w:i/>
        </w:rPr>
        <w:t>29</w:t>
      </w:r>
      <w:r w:rsidRPr="00BA19BC">
        <w:t xml:space="preserve"> (35), 1902987.</w:t>
      </w:r>
    </w:p>
    <w:p w14:paraId="3878729C" w14:textId="55B8A7CE" w:rsidR="00467024" w:rsidRPr="00BA19BC" w:rsidRDefault="00467024" w:rsidP="00467024">
      <w:pPr>
        <w:pStyle w:val="EndNoteBibliography"/>
      </w:pPr>
      <w:r w:rsidRPr="00BA19BC">
        <w:t>18.</w:t>
      </w:r>
      <w:r w:rsidRPr="00BA19BC">
        <w:tab/>
        <w:t xml:space="preserve">Liang, J.; Li, N.; Zhao, Z.; Ma, L.; Wang, X.; Li, S.; Liu, X.; Wang, T.; Du, Y.; Lu, G.; Han, J.; Huang, Y.; Su, D.; Li, Q., Tungsten-Doped L10-PtCo Ultrasmall Nanoparticles as a High-Performance Fuel Cell Cathode. </w:t>
      </w:r>
      <w:r w:rsidR="000F16D3" w:rsidRPr="00BA19BC">
        <w:rPr>
          <w:i/>
        </w:rPr>
        <w:t>Angew. Chem. Int. Ed.</w:t>
      </w:r>
      <w:r w:rsidRPr="00BA19BC">
        <w:rPr>
          <w:i/>
        </w:rPr>
        <w:t xml:space="preserve"> </w:t>
      </w:r>
      <w:r w:rsidRPr="00BA19BC">
        <w:rPr>
          <w:b/>
        </w:rPr>
        <w:t>2019,</w:t>
      </w:r>
      <w:r w:rsidRPr="00BA19BC">
        <w:t xml:space="preserve"> </w:t>
      </w:r>
      <w:r w:rsidRPr="00BA19BC">
        <w:rPr>
          <w:i/>
        </w:rPr>
        <w:t>58</w:t>
      </w:r>
      <w:r w:rsidRPr="00BA19BC">
        <w:t xml:space="preserve"> (43), 15471-15477.</w:t>
      </w:r>
    </w:p>
    <w:p w14:paraId="71F366A9" w14:textId="77777777" w:rsidR="00467024" w:rsidRPr="00BA19BC" w:rsidRDefault="00467024" w:rsidP="00467024">
      <w:pPr>
        <w:pStyle w:val="EndNoteBibliography"/>
      </w:pPr>
      <w:r w:rsidRPr="00BA19BC">
        <w:t>19.</w:t>
      </w:r>
      <w:r w:rsidRPr="00BA19BC">
        <w:tab/>
        <w:t xml:space="preserve">Jung, W. S.; Lee, W. H.; Oh, H.-S.; Popov, B. N., Highly stable and ordered intermetallic PtCo alloy catalyst supported on graphitized carbon containing Co@CN for oxygen reduction reaction. </w:t>
      </w:r>
      <w:r w:rsidRPr="00BA19BC">
        <w:rPr>
          <w:i/>
        </w:rPr>
        <w:t xml:space="preserve">J. Mater. Chem. A </w:t>
      </w:r>
      <w:r w:rsidRPr="00BA19BC">
        <w:rPr>
          <w:b/>
        </w:rPr>
        <w:t>2020,</w:t>
      </w:r>
      <w:r w:rsidRPr="00BA19BC">
        <w:t xml:space="preserve"> </w:t>
      </w:r>
      <w:r w:rsidRPr="00BA19BC">
        <w:rPr>
          <w:i/>
        </w:rPr>
        <w:t>8</w:t>
      </w:r>
      <w:r w:rsidRPr="00BA19BC">
        <w:t xml:space="preserve"> (38), 19833-19842.</w:t>
      </w:r>
    </w:p>
    <w:p w14:paraId="6FCD5513" w14:textId="77777777" w:rsidR="00467024" w:rsidRPr="00BA19BC" w:rsidRDefault="00467024" w:rsidP="00467024">
      <w:pPr>
        <w:pStyle w:val="EndNoteBibliography"/>
      </w:pPr>
      <w:r w:rsidRPr="00BA19BC">
        <w:t>20.</w:t>
      </w:r>
      <w:r w:rsidRPr="00BA19BC">
        <w:tab/>
        <w:t xml:space="preserve">Cui, Y.; Wu, Y.; Wang, Z.; Yao, X.; Wei, Y.; Kang, Y.; Du, H.; Li, J.; Gan, L., Mitigating Metal Dissolution and Redeposition of Pt-Co Catalysts in PEM Fuel Cells: Impacts of Structural Ordering and Particle Size. </w:t>
      </w:r>
      <w:r w:rsidRPr="00BA19BC">
        <w:rPr>
          <w:i/>
        </w:rPr>
        <w:t xml:space="preserve">J. Electrochem. Soc. </w:t>
      </w:r>
      <w:r w:rsidRPr="00BA19BC">
        <w:rPr>
          <w:b/>
        </w:rPr>
        <w:t>2020,</w:t>
      </w:r>
      <w:r w:rsidRPr="00BA19BC">
        <w:t xml:space="preserve"> </w:t>
      </w:r>
      <w:r w:rsidRPr="00BA19BC">
        <w:rPr>
          <w:i/>
        </w:rPr>
        <w:t>167</w:t>
      </w:r>
      <w:r w:rsidRPr="00BA19BC">
        <w:t xml:space="preserve"> (6), 064520.</w:t>
      </w:r>
    </w:p>
    <w:p w14:paraId="7BB5F40D" w14:textId="77777777" w:rsidR="00467024" w:rsidRPr="00BA19BC" w:rsidRDefault="00467024" w:rsidP="00467024">
      <w:pPr>
        <w:pStyle w:val="EndNoteBibliography"/>
      </w:pPr>
      <w:r w:rsidRPr="00BA19BC">
        <w:t>21.</w:t>
      </w:r>
      <w:r w:rsidRPr="00BA19BC">
        <w:tab/>
        <w:t xml:space="preserve">Wang, D.; Xin, H. L.; Hovden, R.; Wang, H.; Yu, Y.; Muller, D. A.; DiSalvo, F. J.; Abruña, H. D., Structurally ordered intermetallic platinum–cobalt core–shell nanoparticles with enhanced activity and stability as oxygen reduction electrocatalysts. </w:t>
      </w:r>
      <w:r w:rsidRPr="00BA19BC">
        <w:rPr>
          <w:i/>
        </w:rPr>
        <w:t xml:space="preserve">Nat. Mater. </w:t>
      </w:r>
      <w:r w:rsidRPr="00BA19BC">
        <w:rPr>
          <w:b/>
        </w:rPr>
        <w:t>2013,</w:t>
      </w:r>
      <w:r w:rsidRPr="00BA19BC">
        <w:t xml:space="preserve"> </w:t>
      </w:r>
      <w:r w:rsidRPr="00BA19BC">
        <w:rPr>
          <w:i/>
        </w:rPr>
        <w:t>12</w:t>
      </w:r>
      <w:r w:rsidRPr="00BA19BC">
        <w:t xml:space="preserve"> (1), 81-87.</w:t>
      </w:r>
    </w:p>
    <w:p w14:paraId="1360866C" w14:textId="77777777" w:rsidR="00467024" w:rsidRPr="00BA19BC" w:rsidRDefault="00467024" w:rsidP="00467024">
      <w:pPr>
        <w:pStyle w:val="EndNoteBibliography"/>
      </w:pPr>
      <w:r w:rsidRPr="00BA19BC">
        <w:t>22.</w:t>
      </w:r>
      <w:r w:rsidRPr="00BA19BC">
        <w:tab/>
        <w:t xml:space="preserve">Pramanik, M.; Tominaka, S.; Wang, Z. L.; Takei, T.; Yamauchi, Y., Mesoporous semimetallic conductors: structural and electronic properties of cobalt phosphide systems. </w:t>
      </w:r>
      <w:r w:rsidRPr="00BA19BC">
        <w:rPr>
          <w:i/>
        </w:rPr>
        <w:t xml:space="preserve">Angew. Chem. </w:t>
      </w:r>
      <w:r w:rsidRPr="00BA19BC">
        <w:rPr>
          <w:b/>
        </w:rPr>
        <w:t>2017,</w:t>
      </w:r>
      <w:r w:rsidRPr="00BA19BC">
        <w:t xml:space="preserve"> </w:t>
      </w:r>
      <w:r w:rsidRPr="00BA19BC">
        <w:rPr>
          <w:i/>
        </w:rPr>
        <w:t>129</w:t>
      </w:r>
      <w:r w:rsidRPr="00BA19BC">
        <w:t xml:space="preserve"> (43), 13693-13697.</w:t>
      </w:r>
    </w:p>
    <w:p w14:paraId="038D97DE" w14:textId="77777777" w:rsidR="00467024" w:rsidRPr="00BA19BC" w:rsidRDefault="00467024" w:rsidP="00467024">
      <w:pPr>
        <w:pStyle w:val="EndNoteBibliography"/>
      </w:pPr>
      <w:r w:rsidRPr="00BA19BC">
        <w:t>23.</w:t>
      </w:r>
      <w:r w:rsidRPr="00BA19BC">
        <w:tab/>
        <w:t xml:space="preserve">Tominaka, S.; Yoshikawa, H.; Matsushita, Y.; Cheetham, A. K., Topotactic reduction of oxide nanomaterials: unique structure and electronic properties of reduced TiO 2 nanoparticles. </w:t>
      </w:r>
      <w:r w:rsidRPr="00BA19BC">
        <w:rPr>
          <w:i/>
        </w:rPr>
        <w:t xml:space="preserve">Materials Horizons </w:t>
      </w:r>
      <w:r w:rsidRPr="00BA19BC">
        <w:rPr>
          <w:b/>
        </w:rPr>
        <w:t>2014,</w:t>
      </w:r>
      <w:r w:rsidRPr="00BA19BC">
        <w:t xml:space="preserve"> </w:t>
      </w:r>
      <w:r w:rsidRPr="00BA19BC">
        <w:rPr>
          <w:i/>
        </w:rPr>
        <w:t>1</w:t>
      </w:r>
      <w:r w:rsidRPr="00BA19BC">
        <w:t xml:space="preserve"> (1), 106-110.</w:t>
      </w:r>
    </w:p>
    <w:p w14:paraId="75F1414B" w14:textId="77777777" w:rsidR="00467024" w:rsidRPr="00BA19BC" w:rsidRDefault="00467024" w:rsidP="00467024">
      <w:pPr>
        <w:pStyle w:val="EndNoteBibliography"/>
      </w:pPr>
      <w:r w:rsidRPr="00BA19BC">
        <w:t>24.</w:t>
      </w:r>
      <w:r w:rsidRPr="00BA19BC">
        <w:tab/>
        <w:t xml:space="preserve">Wang, D.; Li, Q.; Han, C.; Lu, Q.; Xing, Z.; Yang, X., Atomic and electronic modulation of self-supported nickel-vanadium layered double hydroxide to accelerate water splitting kinetics. </w:t>
      </w:r>
      <w:r w:rsidRPr="00BA19BC">
        <w:rPr>
          <w:i/>
        </w:rPr>
        <w:t xml:space="preserve">Nat. Mater. </w:t>
      </w:r>
      <w:r w:rsidRPr="00BA19BC">
        <w:rPr>
          <w:b/>
        </w:rPr>
        <w:t>2019,</w:t>
      </w:r>
      <w:r w:rsidRPr="00BA19BC">
        <w:t xml:space="preserve"> </w:t>
      </w:r>
      <w:r w:rsidRPr="00BA19BC">
        <w:rPr>
          <w:i/>
        </w:rPr>
        <w:t>10</w:t>
      </w:r>
      <w:r w:rsidRPr="00BA19BC">
        <w:t xml:space="preserve"> (1), 1-12.</w:t>
      </w:r>
    </w:p>
    <w:p w14:paraId="75054C76" w14:textId="77777777" w:rsidR="00467024" w:rsidRPr="00BA19BC" w:rsidRDefault="00467024" w:rsidP="00467024">
      <w:pPr>
        <w:pStyle w:val="EndNoteBibliography"/>
      </w:pPr>
      <w:r w:rsidRPr="00BA19BC">
        <w:lastRenderedPageBreak/>
        <w:t>25.</w:t>
      </w:r>
      <w:r w:rsidRPr="00BA19BC">
        <w:tab/>
        <w:t xml:space="preserve">Wu, Z.-P.; Shan, S.; Zang, S.-Q.; Zhong, C.-J., Dynamic Core–Shell and Alloy Structures of Multimetallic Nanomaterials and Their Catalytic Synergies. </w:t>
      </w:r>
      <w:r w:rsidRPr="00BA19BC">
        <w:rPr>
          <w:i/>
        </w:rPr>
        <w:t xml:space="preserve">Accounts Chem. Res. </w:t>
      </w:r>
      <w:r w:rsidRPr="00BA19BC">
        <w:rPr>
          <w:b/>
        </w:rPr>
        <w:t>2020,</w:t>
      </w:r>
      <w:r w:rsidRPr="00BA19BC">
        <w:t xml:space="preserve"> </w:t>
      </w:r>
      <w:r w:rsidRPr="00BA19BC">
        <w:rPr>
          <w:i/>
        </w:rPr>
        <w:t>53</w:t>
      </w:r>
      <w:r w:rsidRPr="00BA19BC">
        <w:t xml:space="preserve"> (12), 2913-2924.</w:t>
      </w:r>
    </w:p>
    <w:p w14:paraId="043E690A" w14:textId="6A7D06BC" w:rsidR="00467024" w:rsidRPr="00BA19BC" w:rsidRDefault="00467024" w:rsidP="00467024">
      <w:pPr>
        <w:pStyle w:val="EndNoteBibliography"/>
      </w:pPr>
      <w:r w:rsidRPr="00BA19BC">
        <w:t>26.</w:t>
      </w:r>
      <w:r w:rsidRPr="00BA19BC">
        <w:tab/>
        <w:t xml:space="preserve">Xiong, Y.; Xiao, L.; Yang, Y.; DiSalvo, F. J.; Abruña, H. D., High-Loading Intermetallic Pt3Co/C Core–Shell Nanoparticles as Enhanced Activity Electrocatalysts toward the Oxygen Reduction Reaction (ORR). </w:t>
      </w:r>
      <w:bookmarkStart w:id="27" w:name="_Hlk166794684"/>
      <w:r w:rsidR="002B54DD" w:rsidRPr="00BA19BC">
        <w:rPr>
          <w:i/>
        </w:rPr>
        <w:t>Chem. Mater.</w:t>
      </w:r>
      <w:bookmarkEnd w:id="27"/>
      <w:r w:rsidR="002B54DD" w:rsidRPr="00BA19BC">
        <w:rPr>
          <w:i/>
        </w:rPr>
        <w:t xml:space="preserve"> </w:t>
      </w:r>
      <w:r w:rsidRPr="00BA19BC">
        <w:rPr>
          <w:i/>
        </w:rPr>
        <w:t xml:space="preserve"> </w:t>
      </w:r>
      <w:r w:rsidRPr="00BA19BC">
        <w:rPr>
          <w:b/>
        </w:rPr>
        <w:t>2018,</w:t>
      </w:r>
      <w:r w:rsidRPr="00BA19BC">
        <w:t xml:space="preserve"> </w:t>
      </w:r>
      <w:r w:rsidRPr="00BA19BC">
        <w:rPr>
          <w:i/>
        </w:rPr>
        <w:t>30</w:t>
      </w:r>
      <w:r w:rsidRPr="00BA19BC">
        <w:t xml:space="preserve"> (5), 1532-1539.</w:t>
      </w:r>
    </w:p>
    <w:p w14:paraId="496B1D2F" w14:textId="77777777" w:rsidR="00467024" w:rsidRPr="00BA19BC" w:rsidRDefault="00467024" w:rsidP="00467024">
      <w:pPr>
        <w:pStyle w:val="EndNoteBibliography"/>
      </w:pPr>
      <w:r w:rsidRPr="00BA19BC">
        <w:t>27.</w:t>
      </w:r>
      <w:r w:rsidRPr="00BA19BC">
        <w:tab/>
        <w:t xml:space="preserve">Zhao, X.; Sasaki, K., Advanced Pt-Based Core–Shell Electrocatalysts for Fuel Cell Cathodes. </w:t>
      </w:r>
      <w:r w:rsidRPr="00BA19BC">
        <w:rPr>
          <w:i/>
        </w:rPr>
        <w:t xml:space="preserve">Accounts Chem. Res. </w:t>
      </w:r>
      <w:r w:rsidRPr="00BA19BC">
        <w:rPr>
          <w:b/>
        </w:rPr>
        <w:t>2022,</w:t>
      </w:r>
      <w:r w:rsidRPr="00BA19BC">
        <w:t xml:space="preserve"> </w:t>
      </w:r>
      <w:r w:rsidRPr="00BA19BC">
        <w:rPr>
          <w:i/>
        </w:rPr>
        <w:t>55</w:t>
      </w:r>
      <w:r w:rsidRPr="00BA19BC">
        <w:t xml:space="preserve"> (9), 1226-1236.</w:t>
      </w:r>
    </w:p>
    <w:p w14:paraId="085C708E" w14:textId="22AB18EA" w:rsidR="00467024" w:rsidRPr="00BA19BC" w:rsidRDefault="00467024" w:rsidP="00467024">
      <w:pPr>
        <w:pStyle w:val="EndNoteBibliography"/>
      </w:pPr>
      <w:r w:rsidRPr="00BA19BC">
        <w:t>28.</w:t>
      </w:r>
      <w:r w:rsidRPr="00BA19BC">
        <w:tab/>
        <w:t xml:space="preserve">Mani, P.; Srivastava, R.; Strasser, P., Dealloyed binary PtM3 (M=Cu, Co, Ni) and ternary PtNi3M (M=Cu, Co, Fe, Cr) electrocatalysts for the oxygen reduction reaction: Performance in polymer electrolyte membrane fuel cells. </w:t>
      </w:r>
      <w:r w:rsidR="002B54DD" w:rsidRPr="00BA19BC">
        <w:rPr>
          <w:i/>
        </w:rPr>
        <w:t>J. Power Sources</w:t>
      </w:r>
      <w:r w:rsidR="002B54DD" w:rsidRPr="00BA19BC">
        <w:rPr>
          <w:b/>
          <w:i/>
        </w:rPr>
        <w:t xml:space="preserve"> </w:t>
      </w:r>
      <w:r w:rsidRPr="00BA19BC">
        <w:rPr>
          <w:b/>
        </w:rPr>
        <w:t>2011,</w:t>
      </w:r>
      <w:r w:rsidRPr="00BA19BC">
        <w:t xml:space="preserve"> </w:t>
      </w:r>
      <w:r w:rsidRPr="00BA19BC">
        <w:rPr>
          <w:i/>
        </w:rPr>
        <w:t>196</w:t>
      </w:r>
      <w:r w:rsidRPr="00BA19BC">
        <w:t xml:space="preserve"> (2), 666-673.</w:t>
      </w:r>
    </w:p>
    <w:p w14:paraId="78E09FEC" w14:textId="4B539CD1" w:rsidR="00467024" w:rsidRPr="00BA19BC" w:rsidRDefault="00467024" w:rsidP="00467024">
      <w:pPr>
        <w:pStyle w:val="EndNoteBibliography"/>
      </w:pPr>
      <w:r w:rsidRPr="00BA19BC">
        <w:t>29.</w:t>
      </w:r>
      <w:r w:rsidRPr="00BA19BC">
        <w:tab/>
        <w:t xml:space="preserve">Gao, Y.; Thakur, N.; Uchiyama, T.; Cao, W.; Yamamoto, K.; Watanabe, T.; Kumar, M.; Sato, R.; Teranishi, T.; Imai, H.; Sakurai, Y.; Uchimoto, Y., Investigating Degradation Mechanisms in PtCo Alloy Catalysts: The Role of Co Content and a Pt-Rich Shell Using Operando High-Energy Resolution Fluorescence Detection X-ray Absorption Spectroscopy. </w:t>
      </w:r>
      <w:r w:rsidR="002B54DD" w:rsidRPr="00BA19BC">
        <w:rPr>
          <w:i/>
        </w:rPr>
        <w:t>ACS Appl. Mater. Interfaces</w:t>
      </w:r>
      <w:r w:rsidRPr="00BA19BC">
        <w:rPr>
          <w:i/>
        </w:rPr>
        <w:t xml:space="preserve"> </w:t>
      </w:r>
      <w:r w:rsidRPr="00BA19BC">
        <w:rPr>
          <w:b/>
        </w:rPr>
        <w:t>2023,</w:t>
      </w:r>
      <w:r w:rsidRPr="00BA19BC">
        <w:t xml:space="preserve"> </w:t>
      </w:r>
      <w:r w:rsidRPr="00BA19BC">
        <w:rPr>
          <w:i/>
        </w:rPr>
        <w:t>15</w:t>
      </w:r>
      <w:r w:rsidRPr="00BA19BC">
        <w:t xml:space="preserve"> (45), 52473-52484.</w:t>
      </w:r>
    </w:p>
    <w:p w14:paraId="0F983EF9" w14:textId="7021A227" w:rsidR="00467024" w:rsidRPr="00BA19BC" w:rsidRDefault="00467024" w:rsidP="00467024">
      <w:pPr>
        <w:pStyle w:val="EndNoteBibliography"/>
      </w:pPr>
      <w:r w:rsidRPr="00BA19BC">
        <w:t>30.</w:t>
      </w:r>
      <w:r w:rsidRPr="00BA19BC">
        <w:tab/>
        <w:t xml:space="preserve">Gao, Y.; Thakur, N.; Uchiyama, T.; Cao, W.; Yamamoto, K.; Watanabe, T.; Kumar, M.; Sato, R.; Teranishi, T.; Imai, H., Investigating Degradation mechanisms in PtCo Alloy catalysts: the role of co content and a Pt-rich shell using operando high-energy resolution fluorescence detection X-ray absorption spectroscopy. </w:t>
      </w:r>
      <w:r w:rsidR="002B54DD" w:rsidRPr="00BA19BC">
        <w:rPr>
          <w:i/>
        </w:rPr>
        <w:t>ACS Appl. Mater. Interfaces</w:t>
      </w:r>
      <w:r w:rsidRPr="00BA19BC">
        <w:rPr>
          <w:i/>
        </w:rPr>
        <w:t xml:space="preserve"> </w:t>
      </w:r>
      <w:r w:rsidRPr="00BA19BC">
        <w:rPr>
          <w:b/>
        </w:rPr>
        <w:t>2023,</w:t>
      </w:r>
      <w:r w:rsidRPr="00BA19BC">
        <w:t xml:space="preserve"> </w:t>
      </w:r>
      <w:r w:rsidRPr="00BA19BC">
        <w:rPr>
          <w:i/>
        </w:rPr>
        <w:t>15</w:t>
      </w:r>
      <w:r w:rsidRPr="00BA19BC">
        <w:t xml:space="preserve"> (45), 52473-52484.</w:t>
      </w:r>
    </w:p>
    <w:p w14:paraId="0BED8467" w14:textId="77777777" w:rsidR="00467024" w:rsidRPr="00BA19BC" w:rsidRDefault="00467024" w:rsidP="00467024">
      <w:pPr>
        <w:pStyle w:val="EndNoteBibliography"/>
      </w:pPr>
      <w:r w:rsidRPr="00BA19BC">
        <w:t>31.</w:t>
      </w:r>
      <w:r w:rsidRPr="00BA19BC">
        <w:tab/>
        <w:t xml:space="preserve">Farrow, C.; Juhas, P.; Liu, J.; Bryndin, D.; Božin, E.; Bloch, J.; Proffen, T.; Billinge, S., PDFfit2 and PDFgui: computer programs for studying nanostructure in crystals. </w:t>
      </w:r>
      <w:r w:rsidRPr="00BA19BC">
        <w:rPr>
          <w:i/>
        </w:rPr>
        <w:t xml:space="preserve">J. Phys.: Condens. Matter </w:t>
      </w:r>
      <w:r w:rsidRPr="00BA19BC">
        <w:rPr>
          <w:b/>
        </w:rPr>
        <w:t>2007,</w:t>
      </w:r>
      <w:r w:rsidRPr="00BA19BC">
        <w:t xml:space="preserve"> </w:t>
      </w:r>
      <w:r w:rsidRPr="00BA19BC">
        <w:rPr>
          <w:i/>
        </w:rPr>
        <w:t>19</w:t>
      </w:r>
      <w:r w:rsidRPr="00BA19BC">
        <w:t xml:space="preserve"> (33), 335219.</w:t>
      </w:r>
    </w:p>
    <w:p w14:paraId="327A5A01" w14:textId="77777777" w:rsidR="00467024" w:rsidRPr="00BA19BC" w:rsidRDefault="00467024" w:rsidP="00467024">
      <w:pPr>
        <w:pStyle w:val="EndNoteBibliography"/>
      </w:pPr>
      <w:r w:rsidRPr="00BA19BC">
        <w:t>32.</w:t>
      </w:r>
      <w:r w:rsidRPr="00BA19BC">
        <w:tab/>
        <w:t xml:space="preserve">Tominaka, S.; Yamada, H.; Hiroi, S.; Kawaguchi, S. I.; Ohara, K., Lepidocrocite-Type Titanate Formation from Isostructural Prestructures under Hydrothermal Reactions: Observation by Synchrotron X-ray Total Scattering Analyses. </w:t>
      </w:r>
      <w:r w:rsidRPr="00BA19BC">
        <w:rPr>
          <w:i/>
        </w:rPr>
        <w:t xml:space="preserve">ACS Omega </w:t>
      </w:r>
      <w:r w:rsidRPr="00BA19BC">
        <w:rPr>
          <w:b/>
        </w:rPr>
        <w:t>2018,</w:t>
      </w:r>
      <w:r w:rsidRPr="00BA19BC">
        <w:t xml:space="preserve"> </w:t>
      </w:r>
      <w:r w:rsidRPr="00BA19BC">
        <w:rPr>
          <w:i/>
        </w:rPr>
        <w:t>3</w:t>
      </w:r>
      <w:r w:rsidRPr="00BA19BC">
        <w:t xml:space="preserve"> (8), 8874-8881.</w:t>
      </w:r>
    </w:p>
    <w:p w14:paraId="5CED8A4A" w14:textId="26583A3C" w:rsidR="00467024" w:rsidRPr="00BA19BC" w:rsidRDefault="00467024" w:rsidP="00467024">
      <w:pPr>
        <w:pStyle w:val="EndNoteBibliography"/>
      </w:pPr>
      <w:r w:rsidRPr="00BA19BC">
        <w:t>33.</w:t>
      </w:r>
      <w:r w:rsidRPr="00BA19BC">
        <w:tab/>
        <w:t xml:space="preserve">Farrow, C. L.; Juhas, P.; Liu, J. W.; Bryndin, D.; Božin, E. S.; Bloch, J.; Proffen, </w:t>
      </w:r>
      <w:r w:rsidRPr="00BA19BC">
        <w:lastRenderedPageBreak/>
        <w:t xml:space="preserve">T.; Billinge, S. J. L., PDFfit2 and PDFgui: computer programs for studying nanostructure in crystals. </w:t>
      </w:r>
      <w:r w:rsidR="002B54DD" w:rsidRPr="00BA19BC">
        <w:rPr>
          <w:i/>
        </w:rPr>
        <w:t>J. Phys.: Condens. Matter</w:t>
      </w:r>
      <w:r w:rsidRPr="00BA19BC">
        <w:rPr>
          <w:i/>
        </w:rPr>
        <w:t xml:space="preserve"> </w:t>
      </w:r>
      <w:r w:rsidRPr="00BA19BC">
        <w:rPr>
          <w:b/>
        </w:rPr>
        <w:t>2007,</w:t>
      </w:r>
      <w:r w:rsidRPr="00BA19BC">
        <w:t xml:space="preserve"> </w:t>
      </w:r>
      <w:r w:rsidRPr="00BA19BC">
        <w:rPr>
          <w:i/>
        </w:rPr>
        <w:t>19</w:t>
      </w:r>
      <w:r w:rsidRPr="00BA19BC">
        <w:t xml:space="preserve"> (33), 335219.</w:t>
      </w:r>
    </w:p>
    <w:p w14:paraId="3F541AF1" w14:textId="610989B1" w:rsidR="00467024" w:rsidRPr="00BA19BC" w:rsidRDefault="00467024" w:rsidP="00467024">
      <w:pPr>
        <w:pStyle w:val="EndNoteBibliography"/>
      </w:pPr>
      <w:r w:rsidRPr="00BA19BC">
        <w:t>34.</w:t>
      </w:r>
      <w:r w:rsidRPr="00BA19BC">
        <w:tab/>
        <w:t xml:space="preserve">Zhu, J.; Yang, Y.; Chen, L.; Xiao, W.; Liu, H.; Abruña, H. D.; Wang, D., Copper-Induced Formation of Structurally Ordered Pt–Fe–Cu Ternary Intermetallic Electrocatalysts with Tunable Phase Structure and Improved Stability. </w:t>
      </w:r>
      <w:r w:rsidR="007954D9" w:rsidRPr="00BA19BC">
        <w:rPr>
          <w:i/>
        </w:rPr>
        <w:t>Chem. Mater.</w:t>
      </w:r>
      <w:r w:rsidRPr="00BA19BC">
        <w:rPr>
          <w:i/>
        </w:rPr>
        <w:t xml:space="preserve"> </w:t>
      </w:r>
      <w:r w:rsidRPr="00BA19BC">
        <w:rPr>
          <w:b/>
        </w:rPr>
        <w:t>2018,</w:t>
      </w:r>
      <w:r w:rsidRPr="00BA19BC">
        <w:t xml:space="preserve"> </w:t>
      </w:r>
      <w:r w:rsidRPr="00BA19BC">
        <w:rPr>
          <w:i/>
        </w:rPr>
        <w:t>30</w:t>
      </w:r>
      <w:r w:rsidRPr="00BA19BC">
        <w:t xml:space="preserve"> (17), 5987-5995.</w:t>
      </w:r>
    </w:p>
    <w:p w14:paraId="0B5B6068" w14:textId="6EA3A92B" w:rsidR="00467024" w:rsidRPr="00BA19BC" w:rsidRDefault="00467024" w:rsidP="00467024">
      <w:pPr>
        <w:pStyle w:val="EndNoteBibliography"/>
      </w:pPr>
      <w:r w:rsidRPr="00BA19BC">
        <w:t>35.</w:t>
      </w:r>
      <w:r w:rsidRPr="00BA19BC">
        <w:tab/>
        <w:t xml:space="preserve">Thomson, T.; Terris, B. D.; Toney, M. F.; Raoux, S.; Baglin, J. E. E.; Lee, S. L.; Sun, S., Silicide formation and particle size growth in high-temperature-annealed, self-assembled FePt nanoparticles. </w:t>
      </w:r>
      <w:r w:rsidR="00FC3CA4" w:rsidRPr="00BA19BC">
        <w:rPr>
          <w:i/>
        </w:rPr>
        <w:t>J. Appl. Phys.</w:t>
      </w:r>
      <w:r w:rsidRPr="00BA19BC">
        <w:rPr>
          <w:i/>
        </w:rPr>
        <w:t xml:space="preserve"> </w:t>
      </w:r>
      <w:r w:rsidRPr="00BA19BC">
        <w:rPr>
          <w:b/>
        </w:rPr>
        <w:t>2004,</w:t>
      </w:r>
      <w:r w:rsidRPr="00BA19BC">
        <w:t xml:space="preserve"> </w:t>
      </w:r>
      <w:r w:rsidRPr="00BA19BC">
        <w:rPr>
          <w:i/>
        </w:rPr>
        <w:t>95</w:t>
      </w:r>
      <w:r w:rsidRPr="00BA19BC">
        <w:t xml:space="preserve"> (11), 6738-6740.</w:t>
      </w:r>
    </w:p>
    <w:p w14:paraId="5E416A82" w14:textId="77777777" w:rsidR="00467024" w:rsidRPr="00BA19BC" w:rsidRDefault="00467024" w:rsidP="00467024">
      <w:pPr>
        <w:pStyle w:val="EndNoteBibliography"/>
      </w:pPr>
      <w:r w:rsidRPr="00BA19BC">
        <w:t>36.</w:t>
      </w:r>
      <w:r w:rsidRPr="00BA19BC">
        <w:tab/>
        <w:t xml:space="preserve">Kim, D.; Saal, J. E.; Zhou, L.; Shang, S.; Du, Y.; Liu, Z.-K., Thermodynamic modeling of fcc order/disorder transformations in the Co–Pt system. </w:t>
      </w:r>
      <w:r w:rsidRPr="00BA19BC">
        <w:rPr>
          <w:i/>
        </w:rPr>
        <w:t xml:space="preserve">Calphad </w:t>
      </w:r>
      <w:r w:rsidRPr="00BA19BC">
        <w:rPr>
          <w:b/>
        </w:rPr>
        <w:t>2011,</w:t>
      </w:r>
      <w:r w:rsidRPr="00BA19BC">
        <w:t xml:space="preserve"> </w:t>
      </w:r>
      <w:r w:rsidRPr="00BA19BC">
        <w:rPr>
          <w:i/>
        </w:rPr>
        <w:t>35</w:t>
      </w:r>
      <w:r w:rsidRPr="00BA19BC">
        <w:t xml:space="preserve"> (3), 323-330.</w:t>
      </w:r>
    </w:p>
    <w:p w14:paraId="44AE933F" w14:textId="218D1705" w:rsidR="00467024" w:rsidRPr="00BA19BC" w:rsidRDefault="00467024" w:rsidP="00467024">
      <w:pPr>
        <w:pStyle w:val="EndNoteBibliography"/>
      </w:pPr>
      <w:r w:rsidRPr="00BA19BC">
        <w:t>37.</w:t>
      </w:r>
      <w:r w:rsidRPr="00BA19BC">
        <w:tab/>
        <w:t xml:space="preserve">He, S.; Liu, Y.; Zhan, H.; Guan, L., Direct Thermal Annealing Synthesis of Ordered Pt Alloy Nanoparticles Coated with a Thin N-Doped Carbon Shell for the Oxygen Reduction Reaction. </w:t>
      </w:r>
      <w:r w:rsidRPr="00BA19BC">
        <w:rPr>
          <w:i/>
        </w:rPr>
        <w:t>ACS Catal</w:t>
      </w:r>
      <w:r w:rsidR="003639B1" w:rsidRPr="00BA19BC">
        <w:rPr>
          <w:i/>
        </w:rPr>
        <w:t>.</w:t>
      </w:r>
      <w:r w:rsidRPr="00BA19BC">
        <w:rPr>
          <w:i/>
        </w:rPr>
        <w:t xml:space="preserve"> </w:t>
      </w:r>
      <w:r w:rsidRPr="00BA19BC">
        <w:rPr>
          <w:b/>
        </w:rPr>
        <w:t>2021,</w:t>
      </w:r>
      <w:r w:rsidRPr="00BA19BC">
        <w:t xml:space="preserve"> </w:t>
      </w:r>
      <w:r w:rsidRPr="00BA19BC">
        <w:rPr>
          <w:i/>
        </w:rPr>
        <w:t>11</w:t>
      </w:r>
      <w:r w:rsidRPr="00BA19BC">
        <w:t xml:space="preserve"> (15), 9355-9365.</w:t>
      </w:r>
    </w:p>
    <w:p w14:paraId="39AFCDF3" w14:textId="03166363" w:rsidR="00467024" w:rsidRPr="00BA19BC" w:rsidRDefault="00467024" w:rsidP="00467024">
      <w:pPr>
        <w:pStyle w:val="EndNoteBibliography"/>
      </w:pPr>
      <w:r w:rsidRPr="00BA19BC">
        <w:t>38.</w:t>
      </w:r>
      <w:r w:rsidRPr="00BA19BC">
        <w:tab/>
        <w:t xml:space="preserve">Pavlišič, A.; Jovanovič, P.; Šelih, V. S.; Šala, M.; Bele, M.; Dražić, G.; Arčon, I.; Hočevar, S.; Kokalj, A.; Hodnik, N.; Gaberšček, M., Atomically Resolved Dealloying of Structurally Ordered Pt Nanoalloy as an Oxygen Reduction Reaction Electrocatalyst. </w:t>
      </w:r>
      <w:r w:rsidRPr="00BA19BC">
        <w:rPr>
          <w:i/>
        </w:rPr>
        <w:t>ACS Catal</w:t>
      </w:r>
      <w:r w:rsidR="003639B1" w:rsidRPr="00BA19BC">
        <w:rPr>
          <w:i/>
        </w:rPr>
        <w:t>.</w:t>
      </w:r>
      <w:r w:rsidRPr="00BA19BC">
        <w:rPr>
          <w:i/>
        </w:rPr>
        <w:t xml:space="preserve"> </w:t>
      </w:r>
      <w:r w:rsidRPr="00BA19BC">
        <w:rPr>
          <w:b/>
        </w:rPr>
        <w:t>2016,</w:t>
      </w:r>
      <w:r w:rsidRPr="00BA19BC">
        <w:t xml:space="preserve"> </w:t>
      </w:r>
      <w:r w:rsidRPr="00BA19BC">
        <w:rPr>
          <w:i/>
        </w:rPr>
        <w:t>6</w:t>
      </w:r>
      <w:r w:rsidRPr="00BA19BC">
        <w:t xml:space="preserve"> (8), 5530-5534.</w:t>
      </w:r>
    </w:p>
    <w:p w14:paraId="2BDE19F6" w14:textId="6D5888CE" w:rsidR="00467024" w:rsidRPr="00BA19BC" w:rsidRDefault="00467024" w:rsidP="00467024">
      <w:pPr>
        <w:pStyle w:val="EndNoteBibliography"/>
      </w:pPr>
      <w:r w:rsidRPr="00BA19BC">
        <w:t>39.</w:t>
      </w:r>
      <w:r w:rsidRPr="00BA19BC">
        <w:tab/>
        <w:t xml:space="preserve">Gao, Y.; Uchiyama, T.; Yamamoto, K.; Watanabe, T.; Tominaka, S.; Thakur, N.; Sato, R.; Teranishi, T.; Imai, H.; Sakurai, Y.; Uchimoto, Y., Origin of High Activity and Durability of Confined Ordered Intermetallic PtCo Catalysts for the Oxygen Reduction Reaction in Rotating Disk Electrode and Fuel Cell Operating Conditions. </w:t>
      </w:r>
      <w:r w:rsidRPr="00BA19BC">
        <w:rPr>
          <w:i/>
        </w:rPr>
        <w:t>ACS Catal</w:t>
      </w:r>
      <w:r w:rsidR="00E647A0" w:rsidRPr="00BA19BC">
        <w:rPr>
          <w:i/>
        </w:rPr>
        <w:t>.</w:t>
      </w:r>
      <w:r w:rsidRPr="00BA19BC">
        <w:rPr>
          <w:i/>
        </w:rPr>
        <w:t xml:space="preserve"> </w:t>
      </w:r>
      <w:r w:rsidRPr="00BA19BC">
        <w:rPr>
          <w:b/>
        </w:rPr>
        <w:t>2023</w:t>
      </w:r>
      <w:r w:rsidRPr="00BA19BC">
        <w:t>, 10988-11000.</w:t>
      </w:r>
    </w:p>
    <w:p w14:paraId="6D4788E2" w14:textId="77777777" w:rsidR="00467024" w:rsidRPr="00BA19BC" w:rsidRDefault="00467024" w:rsidP="00467024">
      <w:pPr>
        <w:pStyle w:val="EndNoteBibliography"/>
      </w:pPr>
      <w:r w:rsidRPr="00BA19BC">
        <w:t>40.</w:t>
      </w:r>
      <w:r w:rsidRPr="00BA19BC">
        <w:tab/>
        <w:t xml:space="preserve">Ravel, B.; Newville, M., ATHENA, ARTEMIS, HEPHAESTUS: data analysis for X-ray absorption spectroscopy using IFEFFIT. </w:t>
      </w:r>
      <w:r w:rsidRPr="00BA19BC">
        <w:rPr>
          <w:i/>
        </w:rPr>
        <w:t xml:space="preserve">Journal of Synchrotron Radiation </w:t>
      </w:r>
      <w:r w:rsidRPr="00BA19BC">
        <w:rPr>
          <w:b/>
        </w:rPr>
        <w:t>2005,</w:t>
      </w:r>
      <w:r w:rsidRPr="00BA19BC">
        <w:t xml:space="preserve"> </w:t>
      </w:r>
      <w:r w:rsidRPr="00BA19BC">
        <w:rPr>
          <w:i/>
        </w:rPr>
        <w:t>12</w:t>
      </w:r>
      <w:r w:rsidRPr="00BA19BC">
        <w:t xml:space="preserve"> (4), 537-541.</w:t>
      </w:r>
    </w:p>
    <w:p w14:paraId="07CEE9CD" w14:textId="77777777" w:rsidR="00467024" w:rsidRPr="00BA19BC" w:rsidRDefault="00467024" w:rsidP="00467024">
      <w:pPr>
        <w:pStyle w:val="EndNoteBibliography"/>
      </w:pPr>
      <w:r w:rsidRPr="00BA19BC">
        <w:t>41.</w:t>
      </w:r>
      <w:r w:rsidRPr="00BA19BC">
        <w:tab/>
        <w:t>Liang, J.; Li, N.; Zhao, Z.; Ma, L.; Wang, X.; Li, S.; Li</w:t>
      </w:r>
      <w:r w:rsidRPr="00BA19BC">
        <w:rPr>
          <w:rFonts w:hint="eastAsia"/>
        </w:rPr>
        <w:t>u, X.; Wang, T.; Du, Y.; Lu, G., Tungsten</w:t>
      </w:r>
      <w:r w:rsidRPr="00BA19BC">
        <w:rPr>
          <w:rFonts w:hint="eastAsia"/>
        </w:rPr>
        <w:t>‐</w:t>
      </w:r>
      <w:r w:rsidRPr="00BA19BC">
        <w:rPr>
          <w:rFonts w:hint="eastAsia"/>
        </w:rPr>
        <w:t>doped L10</w:t>
      </w:r>
      <w:r w:rsidRPr="00BA19BC">
        <w:rPr>
          <w:rFonts w:hint="eastAsia"/>
        </w:rPr>
        <w:t>‐</w:t>
      </w:r>
      <w:r w:rsidRPr="00BA19BC">
        <w:rPr>
          <w:rFonts w:hint="eastAsia"/>
        </w:rPr>
        <w:t>PtCo ultrasmall nanoparticles as a high</w:t>
      </w:r>
      <w:r w:rsidRPr="00BA19BC">
        <w:rPr>
          <w:rFonts w:hint="eastAsia"/>
        </w:rPr>
        <w:t>‐</w:t>
      </w:r>
      <w:r w:rsidRPr="00BA19BC">
        <w:rPr>
          <w:rFonts w:hint="eastAsia"/>
        </w:rPr>
        <w:t xml:space="preserve">performance fuel cell </w:t>
      </w:r>
      <w:r w:rsidRPr="00BA19BC">
        <w:rPr>
          <w:rFonts w:hint="eastAsia"/>
        </w:rPr>
        <w:lastRenderedPageBreak/>
        <w:t xml:space="preserve">cathode. </w:t>
      </w:r>
      <w:r w:rsidRPr="00BA19BC">
        <w:rPr>
          <w:rFonts w:hint="eastAsia"/>
          <w:i/>
        </w:rPr>
        <w:t xml:space="preserve">Angew. Chem. Int. Ed. </w:t>
      </w:r>
      <w:r w:rsidRPr="00BA19BC">
        <w:rPr>
          <w:rFonts w:hint="eastAsia"/>
          <w:b/>
        </w:rPr>
        <w:t>2019,</w:t>
      </w:r>
      <w:r w:rsidRPr="00BA19BC">
        <w:rPr>
          <w:rFonts w:hint="eastAsia"/>
        </w:rPr>
        <w:t xml:space="preserve"> </w:t>
      </w:r>
      <w:r w:rsidRPr="00BA19BC">
        <w:rPr>
          <w:rFonts w:hint="eastAsia"/>
          <w:i/>
        </w:rPr>
        <w:t>58</w:t>
      </w:r>
      <w:r w:rsidRPr="00BA19BC">
        <w:rPr>
          <w:rFonts w:hint="eastAsia"/>
        </w:rPr>
        <w:t xml:space="preserve"> (43), 15471-15477.</w:t>
      </w:r>
    </w:p>
    <w:p w14:paraId="1C133EBA" w14:textId="77777777" w:rsidR="00467024" w:rsidRPr="00BA19BC" w:rsidRDefault="00467024" w:rsidP="00467024">
      <w:pPr>
        <w:pStyle w:val="EndNoteBibliography"/>
      </w:pPr>
      <w:r w:rsidRPr="00BA19BC">
        <w:t>42.</w:t>
      </w:r>
      <w:r w:rsidRPr="00BA19BC">
        <w:tab/>
        <w:t xml:space="preserve">Wise, A. M.; Richardson, P. W.; Price, S. W. T.; Chouchelamane, G.; Calvillo, L.; Hendra, P. J.; Toney, M. F.; Russell, A. E., Inhibitive effect of Pt on Pd-hydride formation of Pd@Pt core-shell electrocatalysts: An in situ EXAFS and XRD study. </w:t>
      </w:r>
      <w:r w:rsidRPr="00BA19BC">
        <w:rPr>
          <w:i/>
        </w:rPr>
        <w:t xml:space="preserve">Electrochim. Acta </w:t>
      </w:r>
      <w:r w:rsidRPr="00BA19BC">
        <w:rPr>
          <w:b/>
        </w:rPr>
        <w:t>2018,</w:t>
      </w:r>
      <w:r w:rsidRPr="00BA19BC">
        <w:t xml:space="preserve"> </w:t>
      </w:r>
      <w:r w:rsidRPr="00BA19BC">
        <w:rPr>
          <w:i/>
        </w:rPr>
        <w:t>262</w:t>
      </w:r>
      <w:r w:rsidRPr="00BA19BC">
        <w:t>, 27-38.</w:t>
      </w:r>
    </w:p>
    <w:p w14:paraId="1A815887" w14:textId="77777777" w:rsidR="00467024" w:rsidRPr="00BA19BC" w:rsidRDefault="00467024" w:rsidP="00467024">
      <w:pPr>
        <w:pStyle w:val="EndNoteBibliography"/>
      </w:pPr>
      <w:r w:rsidRPr="00BA19BC">
        <w:t>43.</w:t>
      </w:r>
      <w:r w:rsidRPr="00BA19BC">
        <w:tab/>
        <w:t xml:space="preserve">Kang, Y.; Wang, J.; Wei, Y.; Wu, Y.; Xia, D.; Gan, L., Engineering nanoporous and solid core-shell architectures of low-platinum alloy catalysts for high power density PEM fuel cells. </w:t>
      </w:r>
      <w:r w:rsidRPr="00BA19BC">
        <w:rPr>
          <w:i/>
        </w:rPr>
        <w:t xml:space="preserve">Nano Research </w:t>
      </w:r>
      <w:r w:rsidRPr="00BA19BC">
        <w:rPr>
          <w:b/>
        </w:rPr>
        <w:t>2022</w:t>
      </w:r>
      <w:r w:rsidRPr="00BA19BC">
        <w:t>.</w:t>
      </w:r>
    </w:p>
    <w:p w14:paraId="25D3359D" w14:textId="77777777" w:rsidR="00467024" w:rsidRPr="00BA19BC" w:rsidRDefault="00467024" w:rsidP="00467024">
      <w:pPr>
        <w:pStyle w:val="EndNoteBibliography"/>
      </w:pPr>
      <w:r w:rsidRPr="00BA19BC">
        <w:t>44.</w:t>
      </w:r>
      <w:r w:rsidRPr="00BA19BC">
        <w:tab/>
        <w:t xml:space="preserve">Beermann, V.; Kühl, S.; Strasser, P., Tuning the Catalytic Oxygen Reduction Reaction Performance of Pt-Ni Octahedral Nanoparticles by Acid Treatments and Thermal Annealing. </w:t>
      </w:r>
      <w:r w:rsidRPr="00BA19BC">
        <w:rPr>
          <w:i/>
        </w:rPr>
        <w:t xml:space="preserve">J. Electrochem. Soc. </w:t>
      </w:r>
      <w:r w:rsidRPr="00BA19BC">
        <w:rPr>
          <w:b/>
        </w:rPr>
        <w:t>2018,</w:t>
      </w:r>
      <w:r w:rsidRPr="00BA19BC">
        <w:t xml:space="preserve"> </w:t>
      </w:r>
      <w:r w:rsidRPr="00BA19BC">
        <w:rPr>
          <w:i/>
        </w:rPr>
        <w:t>165</w:t>
      </w:r>
      <w:r w:rsidRPr="00BA19BC">
        <w:t xml:space="preserve"> (15), J3026.</w:t>
      </w:r>
    </w:p>
    <w:p w14:paraId="63451057" w14:textId="437DDFD1" w:rsidR="00467024" w:rsidRPr="00BA19BC" w:rsidRDefault="00467024" w:rsidP="00467024">
      <w:pPr>
        <w:pStyle w:val="EndNoteBibliography"/>
      </w:pPr>
      <w:r w:rsidRPr="00BA19BC">
        <w:t>45.</w:t>
      </w:r>
      <w:r w:rsidRPr="00BA19BC">
        <w:tab/>
        <w:t xml:space="preserve">Tetteh, E. B.; Gyan-Barimah, C.; Lee, H.-Y.; Kang, T.-H.; Kang, S.; Ringe, S.; Yu, J.-S., Strained Pt(221) Facet in a PtCo@Pt-Rich Catalyst Boosts Oxygen Reduction and Hydrogen Evolution Activity. </w:t>
      </w:r>
      <w:r w:rsidR="00DD16E5" w:rsidRPr="00BA19BC">
        <w:rPr>
          <w:i/>
        </w:rPr>
        <w:t>ACS Appl. Mater. Interfaces</w:t>
      </w:r>
      <w:r w:rsidRPr="00BA19BC">
        <w:rPr>
          <w:i/>
        </w:rPr>
        <w:t xml:space="preserve"> </w:t>
      </w:r>
      <w:r w:rsidRPr="00BA19BC">
        <w:rPr>
          <w:b/>
        </w:rPr>
        <w:t>2022,</w:t>
      </w:r>
      <w:r w:rsidRPr="00BA19BC">
        <w:t xml:space="preserve"> </w:t>
      </w:r>
      <w:r w:rsidRPr="00BA19BC">
        <w:rPr>
          <w:i/>
        </w:rPr>
        <w:t>14</w:t>
      </w:r>
      <w:r w:rsidRPr="00BA19BC">
        <w:t xml:space="preserve"> (22), 25246-25256.</w:t>
      </w:r>
    </w:p>
    <w:p w14:paraId="3AFA9B88" w14:textId="1BD2797D" w:rsidR="00467024" w:rsidRPr="00BA19BC" w:rsidRDefault="00467024" w:rsidP="00467024">
      <w:pPr>
        <w:pStyle w:val="EndNoteBibliography"/>
      </w:pPr>
      <w:r w:rsidRPr="00BA19BC">
        <w:t>46.</w:t>
      </w:r>
      <w:r w:rsidRPr="00BA19BC">
        <w:tab/>
        <w:t xml:space="preserve">Durst, J.; Lopez-Haro, M.; Dubau, L.; Chatenet, M.; Soldo-Olivier, Y.; Guétaz, L.; Bayle-Guillemaud, P.; Maillard, F., Reversibility of Pt-skin and Pt-skeleton nanostructures in acidic media. </w:t>
      </w:r>
      <w:r w:rsidR="00DD16E5" w:rsidRPr="00BA19BC">
        <w:rPr>
          <w:i/>
        </w:rPr>
        <w:t>J. Phys. Chem. Lett.</w:t>
      </w:r>
      <w:r w:rsidRPr="00BA19BC">
        <w:rPr>
          <w:i/>
        </w:rPr>
        <w:t xml:space="preserve"> </w:t>
      </w:r>
      <w:r w:rsidRPr="00BA19BC">
        <w:rPr>
          <w:b/>
        </w:rPr>
        <w:t>2014,</w:t>
      </w:r>
      <w:r w:rsidRPr="00BA19BC">
        <w:t xml:space="preserve"> </w:t>
      </w:r>
      <w:r w:rsidRPr="00BA19BC">
        <w:rPr>
          <w:i/>
        </w:rPr>
        <w:t>5</w:t>
      </w:r>
      <w:r w:rsidRPr="00BA19BC">
        <w:t xml:space="preserve"> (3), 434-439.</w:t>
      </w:r>
    </w:p>
    <w:p w14:paraId="262E6DF3" w14:textId="77777777" w:rsidR="00467024" w:rsidRPr="00BA19BC" w:rsidRDefault="00467024" w:rsidP="00467024">
      <w:pPr>
        <w:pStyle w:val="EndNoteBibliography"/>
      </w:pPr>
      <w:r w:rsidRPr="00BA19BC">
        <w:t>47.</w:t>
      </w:r>
      <w:r w:rsidRPr="00BA19BC">
        <w:tab/>
        <w:t xml:space="preserve">Ristau, R.; Barmak, K.; Lewis, L.; Coffey, K.; Howard, J., On the relationship of high coercivity and L1 ordered phase in CoPt and FePt thin films. </w:t>
      </w:r>
      <w:r w:rsidRPr="00BA19BC">
        <w:rPr>
          <w:i/>
        </w:rPr>
        <w:t xml:space="preserve">J. Appl. Phys. </w:t>
      </w:r>
      <w:r w:rsidRPr="00BA19BC">
        <w:rPr>
          <w:b/>
        </w:rPr>
        <w:t>1999,</w:t>
      </w:r>
      <w:r w:rsidRPr="00BA19BC">
        <w:t xml:space="preserve"> </w:t>
      </w:r>
      <w:r w:rsidRPr="00BA19BC">
        <w:rPr>
          <w:i/>
        </w:rPr>
        <w:t>86</w:t>
      </w:r>
      <w:r w:rsidRPr="00BA19BC">
        <w:t xml:space="preserve"> (8), 4527-4533.</w:t>
      </w:r>
    </w:p>
    <w:p w14:paraId="523F4F6D" w14:textId="77777777" w:rsidR="00467024" w:rsidRPr="00BA19BC" w:rsidRDefault="00467024" w:rsidP="00467024">
      <w:pPr>
        <w:pStyle w:val="EndNoteBibliography"/>
      </w:pPr>
      <w:r w:rsidRPr="00BA19BC">
        <w:t>48.</w:t>
      </w:r>
      <w:r w:rsidRPr="00BA19BC">
        <w:tab/>
        <w:t xml:space="preserve">Nesselberger, M.; Ashton, S.; Meier, J. C.; Katsounaros, I.; Mayrhofer, K. J. J.; Arenz, M., The Particle Size Effect on the Oxygen Reduction Reaction Activity of Pt Catalysts: Influence of Electrolyte and Relation to Single Crystal Models. </w:t>
      </w:r>
      <w:r w:rsidRPr="00BA19BC">
        <w:rPr>
          <w:i/>
        </w:rPr>
        <w:t xml:space="preserve">J. Am. Chem. Soc. </w:t>
      </w:r>
      <w:r w:rsidRPr="00BA19BC">
        <w:rPr>
          <w:b/>
        </w:rPr>
        <w:t>2011,</w:t>
      </w:r>
      <w:r w:rsidRPr="00BA19BC">
        <w:t xml:space="preserve"> </w:t>
      </w:r>
      <w:r w:rsidRPr="00BA19BC">
        <w:rPr>
          <w:i/>
        </w:rPr>
        <w:t>133</w:t>
      </w:r>
      <w:r w:rsidRPr="00BA19BC">
        <w:t xml:space="preserve"> (43), 17428-17433.</w:t>
      </w:r>
    </w:p>
    <w:p w14:paraId="367AB1C7" w14:textId="4DE35609" w:rsidR="00467024" w:rsidRPr="00BA19BC" w:rsidRDefault="00467024" w:rsidP="00467024">
      <w:pPr>
        <w:pStyle w:val="EndNoteBibliography"/>
      </w:pPr>
      <w:r w:rsidRPr="00BA19BC">
        <w:t>49.</w:t>
      </w:r>
      <w:r w:rsidRPr="00BA19BC">
        <w:tab/>
        <w:t xml:space="preserve">Xu, Z.; Zhang, H.; Zhong, H.; Lu, Q.; Wang, Y.; Su, D., Effect of particle size on the activity and durability of the Pt/C electrocatalyst for proton exchange membrane fuel cells. </w:t>
      </w:r>
      <w:r w:rsidR="00B848CD" w:rsidRPr="00BA19BC">
        <w:rPr>
          <w:i/>
        </w:rPr>
        <w:t>Appl. Catal. B: Environ.</w:t>
      </w:r>
      <w:r w:rsidRPr="00BA19BC">
        <w:rPr>
          <w:i/>
        </w:rPr>
        <w:t xml:space="preserve"> </w:t>
      </w:r>
      <w:r w:rsidRPr="00BA19BC">
        <w:rPr>
          <w:b/>
        </w:rPr>
        <w:t>2012,</w:t>
      </w:r>
      <w:r w:rsidRPr="00BA19BC">
        <w:t xml:space="preserve"> </w:t>
      </w:r>
      <w:r w:rsidRPr="00BA19BC">
        <w:rPr>
          <w:i/>
        </w:rPr>
        <w:t>111-112</w:t>
      </w:r>
      <w:r w:rsidRPr="00BA19BC">
        <w:t>, 264-270.</w:t>
      </w:r>
    </w:p>
    <w:p w14:paraId="0E51244B" w14:textId="77777777" w:rsidR="00467024" w:rsidRPr="00BA19BC" w:rsidRDefault="00467024" w:rsidP="00467024">
      <w:pPr>
        <w:pStyle w:val="EndNoteBibliography"/>
      </w:pPr>
      <w:r w:rsidRPr="00BA19BC">
        <w:t>50.</w:t>
      </w:r>
      <w:r w:rsidRPr="00BA19BC">
        <w:tab/>
        <w:t xml:space="preserve">Zeng, W.-J.; Tong, L.; Liu, J.; Liang, H.-W., Annealing-temperature-dependent relation between alloying degree, particle size, and fuel cell performance of PtCo catalysts. </w:t>
      </w:r>
      <w:r w:rsidRPr="00BA19BC">
        <w:rPr>
          <w:i/>
        </w:rPr>
        <w:t xml:space="preserve">J. Electroanal. Chem. </w:t>
      </w:r>
      <w:r w:rsidRPr="00BA19BC">
        <w:rPr>
          <w:b/>
        </w:rPr>
        <w:t>2022,</w:t>
      </w:r>
      <w:r w:rsidRPr="00BA19BC">
        <w:t xml:space="preserve"> </w:t>
      </w:r>
      <w:r w:rsidRPr="00BA19BC">
        <w:rPr>
          <w:i/>
        </w:rPr>
        <w:t>922</w:t>
      </w:r>
      <w:r w:rsidRPr="00BA19BC">
        <w:t>, 116728.</w:t>
      </w:r>
    </w:p>
    <w:p w14:paraId="07BA22B1" w14:textId="483CD445" w:rsidR="00467024" w:rsidRPr="00BA19BC" w:rsidRDefault="00467024" w:rsidP="00467024">
      <w:pPr>
        <w:pStyle w:val="EndNoteBibliography"/>
      </w:pPr>
      <w:r w:rsidRPr="00BA19BC">
        <w:lastRenderedPageBreak/>
        <w:t>51.</w:t>
      </w:r>
      <w:r w:rsidRPr="00BA19BC">
        <w:tab/>
        <w:t xml:space="preserve">Yin, P.; Niu, X.; Li, S.-B.; Chen, K.; Zhang, X.; Zuo, M.; Zhang, L.; Liang, H.-W., Machine-learning-accelerated design of high-performance platinum intermetallic nanoparticle fuel cell catalysts. </w:t>
      </w:r>
      <w:r w:rsidRPr="00BA19BC">
        <w:rPr>
          <w:i/>
        </w:rPr>
        <w:t>Nature Commun</w:t>
      </w:r>
      <w:r w:rsidR="00F82C86" w:rsidRPr="00BA19BC">
        <w:rPr>
          <w:i/>
        </w:rPr>
        <w:t>.</w:t>
      </w:r>
      <w:r w:rsidRPr="00BA19BC">
        <w:rPr>
          <w:i/>
        </w:rPr>
        <w:t xml:space="preserve"> </w:t>
      </w:r>
      <w:r w:rsidRPr="00BA19BC">
        <w:rPr>
          <w:b/>
        </w:rPr>
        <w:t>2024,</w:t>
      </w:r>
      <w:r w:rsidRPr="00BA19BC">
        <w:t xml:space="preserve"> </w:t>
      </w:r>
      <w:r w:rsidRPr="00BA19BC">
        <w:rPr>
          <w:i/>
        </w:rPr>
        <w:t>15</w:t>
      </w:r>
      <w:r w:rsidRPr="00BA19BC">
        <w:t xml:space="preserve"> (1), 415.</w:t>
      </w:r>
    </w:p>
    <w:p w14:paraId="3B0C83CE" w14:textId="37212921" w:rsidR="00467024" w:rsidRPr="00BA19BC" w:rsidRDefault="00467024" w:rsidP="00467024">
      <w:pPr>
        <w:pStyle w:val="EndNoteBibliography"/>
      </w:pPr>
      <w:r w:rsidRPr="00BA19BC">
        <w:t>52.</w:t>
      </w:r>
      <w:r w:rsidRPr="00BA19BC">
        <w:tab/>
        <w:t xml:space="preserve">Merte, L. R.; Behafarid, F.; Miller, D. J.; Friebel, D.; Cho, S.; Mbuga, F.; Sokaras, D.; Alonso-Mori, R.; Weng, T.-C.; Nordlund, D.; Nilsson, A.; Roldan Cuenya, B., Electrochemical Oxidation of Size-Selected Pt Nanoparticles Studied Using in Situ High-Energy-Resolution X-ray Absorption Spectroscopy. </w:t>
      </w:r>
      <w:r w:rsidRPr="00BA19BC">
        <w:rPr>
          <w:i/>
        </w:rPr>
        <w:t>ACS Catal</w:t>
      </w:r>
      <w:r w:rsidR="00881E53" w:rsidRPr="00BA19BC">
        <w:rPr>
          <w:i/>
        </w:rPr>
        <w:t>.</w:t>
      </w:r>
      <w:r w:rsidRPr="00BA19BC">
        <w:rPr>
          <w:i/>
        </w:rPr>
        <w:t xml:space="preserve"> </w:t>
      </w:r>
      <w:r w:rsidRPr="00BA19BC">
        <w:rPr>
          <w:b/>
        </w:rPr>
        <w:t>2012,</w:t>
      </w:r>
      <w:r w:rsidRPr="00BA19BC">
        <w:t xml:space="preserve"> </w:t>
      </w:r>
      <w:r w:rsidRPr="00BA19BC">
        <w:rPr>
          <w:i/>
        </w:rPr>
        <w:t>2</w:t>
      </w:r>
      <w:r w:rsidRPr="00BA19BC">
        <w:t xml:space="preserve"> (11), 2371-2376.</w:t>
      </w:r>
    </w:p>
    <w:p w14:paraId="2D516605" w14:textId="23D199F8" w:rsidR="00CB6FD2" w:rsidRPr="00BA19BC" w:rsidRDefault="00853719" w:rsidP="00C07F71">
      <w:pPr>
        <w:spacing w:line="360" w:lineRule="auto"/>
      </w:pPr>
      <w:r w:rsidRPr="00BA19BC">
        <w:fldChar w:fldCharType="end"/>
      </w:r>
    </w:p>
    <w:p w14:paraId="0ED9B9C6" w14:textId="77777777" w:rsidR="002B2B4C" w:rsidRPr="00BA19BC" w:rsidRDefault="002B2B4C" w:rsidP="00C07F71">
      <w:pPr>
        <w:spacing w:line="360" w:lineRule="auto"/>
      </w:pPr>
    </w:p>
    <w:p w14:paraId="4A807DC0" w14:textId="77777777" w:rsidR="002B2B4C" w:rsidRPr="00BA19BC" w:rsidRDefault="002B2B4C" w:rsidP="00C07F71">
      <w:pPr>
        <w:spacing w:line="360" w:lineRule="auto"/>
        <w:rPr>
          <w:b/>
          <w:bCs/>
          <w:sz w:val="32"/>
          <w:szCs w:val="32"/>
        </w:rPr>
      </w:pPr>
    </w:p>
    <w:p w14:paraId="7C44E694" w14:textId="4ED03DFB" w:rsidR="002B2B4C" w:rsidRPr="00BA19BC" w:rsidRDefault="002B2B4C" w:rsidP="002B2B4C">
      <w:pPr>
        <w:spacing w:line="360" w:lineRule="auto"/>
        <w:jc w:val="center"/>
        <w:rPr>
          <w:b/>
          <w:bCs/>
        </w:rPr>
      </w:pPr>
      <w:r w:rsidRPr="00BA19BC">
        <w:rPr>
          <w:b/>
          <w:bCs/>
          <w:sz w:val="32"/>
          <w:szCs w:val="32"/>
        </w:rPr>
        <w:t>Table of Contents</w:t>
      </w:r>
    </w:p>
    <w:p w14:paraId="44410373" w14:textId="25E6A964" w:rsidR="002B2B4C" w:rsidRPr="0059636C" w:rsidRDefault="002B2B4C" w:rsidP="00C07F71">
      <w:pPr>
        <w:spacing w:line="360" w:lineRule="auto"/>
        <w:rPr>
          <w:b/>
          <w:bCs/>
          <w:sz w:val="32"/>
          <w:szCs w:val="32"/>
        </w:rPr>
      </w:pPr>
      <w:r w:rsidRPr="00BA19BC">
        <w:rPr>
          <w:b/>
          <w:bCs/>
          <w:noProof/>
        </w:rPr>
        <w:drawing>
          <wp:anchor distT="0" distB="0" distL="114300" distR="114300" simplePos="0" relativeHeight="251677696" behindDoc="0" locked="0" layoutInCell="1" allowOverlap="1" wp14:anchorId="7A4EB991" wp14:editId="3BB500C7">
            <wp:simplePos x="0" y="0"/>
            <wp:positionH relativeFrom="margin">
              <wp:align>center</wp:align>
            </wp:positionH>
            <wp:positionV relativeFrom="paragraph">
              <wp:posOffset>451651</wp:posOffset>
            </wp:positionV>
            <wp:extent cx="2454910" cy="1629410"/>
            <wp:effectExtent l="0" t="0" r="2540" b="8890"/>
            <wp:wrapSquare wrapText="bothSides"/>
            <wp:docPr id="1289526220"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526220" name="Picture 3" descr="A screenshot of a computer screen&#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4642" r="3868" b="1824"/>
                    <a:stretch/>
                  </pic:blipFill>
                  <pic:spPr bwMode="auto">
                    <a:xfrm>
                      <a:off x="0" y="0"/>
                      <a:ext cx="2454910" cy="162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2B2B4C" w:rsidRPr="0059636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C29B57" w14:textId="77777777" w:rsidR="004D7D1C" w:rsidRDefault="004D7D1C" w:rsidP="00F63961">
      <w:r>
        <w:separator/>
      </w:r>
    </w:p>
  </w:endnote>
  <w:endnote w:type="continuationSeparator" w:id="0">
    <w:p w14:paraId="3B6BCED1" w14:textId="77777777" w:rsidR="004D7D1C" w:rsidRDefault="004D7D1C" w:rsidP="00F639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0288D0" w14:textId="77777777" w:rsidR="004D7D1C" w:rsidRDefault="004D7D1C" w:rsidP="00F63961">
      <w:r>
        <w:separator/>
      </w:r>
    </w:p>
  </w:footnote>
  <w:footnote w:type="continuationSeparator" w:id="0">
    <w:p w14:paraId="4F44A03A" w14:textId="77777777" w:rsidR="004D7D1C" w:rsidRDefault="004D7D1C" w:rsidP="00F639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8379C"/>
    <w:multiLevelType w:val="multilevel"/>
    <w:tmpl w:val="199CED7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BD35765"/>
    <w:multiLevelType w:val="multilevel"/>
    <w:tmpl w:val="1004E01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7BF385A"/>
    <w:multiLevelType w:val="multilevel"/>
    <w:tmpl w:val="A760B54E"/>
    <w:lvl w:ilvl="0">
      <w:start w:val="3"/>
      <w:numFmt w:val="decimal"/>
      <w:lvlText w:val="%1"/>
      <w:lvlJc w:val="left"/>
      <w:pPr>
        <w:ind w:left="360" w:hanging="360"/>
      </w:pPr>
      <w:rPr>
        <w:rFonts w:hint="default"/>
        <w:i/>
      </w:rPr>
    </w:lvl>
    <w:lvl w:ilvl="1">
      <w:start w:val="7"/>
      <w:numFmt w:val="decimal"/>
      <w:lvlText w:val="%1.%2"/>
      <w:lvlJc w:val="left"/>
      <w:pPr>
        <w:ind w:left="360" w:hanging="360"/>
      </w:pPr>
      <w:rPr>
        <w:rFonts w:hint="default"/>
        <w:i w:val="0"/>
        <w:iCs/>
      </w:rPr>
    </w:lvl>
    <w:lvl w:ilvl="2">
      <w:start w:val="1"/>
      <w:numFmt w:val="decimal"/>
      <w:lvlText w:val="%1.%2.%3"/>
      <w:lvlJc w:val="left"/>
      <w:pPr>
        <w:ind w:left="720" w:hanging="720"/>
      </w:pPr>
      <w:rPr>
        <w:rFonts w:hint="default"/>
        <w:i/>
      </w:rPr>
    </w:lvl>
    <w:lvl w:ilvl="3">
      <w:start w:val="1"/>
      <w:numFmt w:val="decimal"/>
      <w:lvlText w:val="%1.%2.%3.%4"/>
      <w:lvlJc w:val="left"/>
      <w:pPr>
        <w:ind w:left="1080" w:hanging="108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440" w:hanging="144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800" w:hanging="1800"/>
      </w:pPr>
      <w:rPr>
        <w:rFonts w:hint="default"/>
        <w:i/>
      </w:rPr>
    </w:lvl>
    <w:lvl w:ilvl="8">
      <w:start w:val="1"/>
      <w:numFmt w:val="decimal"/>
      <w:lvlText w:val="%1.%2.%3.%4.%5.%6.%7.%8.%9"/>
      <w:lvlJc w:val="left"/>
      <w:pPr>
        <w:ind w:left="2160" w:hanging="2160"/>
      </w:pPr>
      <w:rPr>
        <w:rFonts w:hint="default"/>
        <w:i/>
      </w:rPr>
    </w:lvl>
  </w:abstractNum>
  <w:abstractNum w:abstractNumId="3" w15:restartNumberingAfterBreak="0">
    <w:nsid w:val="281861B7"/>
    <w:multiLevelType w:val="multilevel"/>
    <w:tmpl w:val="D83626AC"/>
    <w:lvl w:ilvl="0">
      <w:start w:val="4"/>
      <w:numFmt w:val="decimal"/>
      <w:lvlText w:val="%1"/>
      <w:lvlJc w:val="left"/>
      <w:pPr>
        <w:ind w:left="560" w:hanging="560"/>
      </w:pPr>
      <w:rPr>
        <w:rFonts w:hint="default"/>
      </w:rPr>
    </w:lvl>
    <w:lvl w:ilvl="1">
      <w:start w:val="3"/>
      <w:numFmt w:val="decimal"/>
      <w:lvlText w:val="%1.%2"/>
      <w:lvlJc w:val="left"/>
      <w:pPr>
        <w:ind w:left="560" w:hanging="56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3A213C31"/>
    <w:multiLevelType w:val="multilevel"/>
    <w:tmpl w:val="02860ABA"/>
    <w:lvl w:ilvl="0">
      <w:start w:val="3"/>
      <w:numFmt w:val="decimal"/>
      <w:lvlText w:val="%1"/>
      <w:lvlJc w:val="left"/>
      <w:pPr>
        <w:ind w:left="375" w:hanging="375"/>
      </w:pPr>
      <w:rPr>
        <w:rFonts w:eastAsia="游明朝" w:hint="default"/>
        <w:i/>
      </w:rPr>
    </w:lvl>
    <w:lvl w:ilvl="1">
      <w:start w:val="6"/>
      <w:numFmt w:val="decimal"/>
      <w:lvlText w:val="%1.%2"/>
      <w:lvlJc w:val="left"/>
      <w:pPr>
        <w:ind w:left="375" w:hanging="375"/>
      </w:pPr>
      <w:rPr>
        <w:rFonts w:eastAsia="游明朝" w:hint="default"/>
        <w:i w:val="0"/>
        <w:iCs/>
      </w:rPr>
    </w:lvl>
    <w:lvl w:ilvl="2">
      <w:start w:val="1"/>
      <w:numFmt w:val="decimal"/>
      <w:lvlText w:val="%1.%2.%3"/>
      <w:lvlJc w:val="left"/>
      <w:pPr>
        <w:ind w:left="720" w:hanging="720"/>
      </w:pPr>
      <w:rPr>
        <w:rFonts w:eastAsia="游明朝" w:hint="default"/>
        <w:i/>
      </w:rPr>
    </w:lvl>
    <w:lvl w:ilvl="3">
      <w:start w:val="1"/>
      <w:numFmt w:val="decimal"/>
      <w:lvlText w:val="%1.%2.%3.%4"/>
      <w:lvlJc w:val="left"/>
      <w:pPr>
        <w:ind w:left="1080" w:hanging="1080"/>
      </w:pPr>
      <w:rPr>
        <w:rFonts w:eastAsia="游明朝" w:hint="default"/>
        <w:i/>
      </w:rPr>
    </w:lvl>
    <w:lvl w:ilvl="4">
      <w:start w:val="1"/>
      <w:numFmt w:val="decimal"/>
      <w:lvlText w:val="%1.%2.%3.%4.%5"/>
      <w:lvlJc w:val="left"/>
      <w:pPr>
        <w:ind w:left="1080" w:hanging="1080"/>
      </w:pPr>
      <w:rPr>
        <w:rFonts w:eastAsia="游明朝" w:hint="default"/>
        <w:i/>
      </w:rPr>
    </w:lvl>
    <w:lvl w:ilvl="5">
      <w:start w:val="1"/>
      <w:numFmt w:val="decimal"/>
      <w:lvlText w:val="%1.%2.%3.%4.%5.%6"/>
      <w:lvlJc w:val="left"/>
      <w:pPr>
        <w:ind w:left="1440" w:hanging="1440"/>
      </w:pPr>
      <w:rPr>
        <w:rFonts w:eastAsia="游明朝" w:hint="default"/>
        <w:i/>
      </w:rPr>
    </w:lvl>
    <w:lvl w:ilvl="6">
      <w:start w:val="1"/>
      <w:numFmt w:val="decimal"/>
      <w:lvlText w:val="%1.%2.%3.%4.%5.%6.%7"/>
      <w:lvlJc w:val="left"/>
      <w:pPr>
        <w:ind w:left="1440" w:hanging="1440"/>
      </w:pPr>
      <w:rPr>
        <w:rFonts w:eastAsia="游明朝" w:hint="default"/>
        <w:i/>
      </w:rPr>
    </w:lvl>
    <w:lvl w:ilvl="7">
      <w:start w:val="1"/>
      <w:numFmt w:val="decimal"/>
      <w:lvlText w:val="%1.%2.%3.%4.%5.%6.%7.%8"/>
      <w:lvlJc w:val="left"/>
      <w:pPr>
        <w:ind w:left="1800" w:hanging="1800"/>
      </w:pPr>
      <w:rPr>
        <w:rFonts w:eastAsia="游明朝" w:hint="default"/>
        <w:i/>
      </w:rPr>
    </w:lvl>
    <w:lvl w:ilvl="8">
      <w:start w:val="1"/>
      <w:numFmt w:val="decimal"/>
      <w:lvlText w:val="%1.%2.%3.%4.%5.%6.%7.%8.%9"/>
      <w:lvlJc w:val="left"/>
      <w:pPr>
        <w:ind w:left="2160" w:hanging="2160"/>
      </w:pPr>
      <w:rPr>
        <w:rFonts w:eastAsia="游明朝" w:hint="default"/>
        <w:i/>
      </w:rPr>
    </w:lvl>
  </w:abstractNum>
  <w:abstractNum w:abstractNumId="5" w15:restartNumberingAfterBreak="0">
    <w:nsid w:val="3BCD576C"/>
    <w:multiLevelType w:val="multilevel"/>
    <w:tmpl w:val="43C2F7EA"/>
    <w:lvl w:ilvl="0">
      <w:start w:val="1"/>
      <w:numFmt w:val="decimal"/>
      <w:lvlText w:val="%1"/>
      <w:lvlJc w:val="left"/>
      <w:pPr>
        <w:ind w:left="840" w:hanging="840"/>
      </w:pPr>
      <w:rPr>
        <w:rFonts w:hint="default"/>
      </w:rPr>
    </w:lvl>
    <w:lvl w:ilvl="1">
      <w:start w:val="1"/>
      <w:numFmt w:val="decimal"/>
      <w:lvlText w:val="%1.%2"/>
      <w:lvlJc w:val="left"/>
      <w:pPr>
        <w:ind w:left="840" w:hanging="840"/>
      </w:pPr>
      <w:rPr>
        <w:rFonts w:hint="default"/>
      </w:rPr>
    </w:lvl>
    <w:lvl w:ilvl="2">
      <w:start w:val="1"/>
      <w:numFmt w:val="decimal"/>
      <w:lvlText w:val="%1.%2.%3"/>
      <w:lvlJc w:val="left"/>
      <w:pPr>
        <w:ind w:left="840" w:hanging="8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512F4CF1"/>
    <w:multiLevelType w:val="hybridMultilevel"/>
    <w:tmpl w:val="0284CD56"/>
    <w:lvl w:ilvl="0" w:tplc="09B4886C">
      <w:start w:val="4"/>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974145129">
    <w:abstractNumId w:val="5"/>
  </w:num>
  <w:num w:numId="2" w16cid:durableId="1731078035">
    <w:abstractNumId w:val="1"/>
  </w:num>
  <w:num w:numId="3" w16cid:durableId="1920291066">
    <w:abstractNumId w:val="0"/>
  </w:num>
  <w:num w:numId="4" w16cid:durableId="33503007">
    <w:abstractNumId w:val="3"/>
  </w:num>
  <w:num w:numId="5" w16cid:durableId="1043021477">
    <w:abstractNumId w:val="2"/>
  </w:num>
  <w:num w:numId="6" w16cid:durableId="947279667">
    <w:abstractNumId w:val="6"/>
  </w:num>
  <w:num w:numId="7" w16cid:durableId="10223193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M1sLQwNTUwMzU0NzNT0lEKTi0uzszPAykwNKkFALeg6tAtAAAA"/>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rd99r2wqeesawetf025z0wv0ff5fwdv0wzt&quot;&gt;aqs. sodium ion battery&lt;record-ids&gt;&lt;item&gt;1126&lt;/item&gt;&lt;item&gt;1127&lt;/item&gt;&lt;item&gt;1128&lt;/item&gt;&lt;item&gt;1129&lt;/item&gt;&lt;item&gt;1130&lt;/item&gt;&lt;item&gt;1131&lt;/item&gt;&lt;item&gt;1132&lt;/item&gt;&lt;item&gt;1135&lt;/item&gt;&lt;item&gt;1138&lt;/item&gt;&lt;item&gt;1139&lt;/item&gt;&lt;item&gt;1140&lt;/item&gt;&lt;item&gt;1144&lt;/item&gt;&lt;item&gt;1145&lt;/item&gt;&lt;item&gt;1146&lt;/item&gt;&lt;/record-ids&gt;&lt;/item&gt;&lt;/Libraries&gt;"/>
  </w:docVars>
  <w:rsids>
    <w:rsidRoot w:val="000F7895"/>
    <w:rsid w:val="00000133"/>
    <w:rsid w:val="0000055B"/>
    <w:rsid w:val="00000FEC"/>
    <w:rsid w:val="000016ED"/>
    <w:rsid w:val="00001ED1"/>
    <w:rsid w:val="00002571"/>
    <w:rsid w:val="000031A4"/>
    <w:rsid w:val="00003C97"/>
    <w:rsid w:val="00003F82"/>
    <w:rsid w:val="0000575D"/>
    <w:rsid w:val="000061BC"/>
    <w:rsid w:val="0000637C"/>
    <w:rsid w:val="0000723F"/>
    <w:rsid w:val="00007807"/>
    <w:rsid w:val="000104B9"/>
    <w:rsid w:val="00010ED9"/>
    <w:rsid w:val="000117B7"/>
    <w:rsid w:val="00011BFE"/>
    <w:rsid w:val="0001360A"/>
    <w:rsid w:val="00014162"/>
    <w:rsid w:val="000162DD"/>
    <w:rsid w:val="00016873"/>
    <w:rsid w:val="00016EB5"/>
    <w:rsid w:val="00017FBD"/>
    <w:rsid w:val="00021181"/>
    <w:rsid w:val="00022086"/>
    <w:rsid w:val="00022854"/>
    <w:rsid w:val="00022972"/>
    <w:rsid w:val="00022CB9"/>
    <w:rsid w:val="00023046"/>
    <w:rsid w:val="00023252"/>
    <w:rsid w:val="00023A8F"/>
    <w:rsid w:val="00023C7A"/>
    <w:rsid w:val="0002465C"/>
    <w:rsid w:val="00024692"/>
    <w:rsid w:val="00024897"/>
    <w:rsid w:val="00025A51"/>
    <w:rsid w:val="00025EFE"/>
    <w:rsid w:val="0002685F"/>
    <w:rsid w:val="00027B96"/>
    <w:rsid w:val="00030B10"/>
    <w:rsid w:val="00030D60"/>
    <w:rsid w:val="000310A1"/>
    <w:rsid w:val="000327F9"/>
    <w:rsid w:val="00033814"/>
    <w:rsid w:val="00033D6D"/>
    <w:rsid w:val="000368CD"/>
    <w:rsid w:val="00037710"/>
    <w:rsid w:val="00037A7D"/>
    <w:rsid w:val="000402A1"/>
    <w:rsid w:val="000407F8"/>
    <w:rsid w:val="000414C7"/>
    <w:rsid w:val="00041561"/>
    <w:rsid w:val="000418B6"/>
    <w:rsid w:val="000418C5"/>
    <w:rsid w:val="00041D04"/>
    <w:rsid w:val="000429F6"/>
    <w:rsid w:val="00042D09"/>
    <w:rsid w:val="00042FF1"/>
    <w:rsid w:val="000433FE"/>
    <w:rsid w:val="00043DC4"/>
    <w:rsid w:val="00044BCC"/>
    <w:rsid w:val="00045146"/>
    <w:rsid w:val="000451BD"/>
    <w:rsid w:val="00045262"/>
    <w:rsid w:val="00045C78"/>
    <w:rsid w:val="00046D67"/>
    <w:rsid w:val="00047117"/>
    <w:rsid w:val="0004787E"/>
    <w:rsid w:val="00047A21"/>
    <w:rsid w:val="00047F39"/>
    <w:rsid w:val="000505D1"/>
    <w:rsid w:val="00050686"/>
    <w:rsid w:val="000510D4"/>
    <w:rsid w:val="00051499"/>
    <w:rsid w:val="00052620"/>
    <w:rsid w:val="0005286C"/>
    <w:rsid w:val="00053528"/>
    <w:rsid w:val="00053568"/>
    <w:rsid w:val="000537CB"/>
    <w:rsid w:val="00053AF4"/>
    <w:rsid w:val="00053CCB"/>
    <w:rsid w:val="000540D6"/>
    <w:rsid w:val="00054259"/>
    <w:rsid w:val="00054DDF"/>
    <w:rsid w:val="00056E2D"/>
    <w:rsid w:val="00056E85"/>
    <w:rsid w:val="0005754E"/>
    <w:rsid w:val="00057672"/>
    <w:rsid w:val="000577E8"/>
    <w:rsid w:val="000579AD"/>
    <w:rsid w:val="00057D96"/>
    <w:rsid w:val="00060511"/>
    <w:rsid w:val="00060B25"/>
    <w:rsid w:val="00062572"/>
    <w:rsid w:val="000626E6"/>
    <w:rsid w:val="00062E26"/>
    <w:rsid w:val="000636BA"/>
    <w:rsid w:val="000638BB"/>
    <w:rsid w:val="00063E5C"/>
    <w:rsid w:val="000658BC"/>
    <w:rsid w:val="00065BD5"/>
    <w:rsid w:val="000665C8"/>
    <w:rsid w:val="00066DDB"/>
    <w:rsid w:val="00066EF6"/>
    <w:rsid w:val="00066F0F"/>
    <w:rsid w:val="000679D6"/>
    <w:rsid w:val="00070132"/>
    <w:rsid w:val="000712E2"/>
    <w:rsid w:val="00071499"/>
    <w:rsid w:val="00072200"/>
    <w:rsid w:val="00072618"/>
    <w:rsid w:val="00072E9B"/>
    <w:rsid w:val="00073055"/>
    <w:rsid w:val="0007339B"/>
    <w:rsid w:val="00073650"/>
    <w:rsid w:val="00073FF4"/>
    <w:rsid w:val="00074CCF"/>
    <w:rsid w:val="00075BF2"/>
    <w:rsid w:val="00076D80"/>
    <w:rsid w:val="000807AD"/>
    <w:rsid w:val="000818AB"/>
    <w:rsid w:val="0008227C"/>
    <w:rsid w:val="00082CAB"/>
    <w:rsid w:val="000842C8"/>
    <w:rsid w:val="0008433D"/>
    <w:rsid w:val="00084886"/>
    <w:rsid w:val="0008512F"/>
    <w:rsid w:val="00085328"/>
    <w:rsid w:val="00085CC5"/>
    <w:rsid w:val="000874AA"/>
    <w:rsid w:val="000876C6"/>
    <w:rsid w:val="0009043F"/>
    <w:rsid w:val="00090995"/>
    <w:rsid w:val="00090CEB"/>
    <w:rsid w:val="000916B5"/>
    <w:rsid w:val="0009200A"/>
    <w:rsid w:val="0009272E"/>
    <w:rsid w:val="00092D52"/>
    <w:rsid w:val="0009313A"/>
    <w:rsid w:val="00093835"/>
    <w:rsid w:val="000943E4"/>
    <w:rsid w:val="00094EC8"/>
    <w:rsid w:val="00094FC6"/>
    <w:rsid w:val="00094FE1"/>
    <w:rsid w:val="000956F8"/>
    <w:rsid w:val="000965A7"/>
    <w:rsid w:val="00096921"/>
    <w:rsid w:val="00096BDE"/>
    <w:rsid w:val="00096C15"/>
    <w:rsid w:val="00096CFC"/>
    <w:rsid w:val="00097815"/>
    <w:rsid w:val="00097826"/>
    <w:rsid w:val="00097E08"/>
    <w:rsid w:val="000A0736"/>
    <w:rsid w:val="000A079B"/>
    <w:rsid w:val="000A19EA"/>
    <w:rsid w:val="000A2452"/>
    <w:rsid w:val="000A288F"/>
    <w:rsid w:val="000A354C"/>
    <w:rsid w:val="000A3932"/>
    <w:rsid w:val="000A45D8"/>
    <w:rsid w:val="000A5192"/>
    <w:rsid w:val="000A5F0F"/>
    <w:rsid w:val="000A6479"/>
    <w:rsid w:val="000A6519"/>
    <w:rsid w:val="000A6939"/>
    <w:rsid w:val="000A6C47"/>
    <w:rsid w:val="000A7768"/>
    <w:rsid w:val="000A7B6B"/>
    <w:rsid w:val="000A7BD7"/>
    <w:rsid w:val="000A7F29"/>
    <w:rsid w:val="000B07A6"/>
    <w:rsid w:val="000B0822"/>
    <w:rsid w:val="000B1210"/>
    <w:rsid w:val="000B1832"/>
    <w:rsid w:val="000B1C22"/>
    <w:rsid w:val="000B224A"/>
    <w:rsid w:val="000B2D66"/>
    <w:rsid w:val="000B35B9"/>
    <w:rsid w:val="000B44BC"/>
    <w:rsid w:val="000B4786"/>
    <w:rsid w:val="000B4A56"/>
    <w:rsid w:val="000B4BCC"/>
    <w:rsid w:val="000B50EE"/>
    <w:rsid w:val="000B685C"/>
    <w:rsid w:val="000B6A37"/>
    <w:rsid w:val="000B724E"/>
    <w:rsid w:val="000B7EA1"/>
    <w:rsid w:val="000C06B9"/>
    <w:rsid w:val="000C0836"/>
    <w:rsid w:val="000C10E6"/>
    <w:rsid w:val="000C1110"/>
    <w:rsid w:val="000C2318"/>
    <w:rsid w:val="000C29A3"/>
    <w:rsid w:val="000C3CC8"/>
    <w:rsid w:val="000C4070"/>
    <w:rsid w:val="000C4E3C"/>
    <w:rsid w:val="000C59FB"/>
    <w:rsid w:val="000C5A57"/>
    <w:rsid w:val="000C6CBF"/>
    <w:rsid w:val="000C6D7B"/>
    <w:rsid w:val="000D14C6"/>
    <w:rsid w:val="000D21B3"/>
    <w:rsid w:val="000D2338"/>
    <w:rsid w:val="000D2C87"/>
    <w:rsid w:val="000D2F21"/>
    <w:rsid w:val="000D4CC2"/>
    <w:rsid w:val="000D5172"/>
    <w:rsid w:val="000D6302"/>
    <w:rsid w:val="000D679A"/>
    <w:rsid w:val="000D6A97"/>
    <w:rsid w:val="000D6C7B"/>
    <w:rsid w:val="000D6F52"/>
    <w:rsid w:val="000D769C"/>
    <w:rsid w:val="000D7F6E"/>
    <w:rsid w:val="000E107A"/>
    <w:rsid w:val="000E15EE"/>
    <w:rsid w:val="000E1B73"/>
    <w:rsid w:val="000E2111"/>
    <w:rsid w:val="000E2468"/>
    <w:rsid w:val="000E2C85"/>
    <w:rsid w:val="000E5E5C"/>
    <w:rsid w:val="000E618A"/>
    <w:rsid w:val="000E6954"/>
    <w:rsid w:val="000E7392"/>
    <w:rsid w:val="000F0728"/>
    <w:rsid w:val="000F0B13"/>
    <w:rsid w:val="000F16D3"/>
    <w:rsid w:val="000F224F"/>
    <w:rsid w:val="000F2894"/>
    <w:rsid w:val="000F3079"/>
    <w:rsid w:val="000F3A46"/>
    <w:rsid w:val="000F41EE"/>
    <w:rsid w:val="000F45D1"/>
    <w:rsid w:val="000F4BEE"/>
    <w:rsid w:val="000F5AC4"/>
    <w:rsid w:val="000F6138"/>
    <w:rsid w:val="000F730C"/>
    <w:rsid w:val="000F7895"/>
    <w:rsid w:val="000F7C0E"/>
    <w:rsid w:val="00100AC3"/>
    <w:rsid w:val="00101250"/>
    <w:rsid w:val="00101611"/>
    <w:rsid w:val="00101B77"/>
    <w:rsid w:val="00101CC8"/>
    <w:rsid w:val="00101D78"/>
    <w:rsid w:val="001028EB"/>
    <w:rsid w:val="00102A91"/>
    <w:rsid w:val="00103456"/>
    <w:rsid w:val="00103907"/>
    <w:rsid w:val="00104A8C"/>
    <w:rsid w:val="00105AB3"/>
    <w:rsid w:val="00106563"/>
    <w:rsid w:val="001065F6"/>
    <w:rsid w:val="00111308"/>
    <w:rsid w:val="001118A0"/>
    <w:rsid w:val="00111A98"/>
    <w:rsid w:val="0011322F"/>
    <w:rsid w:val="001138EB"/>
    <w:rsid w:val="00114248"/>
    <w:rsid w:val="00115E2F"/>
    <w:rsid w:val="001167AE"/>
    <w:rsid w:val="00116E7A"/>
    <w:rsid w:val="00117EB5"/>
    <w:rsid w:val="001211A1"/>
    <w:rsid w:val="0012151B"/>
    <w:rsid w:val="0012168E"/>
    <w:rsid w:val="00121BBC"/>
    <w:rsid w:val="0012248E"/>
    <w:rsid w:val="0012269E"/>
    <w:rsid w:val="001234FC"/>
    <w:rsid w:val="00123AB6"/>
    <w:rsid w:val="00125E91"/>
    <w:rsid w:val="0012626C"/>
    <w:rsid w:val="001269D8"/>
    <w:rsid w:val="001272A7"/>
    <w:rsid w:val="00127481"/>
    <w:rsid w:val="00127616"/>
    <w:rsid w:val="0012770D"/>
    <w:rsid w:val="001277D6"/>
    <w:rsid w:val="00127812"/>
    <w:rsid w:val="00127E92"/>
    <w:rsid w:val="00130ED8"/>
    <w:rsid w:val="00132A3E"/>
    <w:rsid w:val="0013387C"/>
    <w:rsid w:val="00133906"/>
    <w:rsid w:val="00133C1B"/>
    <w:rsid w:val="00134B67"/>
    <w:rsid w:val="00134C1A"/>
    <w:rsid w:val="001361B9"/>
    <w:rsid w:val="00136259"/>
    <w:rsid w:val="001367F4"/>
    <w:rsid w:val="00137301"/>
    <w:rsid w:val="001378D1"/>
    <w:rsid w:val="00140736"/>
    <w:rsid w:val="0014079C"/>
    <w:rsid w:val="0014088F"/>
    <w:rsid w:val="001409CF"/>
    <w:rsid w:val="00140DF4"/>
    <w:rsid w:val="001410C4"/>
    <w:rsid w:val="0014130D"/>
    <w:rsid w:val="00142063"/>
    <w:rsid w:val="001423AA"/>
    <w:rsid w:val="0014275B"/>
    <w:rsid w:val="001444E1"/>
    <w:rsid w:val="001448E8"/>
    <w:rsid w:val="001452F7"/>
    <w:rsid w:val="00145386"/>
    <w:rsid w:val="00145A76"/>
    <w:rsid w:val="00145AE1"/>
    <w:rsid w:val="001466B3"/>
    <w:rsid w:val="001468BB"/>
    <w:rsid w:val="00147226"/>
    <w:rsid w:val="00147E38"/>
    <w:rsid w:val="00150B7B"/>
    <w:rsid w:val="001518B9"/>
    <w:rsid w:val="00151AC9"/>
    <w:rsid w:val="001525DC"/>
    <w:rsid w:val="00152703"/>
    <w:rsid w:val="0015329E"/>
    <w:rsid w:val="001534E8"/>
    <w:rsid w:val="00153D52"/>
    <w:rsid w:val="001541CB"/>
    <w:rsid w:val="0015463C"/>
    <w:rsid w:val="00155101"/>
    <w:rsid w:val="001552CD"/>
    <w:rsid w:val="00156198"/>
    <w:rsid w:val="001569BC"/>
    <w:rsid w:val="001601AB"/>
    <w:rsid w:val="00160737"/>
    <w:rsid w:val="00160E97"/>
    <w:rsid w:val="0016108B"/>
    <w:rsid w:val="001610F8"/>
    <w:rsid w:val="001611FE"/>
    <w:rsid w:val="0016224D"/>
    <w:rsid w:val="001628AC"/>
    <w:rsid w:val="00163CF4"/>
    <w:rsid w:val="00166A00"/>
    <w:rsid w:val="00167268"/>
    <w:rsid w:val="00167E46"/>
    <w:rsid w:val="00167EEB"/>
    <w:rsid w:val="00170178"/>
    <w:rsid w:val="001710A6"/>
    <w:rsid w:val="001731B3"/>
    <w:rsid w:val="00173689"/>
    <w:rsid w:val="00173725"/>
    <w:rsid w:val="00173D6A"/>
    <w:rsid w:val="001758F0"/>
    <w:rsid w:val="00175D95"/>
    <w:rsid w:val="001760D2"/>
    <w:rsid w:val="001763B7"/>
    <w:rsid w:val="0017698D"/>
    <w:rsid w:val="0017715B"/>
    <w:rsid w:val="001771EF"/>
    <w:rsid w:val="001775BF"/>
    <w:rsid w:val="00177780"/>
    <w:rsid w:val="00177CC9"/>
    <w:rsid w:val="00177E53"/>
    <w:rsid w:val="00177E96"/>
    <w:rsid w:val="00180158"/>
    <w:rsid w:val="001802D1"/>
    <w:rsid w:val="001818C2"/>
    <w:rsid w:val="00181B3D"/>
    <w:rsid w:val="00181FED"/>
    <w:rsid w:val="001832D6"/>
    <w:rsid w:val="001839E2"/>
    <w:rsid w:val="00183AD9"/>
    <w:rsid w:val="001868A4"/>
    <w:rsid w:val="00186E0E"/>
    <w:rsid w:val="001879B3"/>
    <w:rsid w:val="00190DC6"/>
    <w:rsid w:val="00191422"/>
    <w:rsid w:val="00191A77"/>
    <w:rsid w:val="00191F35"/>
    <w:rsid w:val="00192EC3"/>
    <w:rsid w:val="001930AD"/>
    <w:rsid w:val="001931E0"/>
    <w:rsid w:val="00193236"/>
    <w:rsid w:val="001939C0"/>
    <w:rsid w:val="00193D63"/>
    <w:rsid w:val="001942F3"/>
    <w:rsid w:val="00194ABF"/>
    <w:rsid w:val="00194F4A"/>
    <w:rsid w:val="00195131"/>
    <w:rsid w:val="00195CF7"/>
    <w:rsid w:val="001965BE"/>
    <w:rsid w:val="00196998"/>
    <w:rsid w:val="001973A5"/>
    <w:rsid w:val="00197D0E"/>
    <w:rsid w:val="00197FED"/>
    <w:rsid w:val="001A03F7"/>
    <w:rsid w:val="001A3982"/>
    <w:rsid w:val="001A50AB"/>
    <w:rsid w:val="001A551B"/>
    <w:rsid w:val="001A7177"/>
    <w:rsid w:val="001A785F"/>
    <w:rsid w:val="001A7E46"/>
    <w:rsid w:val="001B0695"/>
    <w:rsid w:val="001B08CD"/>
    <w:rsid w:val="001B09A0"/>
    <w:rsid w:val="001B1406"/>
    <w:rsid w:val="001B24AE"/>
    <w:rsid w:val="001B35E0"/>
    <w:rsid w:val="001B3CF2"/>
    <w:rsid w:val="001B4760"/>
    <w:rsid w:val="001B51FE"/>
    <w:rsid w:val="001B5413"/>
    <w:rsid w:val="001B5565"/>
    <w:rsid w:val="001B5E6A"/>
    <w:rsid w:val="001B6478"/>
    <w:rsid w:val="001B7693"/>
    <w:rsid w:val="001B772F"/>
    <w:rsid w:val="001C1CAD"/>
    <w:rsid w:val="001C2B14"/>
    <w:rsid w:val="001C2C38"/>
    <w:rsid w:val="001C2E8C"/>
    <w:rsid w:val="001C3C4F"/>
    <w:rsid w:val="001C4130"/>
    <w:rsid w:val="001C41AC"/>
    <w:rsid w:val="001C41AE"/>
    <w:rsid w:val="001C421D"/>
    <w:rsid w:val="001C43AE"/>
    <w:rsid w:val="001C43E2"/>
    <w:rsid w:val="001C66B7"/>
    <w:rsid w:val="001C7502"/>
    <w:rsid w:val="001C7CA8"/>
    <w:rsid w:val="001C7D83"/>
    <w:rsid w:val="001C7F34"/>
    <w:rsid w:val="001D031F"/>
    <w:rsid w:val="001D2BCE"/>
    <w:rsid w:val="001D2CC9"/>
    <w:rsid w:val="001D371F"/>
    <w:rsid w:val="001D3795"/>
    <w:rsid w:val="001D3F37"/>
    <w:rsid w:val="001D4011"/>
    <w:rsid w:val="001D47A4"/>
    <w:rsid w:val="001D5AFD"/>
    <w:rsid w:val="001D658E"/>
    <w:rsid w:val="001D6CDF"/>
    <w:rsid w:val="001D6FB9"/>
    <w:rsid w:val="001D786F"/>
    <w:rsid w:val="001D7B5D"/>
    <w:rsid w:val="001E1C10"/>
    <w:rsid w:val="001E1D30"/>
    <w:rsid w:val="001E1F6A"/>
    <w:rsid w:val="001E2110"/>
    <w:rsid w:val="001E232F"/>
    <w:rsid w:val="001E2807"/>
    <w:rsid w:val="001E3930"/>
    <w:rsid w:val="001E4238"/>
    <w:rsid w:val="001E5814"/>
    <w:rsid w:val="001E5959"/>
    <w:rsid w:val="001E5E86"/>
    <w:rsid w:val="001E628D"/>
    <w:rsid w:val="001E6E02"/>
    <w:rsid w:val="001E7201"/>
    <w:rsid w:val="001E7A50"/>
    <w:rsid w:val="001E7A90"/>
    <w:rsid w:val="001E7EFF"/>
    <w:rsid w:val="001F02E3"/>
    <w:rsid w:val="001F0679"/>
    <w:rsid w:val="001F0910"/>
    <w:rsid w:val="001F0FF0"/>
    <w:rsid w:val="001F13F2"/>
    <w:rsid w:val="001F18F2"/>
    <w:rsid w:val="001F1A1B"/>
    <w:rsid w:val="001F4B20"/>
    <w:rsid w:val="001F4C2B"/>
    <w:rsid w:val="001F4F3F"/>
    <w:rsid w:val="001F6296"/>
    <w:rsid w:val="001F7505"/>
    <w:rsid w:val="001F782C"/>
    <w:rsid w:val="002001DC"/>
    <w:rsid w:val="00201C52"/>
    <w:rsid w:val="00201F1E"/>
    <w:rsid w:val="002029C1"/>
    <w:rsid w:val="002034A6"/>
    <w:rsid w:val="00203628"/>
    <w:rsid w:val="00204285"/>
    <w:rsid w:val="00204439"/>
    <w:rsid w:val="00205305"/>
    <w:rsid w:val="002057F5"/>
    <w:rsid w:val="002059DD"/>
    <w:rsid w:val="00205F0C"/>
    <w:rsid w:val="0020745E"/>
    <w:rsid w:val="00207CEE"/>
    <w:rsid w:val="00210182"/>
    <w:rsid w:val="0021128C"/>
    <w:rsid w:val="0021196C"/>
    <w:rsid w:val="00211BF9"/>
    <w:rsid w:val="00211F11"/>
    <w:rsid w:val="002126C3"/>
    <w:rsid w:val="0021284C"/>
    <w:rsid w:val="00212B05"/>
    <w:rsid w:val="00212EFE"/>
    <w:rsid w:val="002137B9"/>
    <w:rsid w:val="0021429F"/>
    <w:rsid w:val="0021442D"/>
    <w:rsid w:val="00215776"/>
    <w:rsid w:val="00216453"/>
    <w:rsid w:val="002166D8"/>
    <w:rsid w:val="002171CC"/>
    <w:rsid w:val="0021736F"/>
    <w:rsid w:val="0021747A"/>
    <w:rsid w:val="002178AA"/>
    <w:rsid w:val="00217F6B"/>
    <w:rsid w:val="00220135"/>
    <w:rsid w:val="00220556"/>
    <w:rsid w:val="002209F5"/>
    <w:rsid w:val="00220B2F"/>
    <w:rsid w:val="00220D12"/>
    <w:rsid w:val="00221161"/>
    <w:rsid w:val="00221854"/>
    <w:rsid w:val="002220DD"/>
    <w:rsid w:val="00222260"/>
    <w:rsid w:val="002226C1"/>
    <w:rsid w:val="00223363"/>
    <w:rsid w:val="002234E2"/>
    <w:rsid w:val="00223747"/>
    <w:rsid w:val="00223AC1"/>
    <w:rsid w:val="00223F60"/>
    <w:rsid w:val="00224B8E"/>
    <w:rsid w:val="0022556A"/>
    <w:rsid w:val="002260EE"/>
    <w:rsid w:val="00226368"/>
    <w:rsid w:val="002270B4"/>
    <w:rsid w:val="00227593"/>
    <w:rsid w:val="00227FEA"/>
    <w:rsid w:val="00231007"/>
    <w:rsid w:val="0023152C"/>
    <w:rsid w:val="00231ED5"/>
    <w:rsid w:val="00231F55"/>
    <w:rsid w:val="00232728"/>
    <w:rsid w:val="00233444"/>
    <w:rsid w:val="00234943"/>
    <w:rsid w:val="00234CE4"/>
    <w:rsid w:val="00234FB0"/>
    <w:rsid w:val="00235090"/>
    <w:rsid w:val="00237B65"/>
    <w:rsid w:val="002409F0"/>
    <w:rsid w:val="00241557"/>
    <w:rsid w:val="00241CB9"/>
    <w:rsid w:val="00242811"/>
    <w:rsid w:val="00242B0B"/>
    <w:rsid w:val="00242EF7"/>
    <w:rsid w:val="002444D9"/>
    <w:rsid w:val="00244CA8"/>
    <w:rsid w:val="00244E78"/>
    <w:rsid w:val="00245F7C"/>
    <w:rsid w:val="0024657F"/>
    <w:rsid w:val="00250A86"/>
    <w:rsid w:val="00250DAF"/>
    <w:rsid w:val="002510A4"/>
    <w:rsid w:val="0025210C"/>
    <w:rsid w:val="002528CD"/>
    <w:rsid w:val="00253450"/>
    <w:rsid w:val="00253AAF"/>
    <w:rsid w:val="002544EF"/>
    <w:rsid w:val="0025499F"/>
    <w:rsid w:val="00254C73"/>
    <w:rsid w:val="002552DF"/>
    <w:rsid w:val="00255880"/>
    <w:rsid w:val="00256515"/>
    <w:rsid w:val="00256AE4"/>
    <w:rsid w:val="00256DD6"/>
    <w:rsid w:val="00256F79"/>
    <w:rsid w:val="00257096"/>
    <w:rsid w:val="002576E5"/>
    <w:rsid w:val="00260106"/>
    <w:rsid w:val="0026206D"/>
    <w:rsid w:val="00263D7F"/>
    <w:rsid w:val="00263DB2"/>
    <w:rsid w:val="00263F6C"/>
    <w:rsid w:val="00264DFC"/>
    <w:rsid w:val="00266498"/>
    <w:rsid w:val="00266C3B"/>
    <w:rsid w:val="00267304"/>
    <w:rsid w:val="00270530"/>
    <w:rsid w:val="0027080E"/>
    <w:rsid w:val="00270E08"/>
    <w:rsid w:val="00271325"/>
    <w:rsid w:val="002713EF"/>
    <w:rsid w:val="002716ED"/>
    <w:rsid w:val="00271EEE"/>
    <w:rsid w:val="0027328A"/>
    <w:rsid w:val="002739D6"/>
    <w:rsid w:val="00274D0C"/>
    <w:rsid w:val="002767C5"/>
    <w:rsid w:val="00276B95"/>
    <w:rsid w:val="0028059A"/>
    <w:rsid w:val="00281325"/>
    <w:rsid w:val="00281685"/>
    <w:rsid w:val="002819FF"/>
    <w:rsid w:val="00282962"/>
    <w:rsid w:val="00283614"/>
    <w:rsid w:val="00283CB8"/>
    <w:rsid w:val="00284603"/>
    <w:rsid w:val="00285304"/>
    <w:rsid w:val="002864CC"/>
    <w:rsid w:val="00286FBC"/>
    <w:rsid w:val="002871F2"/>
    <w:rsid w:val="00287644"/>
    <w:rsid w:val="00287E2F"/>
    <w:rsid w:val="00287ED1"/>
    <w:rsid w:val="00290D6B"/>
    <w:rsid w:val="00290EED"/>
    <w:rsid w:val="00291ACA"/>
    <w:rsid w:val="002928B8"/>
    <w:rsid w:val="00292CD6"/>
    <w:rsid w:val="00292E8E"/>
    <w:rsid w:val="002930DF"/>
    <w:rsid w:val="00293231"/>
    <w:rsid w:val="0029338F"/>
    <w:rsid w:val="002937B7"/>
    <w:rsid w:val="002943C1"/>
    <w:rsid w:val="00294686"/>
    <w:rsid w:val="00296B83"/>
    <w:rsid w:val="002974A5"/>
    <w:rsid w:val="002A00DE"/>
    <w:rsid w:val="002A0453"/>
    <w:rsid w:val="002A05C4"/>
    <w:rsid w:val="002A0F56"/>
    <w:rsid w:val="002A170E"/>
    <w:rsid w:val="002A234B"/>
    <w:rsid w:val="002A3DE9"/>
    <w:rsid w:val="002A498F"/>
    <w:rsid w:val="002A55A2"/>
    <w:rsid w:val="002A5C48"/>
    <w:rsid w:val="002A5E07"/>
    <w:rsid w:val="002A65BA"/>
    <w:rsid w:val="002A759E"/>
    <w:rsid w:val="002A7797"/>
    <w:rsid w:val="002A79DE"/>
    <w:rsid w:val="002B03A6"/>
    <w:rsid w:val="002B0F54"/>
    <w:rsid w:val="002B1DF1"/>
    <w:rsid w:val="002B1F4C"/>
    <w:rsid w:val="002B2207"/>
    <w:rsid w:val="002B28E1"/>
    <w:rsid w:val="002B2B4C"/>
    <w:rsid w:val="002B2D93"/>
    <w:rsid w:val="002B2FE9"/>
    <w:rsid w:val="002B3A1E"/>
    <w:rsid w:val="002B4205"/>
    <w:rsid w:val="002B42AD"/>
    <w:rsid w:val="002B4B0D"/>
    <w:rsid w:val="002B54DD"/>
    <w:rsid w:val="002B6372"/>
    <w:rsid w:val="002B6813"/>
    <w:rsid w:val="002B689F"/>
    <w:rsid w:val="002C0A1A"/>
    <w:rsid w:val="002C2915"/>
    <w:rsid w:val="002C2CE7"/>
    <w:rsid w:val="002C368F"/>
    <w:rsid w:val="002C3E2F"/>
    <w:rsid w:val="002C421B"/>
    <w:rsid w:val="002C4221"/>
    <w:rsid w:val="002C5674"/>
    <w:rsid w:val="002C63FC"/>
    <w:rsid w:val="002C6646"/>
    <w:rsid w:val="002C66E2"/>
    <w:rsid w:val="002C6935"/>
    <w:rsid w:val="002C71C4"/>
    <w:rsid w:val="002C73CC"/>
    <w:rsid w:val="002C749A"/>
    <w:rsid w:val="002C7584"/>
    <w:rsid w:val="002C7FEF"/>
    <w:rsid w:val="002D050F"/>
    <w:rsid w:val="002D08D0"/>
    <w:rsid w:val="002D0CBF"/>
    <w:rsid w:val="002D0D97"/>
    <w:rsid w:val="002D152B"/>
    <w:rsid w:val="002D1535"/>
    <w:rsid w:val="002D2086"/>
    <w:rsid w:val="002D2284"/>
    <w:rsid w:val="002D2A6F"/>
    <w:rsid w:val="002D37A5"/>
    <w:rsid w:val="002D412D"/>
    <w:rsid w:val="002D4DF2"/>
    <w:rsid w:val="002D5A9D"/>
    <w:rsid w:val="002D5C79"/>
    <w:rsid w:val="002D6CBA"/>
    <w:rsid w:val="002D6E61"/>
    <w:rsid w:val="002D75C1"/>
    <w:rsid w:val="002D7AEE"/>
    <w:rsid w:val="002E0133"/>
    <w:rsid w:val="002E084B"/>
    <w:rsid w:val="002E1844"/>
    <w:rsid w:val="002E1AFA"/>
    <w:rsid w:val="002E2A2F"/>
    <w:rsid w:val="002E2CEC"/>
    <w:rsid w:val="002E30AA"/>
    <w:rsid w:val="002E4058"/>
    <w:rsid w:val="002E42E4"/>
    <w:rsid w:val="002E469B"/>
    <w:rsid w:val="002E520F"/>
    <w:rsid w:val="002E5233"/>
    <w:rsid w:val="002E54FD"/>
    <w:rsid w:val="002E5875"/>
    <w:rsid w:val="002E61F8"/>
    <w:rsid w:val="002E7394"/>
    <w:rsid w:val="002E777E"/>
    <w:rsid w:val="002E7A05"/>
    <w:rsid w:val="002F07E5"/>
    <w:rsid w:val="002F08CF"/>
    <w:rsid w:val="002F0DD9"/>
    <w:rsid w:val="002F0E6E"/>
    <w:rsid w:val="002F1213"/>
    <w:rsid w:val="002F222A"/>
    <w:rsid w:val="002F342B"/>
    <w:rsid w:val="002F3535"/>
    <w:rsid w:val="002F3F18"/>
    <w:rsid w:val="002F4656"/>
    <w:rsid w:val="002F5573"/>
    <w:rsid w:val="002F59C3"/>
    <w:rsid w:val="002F5C45"/>
    <w:rsid w:val="002F606C"/>
    <w:rsid w:val="002F6649"/>
    <w:rsid w:val="002F70A1"/>
    <w:rsid w:val="002F7723"/>
    <w:rsid w:val="002F7842"/>
    <w:rsid w:val="00300286"/>
    <w:rsid w:val="00302878"/>
    <w:rsid w:val="00302A0B"/>
    <w:rsid w:val="00302A61"/>
    <w:rsid w:val="003031DB"/>
    <w:rsid w:val="00303284"/>
    <w:rsid w:val="003039B7"/>
    <w:rsid w:val="0030421F"/>
    <w:rsid w:val="0030462B"/>
    <w:rsid w:val="00304CF7"/>
    <w:rsid w:val="00305618"/>
    <w:rsid w:val="00305D7D"/>
    <w:rsid w:val="003068D1"/>
    <w:rsid w:val="003069B2"/>
    <w:rsid w:val="00306EB9"/>
    <w:rsid w:val="00306F60"/>
    <w:rsid w:val="0030704F"/>
    <w:rsid w:val="00307927"/>
    <w:rsid w:val="0031056E"/>
    <w:rsid w:val="003105FE"/>
    <w:rsid w:val="003114CC"/>
    <w:rsid w:val="00311651"/>
    <w:rsid w:val="003122B9"/>
    <w:rsid w:val="003125B6"/>
    <w:rsid w:val="003131E5"/>
    <w:rsid w:val="0031352F"/>
    <w:rsid w:val="00315120"/>
    <w:rsid w:val="00315D2A"/>
    <w:rsid w:val="00316D6B"/>
    <w:rsid w:val="00317666"/>
    <w:rsid w:val="00317757"/>
    <w:rsid w:val="00320944"/>
    <w:rsid w:val="003211BF"/>
    <w:rsid w:val="003213DF"/>
    <w:rsid w:val="00321AFB"/>
    <w:rsid w:val="00321C43"/>
    <w:rsid w:val="00321FD6"/>
    <w:rsid w:val="0032267B"/>
    <w:rsid w:val="00323368"/>
    <w:rsid w:val="00325E5D"/>
    <w:rsid w:val="00326B95"/>
    <w:rsid w:val="003300EE"/>
    <w:rsid w:val="00330715"/>
    <w:rsid w:val="003317CD"/>
    <w:rsid w:val="00332EBE"/>
    <w:rsid w:val="003330C9"/>
    <w:rsid w:val="00333794"/>
    <w:rsid w:val="00333A8B"/>
    <w:rsid w:val="00333F0C"/>
    <w:rsid w:val="00334DF8"/>
    <w:rsid w:val="00335FFA"/>
    <w:rsid w:val="003362FC"/>
    <w:rsid w:val="00336BA2"/>
    <w:rsid w:val="003373CD"/>
    <w:rsid w:val="003376CE"/>
    <w:rsid w:val="003378D3"/>
    <w:rsid w:val="00337D68"/>
    <w:rsid w:val="00337EA3"/>
    <w:rsid w:val="0034010D"/>
    <w:rsid w:val="003422DA"/>
    <w:rsid w:val="003426D0"/>
    <w:rsid w:val="00342D34"/>
    <w:rsid w:val="00342E9A"/>
    <w:rsid w:val="003433FC"/>
    <w:rsid w:val="0034399A"/>
    <w:rsid w:val="00343EA9"/>
    <w:rsid w:val="00343F63"/>
    <w:rsid w:val="00344765"/>
    <w:rsid w:val="00344908"/>
    <w:rsid w:val="00344D3D"/>
    <w:rsid w:val="0034606C"/>
    <w:rsid w:val="00346D2B"/>
    <w:rsid w:val="003530B9"/>
    <w:rsid w:val="00353C60"/>
    <w:rsid w:val="0035476C"/>
    <w:rsid w:val="0035504B"/>
    <w:rsid w:val="00355185"/>
    <w:rsid w:val="0035554D"/>
    <w:rsid w:val="00355F30"/>
    <w:rsid w:val="00355FB5"/>
    <w:rsid w:val="00356576"/>
    <w:rsid w:val="00356831"/>
    <w:rsid w:val="00356FD5"/>
    <w:rsid w:val="00357679"/>
    <w:rsid w:val="00357A1B"/>
    <w:rsid w:val="00357B35"/>
    <w:rsid w:val="00357B7B"/>
    <w:rsid w:val="00360D6C"/>
    <w:rsid w:val="00360EF7"/>
    <w:rsid w:val="003624F8"/>
    <w:rsid w:val="00362576"/>
    <w:rsid w:val="003639B1"/>
    <w:rsid w:val="00363BC9"/>
    <w:rsid w:val="00363E3F"/>
    <w:rsid w:val="00363F36"/>
    <w:rsid w:val="003644D1"/>
    <w:rsid w:val="003647AB"/>
    <w:rsid w:val="00365D81"/>
    <w:rsid w:val="00366230"/>
    <w:rsid w:val="003668BA"/>
    <w:rsid w:val="00366F18"/>
    <w:rsid w:val="00367A29"/>
    <w:rsid w:val="00367F51"/>
    <w:rsid w:val="0037008D"/>
    <w:rsid w:val="00370167"/>
    <w:rsid w:val="00370B31"/>
    <w:rsid w:val="003715AB"/>
    <w:rsid w:val="0037178B"/>
    <w:rsid w:val="003729C8"/>
    <w:rsid w:val="00372B11"/>
    <w:rsid w:val="00372F66"/>
    <w:rsid w:val="003734CA"/>
    <w:rsid w:val="00373C1D"/>
    <w:rsid w:val="0037414D"/>
    <w:rsid w:val="00374368"/>
    <w:rsid w:val="00374D16"/>
    <w:rsid w:val="00374FBB"/>
    <w:rsid w:val="003750AE"/>
    <w:rsid w:val="003754AE"/>
    <w:rsid w:val="003759E2"/>
    <w:rsid w:val="00375CF9"/>
    <w:rsid w:val="003774D9"/>
    <w:rsid w:val="00377601"/>
    <w:rsid w:val="00377750"/>
    <w:rsid w:val="00377D7A"/>
    <w:rsid w:val="00380170"/>
    <w:rsid w:val="003805C9"/>
    <w:rsid w:val="00380E18"/>
    <w:rsid w:val="003810C3"/>
    <w:rsid w:val="00381107"/>
    <w:rsid w:val="003828F2"/>
    <w:rsid w:val="00382B25"/>
    <w:rsid w:val="00382DE1"/>
    <w:rsid w:val="0038343B"/>
    <w:rsid w:val="00384509"/>
    <w:rsid w:val="00384753"/>
    <w:rsid w:val="00384786"/>
    <w:rsid w:val="00384925"/>
    <w:rsid w:val="00384AC8"/>
    <w:rsid w:val="0038691E"/>
    <w:rsid w:val="00387614"/>
    <w:rsid w:val="00387C60"/>
    <w:rsid w:val="00392916"/>
    <w:rsid w:val="00392B0F"/>
    <w:rsid w:val="00392FEE"/>
    <w:rsid w:val="00393640"/>
    <w:rsid w:val="00393E46"/>
    <w:rsid w:val="003940A4"/>
    <w:rsid w:val="003941EA"/>
    <w:rsid w:val="003944C4"/>
    <w:rsid w:val="00394550"/>
    <w:rsid w:val="0039517F"/>
    <w:rsid w:val="00395425"/>
    <w:rsid w:val="00395C36"/>
    <w:rsid w:val="00395DC7"/>
    <w:rsid w:val="00396A29"/>
    <w:rsid w:val="00396AC5"/>
    <w:rsid w:val="00396B23"/>
    <w:rsid w:val="003978CE"/>
    <w:rsid w:val="003A0CC5"/>
    <w:rsid w:val="003A17BA"/>
    <w:rsid w:val="003A1BBC"/>
    <w:rsid w:val="003A24CD"/>
    <w:rsid w:val="003A2C34"/>
    <w:rsid w:val="003A32CF"/>
    <w:rsid w:val="003A33AF"/>
    <w:rsid w:val="003A4A3A"/>
    <w:rsid w:val="003A4C63"/>
    <w:rsid w:val="003A50E4"/>
    <w:rsid w:val="003A5367"/>
    <w:rsid w:val="003A713F"/>
    <w:rsid w:val="003A7500"/>
    <w:rsid w:val="003A7641"/>
    <w:rsid w:val="003A78C1"/>
    <w:rsid w:val="003A795E"/>
    <w:rsid w:val="003A7C72"/>
    <w:rsid w:val="003B0379"/>
    <w:rsid w:val="003B11B0"/>
    <w:rsid w:val="003B1CC7"/>
    <w:rsid w:val="003B1DCA"/>
    <w:rsid w:val="003B1E5B"/>
    <w:rsid w:val="003B1F39"/>
    <w:rsid w:val="003B1FA0"/>
    <w:rsid w:val="003B3DD4"/>
    <w:rsid w:val="003B51B3"/>
    <w:rsid w:val="003B5B97"/>
    <w:rsid w:val="003B5EB6"/>
    <w:rsid w:val="003B6C82"/>
    <w:rsid w:val="003B71E4"/>
    <w:rsid w:val="003B7897"/>
    <w:rsid w:val="003B7A21"/>
    <w:rsid w:val="003C23C4"/>
    <w:rsid w:val="003C293F"/>
    <w:rsid w:val="003C2D62"/>
    <w:rsid w:val="003C3019"/>
    <w:rsid w:val="003C37F0"/>
    <w:rsid w:val="003C69AE"/>
    <w:rsid w:val="003C7A4A"/>
    <w:rsid w:val="003C7ABD"/>
    <w:rsid w:val="003D000C"/>
    <w:rsid w:val="003D11D3"/>
    <w:rsid w:val="003D136E"/>
    <w:rsid w:val="003D24FD"/>
    <w:rsid w:val="003D2E69"/>
    <w:rsid w:val="003D3194"/>
    <w:rsid w:val="003D36D5"/>
    <w:rsid w:val="003D4124"/>
    <w:rsid w:val="003D43EC"/>
    <w:rsid w:val="003D4403"/>
    <w:rsid w:val="003D5122"/>
    <w:rsid w:val="003D5438"/>
    <w:rsid w:val="003D5A0A"/>
    <w:rsid w:val="003D5C41"/>
    <w:rsid w:val="003D6244"/>
    <w:rsid w:val="003D6393"/>
    <w:rsid w:val="003D6577"/>
    <w:rsid w:val="003D68C2"/>
    <w:rsid w:val="003D68E9"/>
    <w:rsid w:val="003D6D18"/>
    <w:rsid w:val="003D77DB"/>
    <w:rsid w:val="003D7837"/>
    <w:rsid w:val="003D7AAA"/>
    <w:rsid w:val="003D7F97"/>
    <w:rsid w:val="003E02F9"/>
    <w:rsid w:val="003E0BDF"/>
    <w:rsid w:val="003E1D9A"/>
    <w:rsid w:val="003E21C5"/>
    <w:rsid w:val="003E3076"/>
    <w:rsid w:val="003E3EEC"/>
    <w:rsid w:val="003E41DB"/>
    <w:rsid w:val="003E4680"/>
    <w:rsid w:val="003E4D65"/>
    <w:rsid w:val="003E52E9"/>
    <w:rsid w:val="003E5F19"/>
    <w:rsid w:val="003E68EB"/>
    <w:rsid w:val="003E6ADB"/>
    <w:rsid w:val="003E7A83"/>
    <w:rsid w:val="003F0236"/>
    <w:rsid w:val="003F1387"/>
    <w:rsid w:val="003F14F6"/>
    <w:rsid w:val="003F2ECD"/>
    <w:rsid w:val="003F3F44"/>
    <w:rsid w:val="003F4128"/>
    <w:rsid w:val="003F5073"/>
    <w:rsid w:val="003F50DD"/>
    <w:rsid w:val="003F60EE"/>
    <w:rsid w:val="003F65C3"/>
    <w:rsid w:val="003F74D5"/>
    <w:rsid w:val="003F760E"/>
    <w:rsid w:val="004003D9"/>
    <w:rsid w:val="00400A72"/>
    <w:rsid w:val="00400DAE"/>
    <w:rsid w:val="00403108"/>
    <w:rsid w:val="004032CF"/>
    <w:rsid w:val="00404444"/>
    <w:rsid w:val="00404456"/>
    <w:rsid w:val="0040522B"/>
    <w:rsid w:val="004068CE"/>
    <w:rsid w:val="00406A71"/>
    <w:rsid w:val="004074FB"/>
    <w:rsid w:val="00407B4E"/>
    <w:rsid w:val="00407B7D"/>
    <w:rsid w:val="0041079A"/>
    <w:rsid w:val="0041096E"/>
    <w:rsid w:val="0041122E"/>
    <w:rsid w:val="00411FDA"/>
    <w:rsid w:val="00412327"/>
    <w:rsid w:val="004127EF"/>
    <w:rsid w:val="00412E2B"/>
    <w:rsid w:val="00413F7D"/>
    <w:rsid w:val="0041516B"/>
    <w:rsid w:val="00415638"/>
    <w:rsid w:val="004157C6"/>
    <w:rsid w:val="00415D71"/>
    <w:rsid w:val="00416078"/>
    <w:rsid w:val="004162E1"/>
    <w:rsid w:val="0041674B"/>
    <w:rsid w:val="00416D89"/>
    <w:rsid w:val="00416F34"/>
    <w:rsid w:val="0042082E"/>
    <w:rsid w:val="00420A0D"/>
    <w:rsid w:val="00421205"/>
    <w:rsid w:val="0042168A"/>
    <w:rsid w:val="00421E23"/>
    <w:rsid w:val="0042217A"/>
    <w:rsid w:val="00422D8D"/>
    <w:rsid w:val="004246CC"/>
    <w:rsid w:val="0042474B"/>
    <w:rsid w:val="00425456"/>
    <w:rsid w:val="00425C6C"/>
    <w:rsid w:val="00426FC9"/>
    <w:rsid w:val="0042705A"/>
    <w:rsid w:val="00427F06"/>
    <w:rsid w:val="004301D0"/>
    <w:rsid w:val="00430232"/>
    <w:rsid w:val="004306FE"/>
    <w:rsid w:val="00430ACF"/>
    <w:rsid w:val="00431544"/>
    <w:rsid w:val="00431740"/>
    <w:rsid w:val="00433004"/>
    <w:rsid w:val="00433620"/>
    <w:rsid w:val="00433DC1"/>
    <w:rsid w:val="00433F28"/>
    <w:rsid w:val="004360BF"/>
    <w:rsid w:val="004360C7"/>
    <w:rsid w:val="004377C9"/>
    <w:rsid w:val="00437EDD"/>
    <w:rsid w:val="00440E96"/>
    <w:rsid w:val="00441014"/>
    <w:rsid w:val="00441907"/>
    <w:rsid w:val="00442087"/>
    <w:rsid w:val="00442883"/>
    <w:rsid w:val="00443617"/>
    <w:rsid w:val="00443E62"/>
    <w:rsid w:val="004452A2"/>
    <w:rsid w:val="00445CE0"/>
    <w:rsid w:val="00446751"/>
    <w:rsid w:val="00446B19"/>
    <w:rsid w:val="00446B8A"/>
    <w:rsid w:val="00446E49"/>
    <w:rsid w:val="00446E87"/>
    <w:rsid w:val="00446FB1"/>
    <w:rsid w:val="0044701D"/>
    <w:rsid w:val="004476F1"/>
    <w:rsid w:val="0045266B"/>
    <w:rsid w:val="0045316F"/>
    <w:rsid w:val="00453C53"/>
    <w:rsid w:val="0045439E"/>
    <w:rsid w:val="00455438"/>
    <w:rsid w:val="004556CE"/>
    <w:rsid w:val="00455F54"/>
    <w:rsid w:val="004573E0"/>
    <w:rsid w:val="00457535"/>
    <w:rsid w:val="00460631"/>
    <w:rsid w:val="004606B4"/>
    <w:rsid w:val="00461291"/>
    <w:rsid w:val="00462BA6"/>
    <w:rsid w:val="0046330A"/>
    <w:rsid w:val="00463712"/>
    <w:rsid w:val="00464361"/>
    <w:rsid w:val="004648C2"/>
    <w:rsid w:val="0046516D"/>
    <w:rsid w:val="00465AB7"/>
    <w:rsid w:val="00465AEC"/>
    <w:rsid w:val="004660D0"/>
    <w:rsid w:val="00466313"/>
    <w:rsid w:val="00467024"/>
    <w:rsid w:val="0046730B"/>
    <w:rsid w:val="00471563"/>
    <w:rsid w:val="00472541"/>
    <w:rsid w:val="00472543"/>
    <w:rsid w:val="004730E3"/>
    <w:rsid w:val="0047366E"/>
    <w:rsid w:val="00473D88"/>
    <w:rsid w:val="00473F6A"/>
    <w:rsid w:val="0047497F"/>
    <w:rsid w:val="004763DB"/>
    <w:rsid w:val="00476507"/>
    <w:rsid w:val="0047714C"/>
    <w:rsid w:val="00477229"/>
    <w:rsid w:val="004775EB"/>
    <w:rsid w:val="00477838"/>
    <w:rsid w:val="004803F5"/>
    <w:rsid w:val="00480633"/>
    <w:rsid w:val="00480DA9"/>
    <w:rsid w:val="00480F1C"/>
    <w:rsid w:val="00481595"/>
    <w:rsid w:val="00481686"/>
    <w:rsid w:val="00481718"/>
    <w:rsid w:val="00481D36"/>
    <w:rsid w:val="00481F41"/>
    <w:rsid w:val="0048295C"/>
    <w:rsid w:val="00483386"/>
    <w:rsid w:val="004834A2"/>
    <w:rsid w:val="004835A8"/>
    <w:rsid w:val="004840A4"/>
    <w:rsid w:val="00484C52"/>
    <w:rsid w:val="0048664C"/>
    <w:rsid w:val="004877DD"/>
    <w:rsid w:val="0048785E"/>
    <w:rsid w:val="00487B3E"/>
    <w:rsid w:val="00491F3D"/>
    <w:rsid w:val="00492181"/>
    <w:rsid w:val="00492DB2"/>
    <w:rsid w:val="00493584"/>
    <w:rsid w:val="004941A2"/>
    <w:rsid w:val="00494AAF"/>
    <w:rsid w:val="00495183"/>
    <w:rsid w:val="0049583B"/>
    <w:rsid w:val="00495847"/>
    <w:rsid w:val="004959A5"/>
    <w:rsid w:val="004966A3"/>
    <w:rsid w:val="004A122E"/>
    <w:rsid w:val="004A1994"/>
    <w:rsid w:val="004A3035"/>
    <w:rsid w:val="004A35B4"/>
    <w:rsid w:val="004A3684"/>
    <w:rsid w:val="004A38F7"/>
    <w:rsid w:val="004A3A06"/>
    <w:rsid w:val="004A44DD"/>
    <w:rsid w:val="004A5007"/>
    <w:rsid w:val="004A5760"/>
    <w:rsid w:val="004A6218"/>
    <w:rsid w:val="004A6407"/>
    <w:rsid w:val="004A6873"/>
    <w:rsid w:val="004A68FD"/>
    <w:rsid w:val="004A7606"/>
    <w:rsid w:val="004A7FCB"/>
    <w:rsid w:val="004B13CE"/>
    <w:rsid w:val="004B1E5E"/>
    <w:rsid w:val="004B3396"/>
    <w:rsid w:val="004B3522"/>
    <w:rsid w:val="004B3ACF"/>
    <w:rsid w:val="004B45EC"/>
    <w:rsid w:val="004B47D2"/>
    <w:rsid w:val="004B49F0"/>
    <w:rsid w:val="004B4E83"/>
    <w:rsid w:val="004B512B"/>
    <w:rsid w:val="004B77AE"/>
    <w:rsid w:val="004B783B"/>
    <w:rsid w:val="004C117A"/>
    <w:rsid w:val="004C1607"/>
    <w:rsid w:val="004C1CC4"/>
    <w:rsid w:val="004C2E3A"/>
    <w:rsid w:val="004C3500"/>
    <w:rsid w:val="004C360E"/>
    <w:rsid w:val="004C39BE"/>
    <w:rsid w:val="004C3A04"/>
    <w:rsid w:val="004C3F2D"/>
    <w:rsid w:val="004C5229"/>
    <w:rsid w:val="004C567E"/>
    <w:rsid w:val="004C5BBC"/>
    <w:rsid w:val="004C5D29"/>
    <w:rsid w:val="004C5D82"/>
    <w:rsid w:val="004C6324"/>
    <w:rsid w:val="004C6A9A"/>
    <w:rsid w:val="004C6C03"/>
    <w:rsid w:val="004C6C23"/>
    <w:rsid w:val="004C7251"/>
    <w:rsid w:val="004D0344"/>
    <w:rsid w:val="004D13EE"/>
    <w:rsid w:val="004D1550"/>
    <w:rsid w:val="004D210F"/>
    <w:rsid w:val="004D2A2B"/>
    <w:rsid w:val="004D2B4A"/>
    <w:rsid w:val="004D305B"/>
    <w:rsid w:val="004D3168"/>
    <w:rsid w:val="004D5179"/>
    <w:rsid w:val="004D528B"/>
    <w:rsid w:val="004D5E66"/>
    <w:rsid w:val="004D7D1C"/>
    <w:rsid w:val="004D7D47"/>
    <w:rsid w:val="004E0772"/>
    <w:rsid w:val="004E1464"/>
    <w:rsid w:val="004E163C"/>
    <w:rsid w:val="004E1C5B"/>
    <w:rsid w:val="004E23CC"/>
    <w:rsid w:val="004E2AFB"/>
    <w:rsid w:val="004E3479"/>
    <w:rsid w:val="004E364D"/>
    <w:rsid w:val="004E382F"/>
    <w:rsid w:val="004E3910"/>
    <w:rsid w:val="004E394F"/>
    <w:rsid w:val="004E4805"/>
    <w:rsid w:val="004E506C"/>
    <w:rsid w:val="004E61D1"/>
    <w:rsid w:val="004E6DAC"/>
    <w:rsid w:val="004E716F"/>
    <w:rsid w:val="004F0274"/>
    <w:rsid w:val="004F15A7"/>
    <w:rsid w:val="004F1B56"/>
    <w:rsid w:val="004F218B"/>
    <w:rsid w:val="004F2C33"/>
    <w:rsid w:val="004F2D1D"/>
    <w:rsid w:val="004F3840"/>
    <w:rsid w:val="004F550A"/>
    <w:rsid w:val="004F5C2A"/>
    <w:rsid w:val="004F6EB3"/>
    <w:rsid w:val="004F71C6"/>
    <w:rsid w:val="004F7D07"/>
    <w:rsid w:val="004F7ED3"/>
    <w:rsid w:val="004F7EF0"/>
    <w:rsid w:val="0050041A"/>
    <w:rsid w:val="00501103"/>
    <w:rsid w:val="00502EB0"/>
    <w:rsid w:val="0050300C"/>
    <w:rsid w:val="005040EF"/>
    <w:rsid w:val="005041DB"/>
    <w:rsid w:val="005044F5"/>
    <w:rsid w:val="005048CD"/>
    <w:rsid w:val="005049CD"/>
    <w:rsid w:val="00505100"/>
    <w:rsid w:val="0050560A"/>
    <w:rsid w:val="0050680C"/>
    <w:rsid w:val="00506B6A"/>
    <w:rsid w:val="00506DAA"/>
    <w:rsid w:val="00507928"/>
    <w:rsid w:val="0051043B"/>
    <w:rsid w:val="00510B8A"/>
    <w:rsid w:val="00510B8F"/>
    <w:rsid w:val="00510BFC"/>
    <w:rsid w:val="00510C03"/>
    <w:rsid w:val="00511447"/>
    <w:rsid w:val="00512539"/>
    <w:rsid w:val="00512AD4"/>
    <w:rsid w:val="005138B0"/>
    <w:rsid w:val="005149D7"/>
    <w:rsid w:val="005153C9"/>
    <w:rsid w:val="00516356"/>
    <w:rsid w:val="00516950"/>
    <w:rsid w:val="00516E07"/>
    <w:rsid w:val="005204C3"/>
    <w:rsid w:val="00520D16"/>
    <w:rsid w:val="00520F1E"/>
    <w:rsid w:val="00521119"/>
    <w:rsid w:val="00521297"/>
    <w:rsid w:val="00521891"/>
    <w:rsid w:val="005225B5"/>
    <w:rsid w:val="00522F15"/>
    <w:rsid w:val="00523031"/>
    <w:rsid w:val="0052390B"/>
    <w:rsid w:val="00525188"/>
    <w:rsid w:val="0052545B"/>
    <w:rsid w:val="00525638"/>
    <w:rsid w:val="005257B3"/>
    <w:rsid w:val="0052677E"/>
    <w:rsid w:val="00526B09"/>
    <w:rsid w:val="0052716C"/>
    <w:rsid w:val="005300D7"/>
    <w:rsid w:val="005304D4"/>
    <w:rsid w:val="005305FD"/>
    <w:rsid w:val="00531001"/>
    <w:rsid w:val="0053173D"/>
    <w:rsid w:val="00531CA2"/>
    <w:rsid w:val="00532A86"/>
    <w:rsid w:val="00533EF2"/>
    <w:rsid w:val="00534564"/>
    <w:rsid w:val="005355EE"/>
    <w:rsid w:val="00535793"/>
    <w:rsid w:val="00535DF1"/>
    <w:rsid w:val="00535E69"/>
    <w:rsid w:val="00537930"/>
    <w:rsid w:val="00540197"/>
    <w:rsid w:val="00540BA7"/>
    <w:rsid w:val="00541494"/>
    <w:rsid w:val="00541B42"/>
    <w:rsid w:val="00541F28"/>
    <w:rsid w:val="00542553"/>
    <w:rsid w:val="00542603"/>
    <w:rsid w:val="00542BBA"/>
    <w:rsid w:val="00544833"/>
    <w:rsid w:val="00545AB8"/>
    <w:rsid w:val="0054735B"/>
    <w:rsid w:val="00547369"/>
    <w:rsid w:val="00547F8D"/>
    <w:rsid w:val="0055039C"/>
    <w:rsid w:val="005519AE"/>
    <w:rsid w:val="005520D5"/>
    <w:rsid w:val="0055215F"/>
    <w:rsid w:val="005522EA"/>
    <w:rsid w:val="0055280D"/>
    <w:rsid w:val="00553081"/>
    <w:rsid w:val="00553614"/>
    <w:rsid w:val="00553AC6"/>
    <w:rsid w:val="00553FEF"/>
    <w:rsid w:val="00554772"/>
    <w:rsid w:val="0055566F"/>
    <w:rsid w:val="00555B0A"/>
    <w:rsid w:val="00556658"/>
    <w:rsid w:val="0055707D"/>
    <w:rsid w:val="00557DEA"/>
    <w:rsid w:val="005607A1"/>
    <w:rsid w:val="00560A57"/>
    <w:rsid w:val="00561304"/>
    <w:rsid w:val="00561377"/>
    <w:rsid w:val="00561E4B"/>
    <w:rsid w:val="00562081"/>
    <w:rsid w:val="005628DC"/>
    <w:rsid w:val="005629BE"/>
    <w:rsid w:val="00562E13"/>
    <w:rsid w:val="00562F5F"/>
    <w:rsid w:val="00562FF3"/>
    <w:rsid w:val="00563359"/>
    <w:rsid w:val="00563844"/>
    <w:rsid w:val="005639BF"/>
    <w:rsid w:val="0056475C"/>
    <w:rsid w:val="00564989"/>
    <w:rsid w:val="00564EB2"/>
    <w:rsid w:val="0056565D"/>
    <w:rsid w:val="00566442"/>
    <w:rsid w:val="005672E8"/>
    <w:rsid w:val="005674DB"/>
    <w:rsid w:val="005678C2"/>
    <w:rsid w:val="00567F41"/>
    <w:rsid w:val="00570A8E"/>
    <w:rsid w:val="00571319"/>
    <w:rsid w:val="00571D95"/>
    <w:rsid w:val="00571EE9"/>
    <w:rsid w:val="00572100"/>
    <w:rsid w:val="00573597"/>
    <w:rsid w:val="00573A10"/>
    <w:rsid w:val="00575098"/>
    <w:rsid w:val="005751D5"/>
    <w:rsid w:val="00576BFD"/>
    <w:rsid w:val="00576F07"/>
    <w:rsid w:val="00577412"/>
    <w:rsid w:val="005776BC"/>
    <w:rsid w:val="00577FF6"/>
    <w:rsid w:val="005804B1"/>
    <w:rsid w:val="00580B61"/>
    <w:rsid w:val="00580EF7"/>
    <w:rsid w:val="005817D0"/>
    <w:rsid w:val="005823E1"/>
    <w:rsid w:val="005828F7"/>
    <w:rsid w:val="00582FC5"/>
    <w:rsid w:val="00583192"/>
    <w:rsid w:val="00583C18"/>
    <w:rsid w:val="00584173"/>
    <w:rsid w:val="005843A7"/>
    <w:rsid w:val="0058468E"/>
    <w:rsid w:val="00584CF1"/>
    <w:rsid w:val="00584E1C"/>
    <w:rsid w:val="005851A6"/>
    <w:rsid w:val="00585399"/>
    <w:rsid w:val="00585443"/>
    <w:rsid w:val="005858BE"/>
    <w:rsid w:val="00585948"/>
    <w:rsid w:val="00585E66"/>
    <w:rsid w:val="00586630"/>
    <w:rsid w:val="00586BB6"/>
    <w:rsid w:val="00587352"/>
    <w:rsid w:val="005876BB"/>
    <w:rsid w:val="00590735"/>
    <w:rsid w:val="005916A2"/>
    <w:rsid w:val="00591B05"/>
    <w:rsid w:val="00591C93"/>
    <w:rsid w:val="0059200D"/>
    <w:rsid w:val="0059253F"/>
    <w:rsid w:val="005929A7"/>
    <w:rsid w:val="00592B79"/>
    <w:rsid w:val="005939CC"/>
    <w:rsid w:val="00593E1D"/>
    <w:rsid w:val="00594589"/>
    <w:rsid w:val="00594752"/>
    <w:rsid w:val="0059512F"/>
    <w:rsid w:val="00595DC5"/>
    <w:rsid w:val="0059636C"/>
    <w:rsid w:val="005967AD"/>
    <w:rsid w:val="00596CD6"/>
    <w:rsid w:val="005970FA"/>
    <w:rsid w:val="005971AD"/>
    <w:rsid w:val="0059780E"/>
    <w:rsid w:val="005A1093"/>
    <w:rsid w:val="005A1E0E"/>
    <w:rsid w:val="005A29A3"/>
    <w:rsid w:val="005A30B1"/>
    <w:rsid w:val="005A356C"/>
    <w:rsid w:val="005A3A94"/>
    <w:rsid w:val="005A44DD"/>
    <w:rsid w:val="005A48F7"/>
    <w:rsid w:val="005A5A41"/>
    <w:rsid w:val="005A6489"/>
    <w:rsid w:val="005A6839"/>
    <w:rsid w:val="005A68F3"/>
    <w:rsid w:val="005A7A41"/>
    <w:rsid w:val="005B131E"/>
    <w:rsid w:val="005B15CE"/>
    <w:rsid w:val="005B26E5"/>
    <w:rsid w:val="005B3932"/>
    <w:rsid w:val="005B4544"/>
    <w:rsid w:val="005B540B"/>
    <w:rsid w:val="005B5F45"/>
    <w:rsid w:val="005B5F79"/>
    <w:rsid w:val="005B6EE8"/>
    <w:rsid w:val="005C0424"/>
    <w:rsid w:val="005C0D28"/>
    <w:rsid w:val="005C10E8"/>
    <w:rsid w:val="005C1288"/>
    <w:rsid w:val="005C1FB8"/>
    <w:rsid w:val="005C27C1"/>
    <w:rsid w:val="005C3B62"/>
    <w:rsid w:val="005C409A"/>
    <w:rsid w:val="005C465F"/>
    <w:rsid w:val="005C4FBF"/>
    <w:rsid w:val="005C5112"/>
    <w:rsid w:val="005C56E6"/>
    <w:rsid w:val="005C5A08"/>
    <w:rsid w:val="005C5FEB"/>
    <w:rsid w:val="005C641B"/>
    <w:rsid w:val="005C6520"/>
    <w:rsid w:val="005C66C6"/>
    <w:rsid w:val="005C6750"/>
    <w:rsid w:val="005C6D17"/>
    <w:rsid w:val="005C793B"/>
    <w:rsid w:val="005D0239"/>
    <w:rsid w:val="005D0420"/>
    <w:rsid w:val="005D0B78"/>
    <w:rsid w:val="005D1B41"/>
    <w:rsid w:val="005D1D30"/>
    <w:rsid w:val="005D1E34"/>
    <w:rsid w:val="005D2635"/>
    <w:rsid w:val="005D2A01"/>
    <w:rsid w:val="005D3394"/>
    <w:rsid w:val="005D33A1"/>
    <w:rsid w:val="005D397C"/>
    <w:rsid w:val="005D3B5C"/>
    <w:rsid w:val="005D3FC5"/>
    <w:rsid w:val="005D459E"/>
    <w:rsid w:val="005D4B76"/>
    <w:rsid w:val="005D54D3"/>
    <w:rsid w:val="005D5729"/>
    <w:rsid w:val="005D5786"/>
    <w:rsid w:val="005D5C00"/>
    <w:rsid w:val="005D6840"/>
    <w:rsid w:val="005D6AA7"/>
    <w:rsid w:val="005D71E7"/>
    <w:rsid w:val="005D722B"/>
    <w:rsid w:val="005D73E2"/>
    <w:rsid w:val="005D7EB7"/>
    <w:rsid w:val="005E0261"/>
    <w:rsid w:val="005E03A0"/>
    <w:rsid w:val="005E05FF"/>
    <w:rsid w:val="005E0CD9"/>
    <w:rsid w:val="005E1CCE"/>
    <w:rsid w:val="005E1F76"/>
    <w:rsid w:val="005E2B24"/>
    <w:rsid w:val="005E2C95"/>
    <w:rsid w:val="005E2D73"/>
    <w:rsid w:val="005E32A7"/>
    <w:rsid w:val="005E3502"/>
    <w:rsid w:val="005E3F2A"/>
    <w:rsid w:val="005E3F7D"/>
    <w:rsid w:val="005E3F80"/>
    <w:rsid w:val="005E41EF"/>
    <w:rsid w:val="005E437C"/>
    <w:rsid w:val="005E472D"/>
    <w:rsid w:val="005E5031"/>
    <w:rsid w:val="005E5E9D"/>
    <w:rsid w:val="005E6179"/>
    <w:rsid w:val="005E6858"/>
    <w:rsid w:val="005F1791"/>
    <w:rsid w:val="005F1B4C"/>
    <w:rsid w:val="005F3A36"/>
    <w:rsid w:val="005F4655"/>
    <w:rsid w:val="005F4734"/>
    <w:rsid w:val="005F4D02"/>
    <w:rsid w:val="005F4E99"/>
    <w:rsid w:val="005F50C9"/>
    <w:rsid w:val="005F5407"/>
    <w:rsid w:val="005F5F20"/>
    <w:rsid w:val="005F5FF2"/>
    <w:rsid w:val="005F7103"/>
    <w:rsid w:val="005F7971"/>
    <w:rsid w:val="005F7B1A"/>
    <w:rsid w:val="005F7B32"/>
    <w:rsid w:val="00600243"/>
    <w:rsid w:val="006002DE"/>
    <w:rsid w:val="0060053A"/>
    <w:rsid w:val="006009C0"/>
    <w:rsid w:val="00600E56"/>
    <w:rsid w:val="006012BA"/>
    <w:rsid w:val="006013BC"/>
    <w:rsid w:val="00601560"/>
    <w:rsid w:val="0060281D"/>
    <w:rsid w:val="00602D87"/>
    <w:rsid w:val="0060312C"/>
    <w:rsid w:val="0060346C"/>
    <w:rsid w:val="00605213"/>
    <w:rsid w:val="00605258"/>
    <w:rsid w:val="00605D8C"/>
    <w:rsid w:val="00605F57"/>
    <w:rsid w:val="0060651D"/>
    <w:rsid w:val="006068BF"/>
    <w:rsid w:val="00607144"/>
    <w:rsid w:val="00607680"/>
    <w:rsid w:val="006077F7"/>
    <w:rsid w:val="00607F0C"/>
    <w:rsid w:val="00610401"/>
    <w:rsid w:val="006122EB"/>
    <w:rsid w:val="0061260D"/>
    <w:rsid w:val="00612812"/>
    <w:rsid w:val="00613940"/>
    <w:rsid w:val="00614447"/>
    <w:rsid w:val="00615747"/>
    <w:rsid w:val="00616C03"/>
    <w:rsid w:val="0061720F"/>
    <w:rsid w:val="00617D3E"/>
    <w:rsid w:val="006205A9"/>
    <w:rsid w:val="006212C8"/>
    <w:rsid w:val="00622053"/>
    <w:rsid w:val="00622BAC"/>
    <w:rsid w:val="00622BE7"/>
    <w:rsid w:val="00622DB9"/>
    <w:rsid w:val="00623381"/>
    <w:rsid w:val="00623DC9"/>
    <w:rsid w:val="0062400B"/>
    <w:rsid w:val="0062424C"/>
    <w:rsid w:val="00624387"/>
    <w:rsid w:val="006243DA"/>
    <w:rsid w:val="006252C7"/>
    <w:rsid w:val="006253B4"/>
    <w:rsid w:val="00625B95"/>
    <w:rsid w:val="006260AE"/>
    <w:rsid w:val="00626765"/>
    <w:rsid w:val="00626985"/>
    <w:rsid w:val="00626C1E"/>
    <w:rsid w:val="00627FE6"/>
    <w:rsid w:val="006300B2"/>
    <w:rsid w:val="00630158"/>
    <w:rsid w:val="00630F0F"/>
    <w:rsid w:val="006311F5"/>
    <w:rsid w:val="0063141A"/>
    <w:rsid w:val="00632664"/>
    <w:rsid w:val="006328BD"/>
    <w:rsid w:val="006331C5"/>
    <w:rsid w:val="0063393E"/>
    <w:rsid w:val="00634D1E"/>
    <w:rsid w:val="00634EB5"/>
    <w:rsid w:val="00635D74"/>
    <w:rsid w:val="00636076"/>
    <w:rsid w:val="00636559"/>
    <w:rsid w:val="00636CB5"/>
    <w:rsid w:val="00640869"/>
    <w:rsid w:val="00640D1C"/>
    <w:rsid w:val="00641496"/>
    <w:rsid w:val="00642532"/>
    <w:rsid w:val="006429E7"/>
    <w:rsid w:val="00642A79"/>
    <w:rsid w:val="00642B96"/>
    <w:rsid w:val="0064385A"/>
    <w:rsid w:val="00643F60"/>
    <w:rsid w:val="00644017"/>
    <w:rsid w:val="006449CE"/>
    <w:rsid w:val="0064547F"/>
    <w:rsid w:val="00645769"/>
    <w:rsid w:val="00645A09"/>
    <w:rsid w:val="00645F62"/>
    <w:rsid w:val="00646917"/>
    <w:rsid w:val="0065075B"/>
    <w:rsid w:val="00650B5F"/>
    <w:rsid w:val="00651D96"/>
    <w:rsid w:val="00652AEA"/>
    <w:rsid w:val="00652B05"/>
    <w:rsid w:val="00652D08"/>
    <w:rsid w:val="0065321C"/>
    <w:rsid w:val="006532F8"/>
    <w:rsid w:val="00654B55"/>
    <w:rsid w:val="006556D4"/>
    <w:rsid w:val="006559AC"/>
    <w:rsid w:val="00655CD8"/>
    <w:rsid w:val="006567C9"/>
    <w:rsid w:val="0065733C"/>
    <w:rsid w:val="006574AD"/>
    <w:rsid w:val="00657518"/>
    <w:rsid w:val="00660C79"/>
    <w:rsid w:val="0066328D"/>
    <w:rsid w:val="006633C7"/>
    <w:rsid w:val="00663406"/>
    <w:rsid w:val="006635CE"/>
    <w:rsid w:val="006638B5"/>
    <w:rsid w:val="0066455D"/>
    <w:rsid w:val="00664A92"/>
    <w:rsid w:val="00664F71"/>
    <w:rsid w:val="00665072"/>
    <w:rsid w:val="00665137"/>
    <w:rsid w:val="006661D7"/>
    <w:rsid w:val="00666293"/>
    <w:rsid w:val="00666336"/>
    <w:rsid w:val="00666395"/>
    <w:rsid w:val="00667005"/>
    <w:rsid w:val="006675CA"/>
    <w:rsid w:val="00670074"/>
    <w:rsid w:val="0067061C"/>
    <w:rsid w:val="006718FA"/>
    <w:rsid w:val="00671F87"/>
    <w:rsid w:val="006725BA"/>
    <w:rsid w:val="00672AA9"/>
    <w:rsid w:val="006735FA"/>
    <w:rsid w:val="00673A9E"/>
    <w:rsid w:val="00673CD3"/>
    <w:rsid w:val="00673ECB"/>
    <w:rsid w:val="00674751"/>
    <w:rsid w:val="006749E2"/>
    <w:rsid w:val="00674D34"/>
    <w:rsid w:val="006755CF"/>
    <w:rsid w:val="00675B9D"/>
    <w:rsid w:val="00675EFB"/>
    <w:rsid w:val="0067639E"/>
    <w:rsid w:val="0067663F"/>
    <w:rsid w:val="00676964"/>
    <w:rsid w:val="0067737B"/>
    <w:rsid w:val="00677AAE"/>
    <w:rsid w:val="00677CC8"/>
    <w:rsid w:val="006804CD"/>
    <w:rsid w:val="00680A69"/>
    <w:rsid w:val="00680B67"/>
    <w:rsid w:val="00680FCC"/>
    <w:rsid w:val="006811C7"/>
    <w:rsid w:val="006823DC"/>
    <w:rsid w:val="006826CA"/>
    <w:rsid w:val="00682A6D"/>
    <w:rsid w:val="00682F14"/>
    <w:rsid w:val="00682FEE"/>
    <w:rsid w:val="006836BB"/>
    <w:rsid w:val="006845F9"/>
    <w:rsid w:val="006848AA"/>
    <w:rsid w:val="00684A35"/>
    <w:rsid w:val="00685F9D"/>
    <w:rsid w:val="0068712A"/>
    <w:rsid w:val="00687583"/>
    <w:rsid w:val="00687A31"/>
    <w:rsid w:val="00687C4F"/>
    <w:rsid w:val="00687DB3"/>
    <w:rsid w:val="00690234"/>
    <w:rsid w:val="00691555"/>
    <w:rsid w:val="00691798"/>
    <w:rsid w:val="006918D8"/>
    <w:rsid w:val="00692090"/>
    <w:rsid w:val="006934FD"/>
    <w:rsid w:val="00694038"/>
    <w:rsid w:val="0069472E"/>
    <w:rsid w:val="00694B09"/>
    <w:rsid w:val="0069579A"/>
    <w:rsid w:val="00695F36"/>
    <w:rsid w:val="00696533"/>
    <w:rsid w:val="006966E9"/>
    <w:rsid w:val="00697119"/>
    <w:rsid w:val="0069717C"/>
    <w:rsid w:val="006971CC"/>
    <w:rsid w:val="006A020A"/>
    <w:rsid w:val="006A0232"/>
    <w:rsid w:val="006A0638"/>
    <w:rsid w:val="006A06A1"/>
    <w:rsid w:val="006A06CA"/>
    <w:rsid w:val="006A0A37"/>
    <w:rsid w:val="006A1234"/>
    <w:rsid w:val="006A1AE7"/>
    <w:rsid w:val="006A24D9"/>
    <w:rsid w:val="006A4AA7"/>
    <w:rsid w:val="006A4F9B"/>
    <w:rsid w:val="006A5298"/>
    <w:rsid w:val="006A6367"/>
    <w:rsid w:val="006A7350"/>
    <w:rsid w:val="006A78DA"/>
    <w:rsid w:val="006A7AC9"/>
    <w:rsid w:val="006A7ED2"/>
    <w:rsid w:val="006B0E49"/>
    <w:rsid w:val="006B0EB1"/>
    <w:rsid w:val="006B1581"/>
    <w:rsid w:val="006B1613"/>
    <w:rsid w:val="006B1CE9"/>
    <w:rsid w:val="006B2365"/>
    <w:rsid w:val="006B354A"/>
    <w:rsid w:val="006B37BC"/>
    <w:rsid w:val="006B498C"/>
    <w:rsid w:val="006B546D"/>
    <w:rsid w:val="006B581E"/>
    <w:rsid w:val="006B641B"/>
    <w:rsid w:val="006B713D"/>
    <w:rsid w:val="006C03A9"/>
    <w:rsid w:val="006C0594"/>
    <w:rsid w:val="006C13D2"/>
    <w:rsid w:val="006C1402"/>
    <w:rsid w:val="006C1631"/>
    <w:rsid w:val="006C1C42"/>
    <w:rsid w:val="006C1CE7"/>
    <w:rsid w:val="006C1EC6"/>
    <w:rsid w:val="006C215D"/>
    <w:rsid w:val="006C35C7"/>
    <w:rsid w:val="006C3869"/>
    <w:rsid w:val="006C43E5"/>
    <w:rsid w:val="006C6328"/>
    <w:rsid w:val="006C6AC3"/>
    <w:rsid w:val="006C6C20"/>
    <w:rsid w:val="006C6E1E"/>
    <w:rsid w:val="006C7826"/>
    <w:rsid w:val="006D072F"/>
    <w:rsid w:val="006D091C"/>
    <w:rsid w:val="006D0B0B"/>
    <w:rsid w:val="006D1360"/>
    <w:rsid w:val="006D262A"/>
    <w:rsid w:val="006D2EC5"/>
    <w:rsid w:val="006D3680"/>
    <w:rsid w:val="006D3C18"/>
    <w:rsid w:val="006D5B18"/>
    <w:rsid w:val="006D5E60"/>
    <w:rsid w:val="006D61C9"/>
    <w:rsid w:val="006D690E"/>
    <w:rsid w:val="006E067E"/>
    <w:rsid w:val="006E0756"/>
    <w:rsid w:val="006E0937"/>
    <w:rsid w:val="006E1289"/>
    <w:rsid w:val="006E12D7"/>
    <w:rsid w:val="006E1789"/>
    <w:rsid w:val="006E1BE4"/>
    <w:rsid w:val="006E22CC"/>
    <w:rsid w:val="006E2EBD"/>
    <w:rsid w:val="006E3376"/>
    <w:rsid w:val="006E38CC"/>
    <w:rsid w:val="006E4CCA"/>
    <w:rsid w:val="006E50EC"/>
    <w:rsid w:val="006E5163"/>
    <w:rsid w:val="006E5357"/>
    <w:rsid w:val="006E63E6"/>
    <w:rsid w:val="006E642A"/>
    <w:rsid w:val="006E6D83"/>
    <w:rsid w:val="006E70E9"/>
    <w:rsid w:val="006E7171"/>
    <w:rsid w:val="006E773B"/>
    <w:rsid w:val="006E7F47"/>
    <w:rsid w:val="006F0260"/>
    <w:rsid w:val="006F0603"/>
    <w:rsid w:val="006F0863"/>
    <w:rsid w:val="006F0C52"/>
    <w:rsid w:val="006F1101"/>
    <w:rsid w:val="006F1E3F"/>
    <w:rsid w:val="006F20BF"/>
    <w:rsid w:val="006F2E0A"/>
    <w:rsid w:val="006F451D"/>
    <w:rsid w:val="006F4A1C"/>
    <w:rsid w:val="006F4FD6"/>
    <w:rsid w:val="006F521C"/>
    <w:rsid w:val="006F563C"/>
    <w:rsid w:val="006F65E6"/>
    <w:rsid w:val="006F69F6"/>
    <w:rsid w:val="00700F7D"/>
    <w:rsid w:val="0070106C"/>
    <w:rsid w:val="007014C3"/>
    <w:rsid w:val="00701B51"/>
    <w:rsid w:val="00701FD9"/>
    <w:rsid w:val="007022E9"/>
    <w:rsid w:val="007033AC"/>
    <w:rsid w:val="00704CBE"/>
    <w:rsid w:val="00704F5C"/>
    <w:rsid w:val="00705153"/>
    <w:rsid w:val="00706CE0"/>
    <w:rsid w:val="00710E89"/>
    <w:rsid w:val="00711185"/>
    <w:rsid w:val="0071141C"/>
    <w:rsid w:val="007115F4"/>
    <w:rsid w:val="007121B7"/>
    <w:rsid w:val="00712251"/>
    <w:rsid w:val="00712312"/>
    <w:rsid w:val="0071257C"/>
    <w:rsid w:val="00712C05"/>
    <w:rsid w:val="00713025"/>
    <w:rsid w:val="00713CD0"/>
    <w:rsid w:val="00714860"/>
    <w:rsid w:val="007148DF"/>
    <w:rsid w:val="00714B34"/>
    <w:rsid w:val="00715A88"/>
    <w:rsid w:val="00715C41"/>
    <w:rsid w:val="0071706D"/>
    <w:rsid w:val="00717525"/>
    <w:rsid w:val="00717D07"/>
    <w:rsid w:val="007205DC"/>
    <w:rsid w:val="00720979"/>
    <w:rsid w:val="00720A41"/>
    <w:rsid w:val="00721CA0"/>
    <w:rsid w:val="00722023"/>
    <w:rsid w:val="00722757"/>
    <w:rsid w:val="0072279D"/>
    <w:rsid w:val="00724122"/>
    <w:rsid w:val="007244F6"/>
    <w:rsid w:val="00724B33"/>
    <w:rsid w:val="00724E22"/>
    <w:rsid w:val="007263E6"/>
    <w:rsid w:val="00726B39"/>
    <w:rsid w:val="00726E5C"/>
    <w:rsid w:val="00727BC3"/>
    <w:rsid w:val="00730E0D"/>
    <w:rsid w:val="007310BA"/>
    <w:rsid w:val="0073198F"/>
    <w:rsid w:val="00731C61"/>
    <w:rsid w:val="0073247A"/>
    <w:rsid w:val="007329C1"/>
    <w:rsid w:val="00732E34"/>
    <w:rsid w:val="00732EA4"/>
    <w:rsid w:val="00733672"/>
    <w:rsid w:val="007339C5"/>
    <w:rsid w:val="00734BC7"/>
    <w:rsid w:val="00735752"/>
    <w:rsid w:val="00735A42"/>
    <w:rsid w:val="00735FFB"/>
    <w:rsid w:val="00736932"/>
    <w:rsid w:val="00736D99"/>
    <w:rsid w:val="00736FD9"/>
    <w:rsid w:val="007403BC"/>
    <w:rsid w:val="00740B70"/>
    <w:rsid w:val="00740DFE"/>
    <w:rsid w:val="007410AB"/>
    <w:rsid w:val="00741D36"/>
    <w:rsid w:val="00741E77"/>
    <w:rsid w:val="0074234E"/>
    <w:rsid w:val="00744838"/>
    <w:rsid w:val="00745780"/>
    <w:rsid w:val="0074601C"/>
    <w:rsid w:val="00746DD0"/>
    <w:rsid w:val="0074758D"/>
    <w:rsid w:val="00751DDE"/>
    <w:rsid w:val="00751FBA"/>
    <w:rsid w:val="007526D0"/>
    <w:rsid w:val="00753656"/>
    <w:rsid w:val="00753D97"/>
    <w:rsid w:val="00754794"/>
    <w:rsid w:val="00754F3F"/>
    <w:rsid w:val="007551E3"/>
    <w:rsid w:val="00755ACB"/>
    <w:rsid w:val="00755CE3"/>
    <w:rsid w:val="0075709D"/>
    <w:rsid w:val="007602A9"/>
    <w:rsid w:val="0076032A"/>
    <w:rsid w:val="007606E4"/>
    <w:rsid w:val="0076137D"/>
    <w:rsid w:val="00761D10"/>
    <w:rsid w:val="007630A0"/>
    <w:rsid w:val="0076327E"/>
    <w:rsid w:val="007634E3"/>
    <w:rsid w:val="0076374A"/>
    <w:rsid w:val="00764052"/>
    <w:rsid w:val="00764170"/>
    <w:rsid w:val="00764877"/>
    <w:rsid w:val="007661F8"/>
    <w:rsid w:val="0076621B"/>
    <w:rsid w:val="00766C1C"/>
    <w:rsid w:val="007672AA"/>
    <w:rsid w:val="007675A6"/>
    <w:rsid w:val="007707FA"/>
    <w:rsid w:val="0077133D"/>
    <w:rsid w:val="0077189D"/>
    <w:rsid w:val="007720E4"/>
    <w:rsid w:val="007728AB"/>
    <w:rsid w:val="00772B04"/>
    <w:rsid w:val="007738F4"/>
    <w:rsid w:val="00774BE5"/>
    <w:rsid w:val="0077507A"/>
    <w:rsid w:val="00775330"/>
    <w:rsid w:val="00775DCC"/>
    <w:rsid w:val="00776748"/>
    <w:rsid w:val="00776DA7"/>
    <w:rsid w:val="00777411"/>
    <w:rsid w:val="00780347"/>
    <w:rsid w:val="00780953"/>
    <w:rsid w:val="00780FC9"/>
    <w:rsid w:val="00781366"/>
    <w:rsid w:val="007819E4"/>
    <w:rsid w:val="007822F1"/>
    <w:rsid w:val="00782B7F"/>
    <w:rsid w:val="00782BFC"/>
    <w:rsid w:val="00782D53"/>
    <w:rsid w:val="00782F27"/>
    <w:rsid w:val="007830CB"/>
    <w:rsid w:val="007835D2"/>
    <w:rsid w:val="0078387B"/>
    <w:rsid w:val="00783BD7"/>
    <w:rsid w:val="00783BEE"/>
    <w:rsid w:val="007844B7"/>
    <w:rsid w:val="0078455B"/>
    <w:rsid w:val="0078479F"/>
    <w:rsid w:val="00784BAF"/>
    <w:rsid w:val="00784BF8"/>
    <w:rsid w:val="00785CA2"/>
    <w:rsid w:val="00785E5B"/>
    <w:rsid w:val="00785F18"/>
    <w:rsid w:val="00786AC1"/>
    <w:rsid w:val="00786AE8"/>
    <w:rsid w:val="007870BC"/>
    <w:rsid w:val="00787921"/>
    <w:rsid w:val="007919FC"/>
    <w:rsid w:val="00791B88"/>
    <w:rsid w:val="00791C33"/>
    <w:rsid w:val="00792C09"/>
    <w:rsid w:val="00792F2E"/>
    <w:rsid w:val="00793247"/>
    <w:rsid w:val="00793A0B"/>
    <w:rsid w:val="00793ED7"/>
    <w:rsid w:val="00793F45"/>
    <w:rsid w:val="007948E2"/>
    <w:rsid w:val="00795149"/>
    <w:rsid w:val="007954D9"/>
    <w:rsid w:val="007954EE"/>
    <w:rsid w:val="007955D5"/>
    <w:rsid w:val="00795833"/>
    <w:rsid w:val="007964D9"/>
    <w:rsid w:val="00796685"/>
    <w:rsid w:val="007975EC"/>
    <w:rsid w:val="00797768"/>
    <w:rsid w:val="007A09E5"/>
    <w:rsid w:val="007A0D56"/>
    <w:rsid w:val="007A1398"/>
    <w:rsid w:val="007A18F0"/>
    <w:rsid w:val="007A271B"/>
    <w:rsid w:val="007A2D2A"/>
    <w:rsid w:val="007A3988"/>
    <w:rsid w:val="007A3A00"/>
    <w:rsid w:val="007A3F59"/>
    <w:rsid w:val="007A44A0"/>
    <w:rsid w:val="007A48E2"/>
    <w:rsid w:val="007A58A2"/>
    <w:rsid w:val="007A5BF3"/>
    <w:rsid w:val="007A5C0D"/>
    <w:rsid w:val="007A64C8"/>
    <w:rsid w:val="007A6936"/>
    <w:rsid w:val="007A7410"/>
    <w:rsid w:val="007A7773"/>
    <w:rsid w:val="007B08FB"/>
    <w:rsid w:val="007B15A0"/>
    <w:rsid w:val="007B30F2"/>
    <w:rsid w:val="007B5A2B"/>
    <w:rsid w:val="007B5A5D"/>
    <w:rsid w:val="007B6750"/>
    <w:rsid w:val="007B6862"/>
    <w:rsid w:val="007B6F45"/>
    <w:rsid w:val="007B7AE8"/>
    <w:rsid w:val="007B7F66"/>
    <w:rsid w:val="007C08D1"/>
    <w:rsid w:val="007C0E7F"/>
    <w:rsid w:val="007C16D2"/>
    <w:rsid w:val="007C280A"/>
    <w:rsid w:val="007C28DD"/>
    <w:rsid w:val="007C371F"/>
    <w:rsid w:val="007C3C9F"/>
    <w:rsid w:val="007C484B"/>
    <w:rsid w:val="007C4BC6"/>
    <w:rsid w:val="007C4FBD"/>
    <w:rsid w:val="007C6BCA"/>
    <w:rsid w:val="007C6CD7"/>
    <w:rsid w:val="007C7DDE"/>
    <w:rsid w:val="007D0971"/>
    <w:rsid w:val="007D1CC5"/>
    <w:rsid w:val="007D1E37"/>
    <w:rsid w:val="007D231B"/>
    <w:rsid w:val="007D265F"/>
    <w:rsid w:val="007D2A1B"/>
    <w:rsid w:val="007D3A84"/>
    <w:rsid w:val="007D3B9A"/>
    <w:rsid w:val="007D4852"/>
    <w:rsid w:val="007D48D9"/>
    <w:rsid w:val="007D4D1A"/>
    <w:rsid w:val="007D62BC"/>
    <w:rsid w:val="007D63EC"/>
    <w:rsid w:val="007D6D8A"/>
    <w:rsid w:val="007D6F8C"/>
    <w:rsid w:val="007D761D"/>
    <w:rsid w:val="007D7775"/>
    <w:rsid w:val="007E0478"/>
    <w:rsid w:val="007E12BC"/>
    <w:rsid w:val="007E15B9"/>
    <w:rsid w:val="007E1A4C"/>
    <w:rsid w:val="007E1E2B"/>
    <w:rsid w:val="007E32A0"/>
    <w:rsid w:val="007E4E06"/>
    <w:rsid w:val="007E5307"/>
    <w:rsid w:val="007E5326"/>
    <w:rsid w:val="007E54C5"/>
    <w:rsid w:val="007E65A4"/>
    <w:rsid w:val="007E68EB"/>
    <w:rsid w:val="007E6D3B"/>
    <w:rsid w:val="007E74DB"/>
    <w:rsid w:val="007E77EE"/>
    <w:rsid w:val="007F021E"/>
    <w:rsid w:val="007F0514"/>
    <w:rsid w:val="007F0635"/>
    <w:rsid w:val="007F109C"/>
    <w:rsid w:val="007F1E73"/>
    <w:rsid w:val="007F23BF"/>
    <w:rsid w:val="007F2836"/>
    <w:rsid w:val="007F3E62"/>
    <w:rsid w:val="007F43DE"/>
    <w:rsid w:val="007F4D36"/>
    <w:rsid w:val="007F56F5"/>
    <w:rsid w:val="007F680E"/>
    <w:rsid w:val="007F682D"/>
    <w:rsid w:val="007F6BC5"/>
    <w:rsid w:val="007F7B30"/>
    <w:rsid w:val="007F7FC0"/>
    <w:rsid w:val="00800774"/>
    <w:rsid w:val="00800999"/>
    <w:rsid w:val="0080126F"/>
    <w:rsid w:val="0080160A"/>
    <w:rsid w:val="00801CC3"/>
    <w:rsid w:val="00801E87"/>
    <w:rsid w:val="00802271"/>
    <w:rsid w:val="00803618"/>
    <w:rsid w:val="008037C6"/>
    <w:rsid w:val="00803BC1"/>
    <w:rsid w:val="00803DFE"/>
    <w:rsid w:val="00804132"/>
    <w:rsid w:val="008042E2"/>
    <w:rsid w:val="0080467F"/>
    <w:rsid w:val="00804D9D"/>
    <w:rsid w:val="00805544"/>
    <w:rsid w:val="00805BD5"/>
    <w:rsid w:val="00806D6D"/>
    <w:rsid w:val="0080717D"/>
    <w:rsid w:val="00807AA6"/>
    <w:rsid w:val="00807D6C"/>
    <w:rsid w:val="008108D4"/>
    <w:rsid w:val="00810D47"/>
    <w:rsid w:val="00810F85"/>
    <w:rsid w:val="00811D94"/>
    <w:rsid w:val="00811EEB"/>
    <w:rsid w:val="0081334F"/>
    <w:rsid w:val="00813681"/>
    <w:rsid w:val="0081526D"/>
    <w:rsid w:val="0081584C"/>
    <w:rsid w:val="0081765A"/>
    <w:rsid w:val="00817A0B"/>
    <w:rsid w:val="00820293"/>
    <w:rsid w:val="00820AA9"/>
    <w:rsid w:val="008212B6"/>
    <w:rsid w:val="008229B1"/>
    <w:rsid w:val="00823ECE"/>
    <w:rsid w:val="00823EE7"/>
    <w:rsid w:val="0082424F"/>
    <w:rsid w:val="008247E6"/>
    <w:rsid w:val="00824827"/>
    <w:rsid w:val="00824C79"/>
    <w:rsid w:val="00825A68"/>
    <w:rsid w:val="00825ACA"/>
    <w:rsid w:val="00825C6C"/>
    <w:rsid w:val="008267D7"/>
    <w:rsid w:val="008276DB"/>
    <w:rsid w:val="00827C3B"/>
    <w:rsid w:val="00827C67"/>
    <w:rsid w:val="00830DE2"/>
    <w:rsid w:val="00831041"/>
    <w:rsid w:val="008314AE"/>
    <w:rsid w:val="008326F7"/>
    <w:rsid w:val="00832ACB"/>
    <w:rsid w:val="00832D94"/>
    <w:rsid w:val="00832E70"/>
    <w:rsid w:val="00833635"/>
    <w:rsid w:val="0083364B"/>
    <w:rsid w:val="00833FAC"/>
    <w:rsid w:val="008342A4"/>
    <w:rsid w:val="00834694"/>
    <w:rsid w:val="00834A70"/>
    <w:rsid w:val="00834CAE"/>
    <w:rsid w:val="00835120"/>
    <w:rsid w:val="0083651B"/>
    <w:rsid w:val="008365DA"/>
    <w:rsid w:val="0083663B"/>
    <w:rsid w:val="00836CB0"/>
    <w:rsid w:val="008374B8"/>
    <w:rsid w:val="008400AF"/>
    <w:rsid w:val="00840A7E"/>
    <w:rsid w:val="00840A9A"/>
    <w:rsid w:val="0084101F"/>
    <w:rsid w:val="00841435"/>
    <w:rsid w:val="008415F1"/>
    <w:rsid w:val="00842325"/>
    <w:rsid w:val="0084239F"/>
    <w:rsid w:val="008428B2"/>
    <w:rsid w:val="008429BD"/>
    <w:rsid w:val="00842D59"/>
    <w:rsid w:val="008432E7"/>
    <w:rsid w:val="008437B2"/>
    <w:rsid w:val="00843D13"/>
    <w:rsid w:val="00844145"/>
    <w:rsid w:val="00844231"/>
    <w:rsid w:val="008444FF"/>
    <w:rsid w:val="00844724"/>
    <w:rsid w:val="00844AA2"/>
    <w:rsid w:val="00845AE7"/>
    <w:rsid w:val="00846F53"/>
    <w:rsid w:val="0085018E"/>
    <w:rsid w:val="00851197"/>
    <w:rsid w:val="008513C1"/>
    <w:rsid w:val="0085166C"/>
    <w:rsid w:val="008519C9"/>
    <w:rsid w:val="0085271E"/>
    <w:rsid w:val="008531A4"/>
    <w:rsid w:val="008534EE"/>
    <w:rsid w:val="00853719"/>
    <w:rsid w:val="00853E62"/>
    <w:rsid w:val="0085425F"/>
    <w:rsid w:val="008550AF"/>
    <w:rsid w:val="008551DC"/>
    <w:rsid w:val="00855B72"/>
    <w:rsid w:val="00856CC7"/>
    <w:rsid w:val="00857B3C"/>
    <w:rsid w:val="00861796"/>
    <w:rsid w:val="008619E1"/>
    <w:rsid w:val="0086294F"/>
    <w:rsid w:val="008633DF"/>
    <w:rsid w:val="00864282"/>
    <w:rsid w:val="008650A9"/>
    <w:rsid w:val="00866058"/>
    <w:rsid w:val="0086609D"/>
    <w:rsid w:val="0086675A"/>
    <w:rsid w:val="00866E01"/>
    <w:rsid w:val="00867FB0"/>
    <w:rsid w:val="00871435"/>
    <w:rsid w:val="00871D05"/>
    <w:rsid w:val="00872676"/>
    <w:rsid w:val="00872976"/>
    <w:rsid w:val="00873A04"/>
    <w:rsid w:val="00873F1C"/>
    <w:rsid w:val="008745FF"/>
    <w:rsid w:val="008748F5"/>
    <w:rsid w:val="0087529F"/>
    <w:rsid w:val="00875AA6"/>
    <w:rsid w:val="00875BCC"/>
    <w:rsid w:val="00876899"/>
    <w:rsid w:val="00876919"/>
    <w:rsid w:val="00876CD0"/>
    <w:rsid w:val="00876EEA"/>
    <w:rsid w:val="00877981"/>
    <w:rsid w:val="00877C1D"/>
    <w:rsid w:val="00880838"/>
    <w:rsid w:val="008809F7"/>
    <w:rsid w:val="00880CEE"/>
    <w:rsid w:val="0088135D"/>
    <w:rsid w:val="00881CBE"/>
    <w:rsid w:val="00881E53"/>
    <w:rsid w:val="00882059"/>
    <w:rsid w:val="00882AF0"/>
    <w:rsid w:val="00882E3A"/>
    <w:rsid w:val="008830E6"/>
    <w:rsid w:val="008832BE"/>
    <w:rsid w:val="00883701"/>
    <w:rsid w:val="008842A3"/>
    <w:rsid w:val="008843B7"/>
    <w:rsid w:val="0088456B"/>
    <w:rsid w:val="00884CE0"/>
    <w:rsid w:val="00885434"/>
    <w:rsid w:val="008854ED"/>
    <w:rsid w:val="008857BC"/>
    <w:rsid w:val="00886095"/>
    <w:rsid w:val="008868DE"/>
    <w:rsid w:val="00887001"/>
    <w:rsid w:val="00887063"/>
    <w:rsid w:val="00890415"/>
    <w:rsid w:val="00890AF9"/>
    <w:rsid w:val="00891652"/>
    <w:rsid w:val="00892CE7"/>
    <w:rsid w:val="00893CE2"/>
    <w:rsid w:val="00893E2E"/>
    <w:rsid w:val="00893EA3"/>
    <w:rsid w:val="00894151"/>
    <w:rsid w:val="00894656"/>
    <w:rsid w:val="0089550A"/>
    <w:rsid w:val="0089611A"/>
    <w:rsid w:val="0089784C"/>
    <w:rsid w:val="008A0615"/>
    <w:rsid w:val="008A0769"/>
    <w:rsid w:val="008A0D55"/>
    <w:rsid w:val="008A1654"/>
    <w:rsid w:val="008A1A54"/>
    <w:rsid w:val="008A1BC6"/>
    <w:rsid w:val="008A203A"/>
    <w:rsid w:val="008A25CC"/>
    <w:rsid w:val="008A2C33"/>
    <w:rsid w:val="008A4005"/>
    <w:rsid w:val="008A5619"/>
    <w:rsid w:val="008A5B0D"/>
    <w:rsid w:val="008A67B6"/>
    <w:rsid w:val="008A6C24"/>
    <w:rsid w:val="008A7196"/>
    <w:rsid w:val="008A770E"/>
    <w:rsid w:val="008A7EB7"/>
    <w:rsid w:val="008B0174"/>
    <w:rsid w:val="008B0365"/>
    <w:rsid w:val="008B0794"/>
    <w:rsid w:val="008B0EBA"/>
    <w:rsid w:val="008B0F06"/>
    <w:rsid w:val="008B0FB2"/>
    <w:rsid w:val="008B18BE"/>
    <w:rsid w:val="008B19FE"/>
    <w:rsid w:val="008B215B"/>
    <w:rsid w:val="008B2184"/>
    <w:rsid w:val="008B227C"/>
    <w:rsid w:val="008B2576"/>
    <w:rsid w:val="008B2630"/>
    <w:rsid w:val="008B38B9"/>
    <w:rsid w:val="008B3D3B"/>
    <w:rsid w:val="008B3D7F"/>
    <w:rsid w:val="008B3E77"/>
    <w:rsid w:val="008B3F7B"/>
    <w:rsid w:val="008B4A4B"/>
    <w:rsid w:val="008B4B03"/>
    <w:rsid w:val="008B4D04"/>
    <w:rsid w:val="008B4F5A"/>
    <w:rsid w:val="008B55F9"/>
    <w:rsid w:val="008B6AD0"/>
    <w:rsid w:val="008C01F6"/>
    <w:rsid w:val="008C1250"/>
    <w:rsid w:val="008C14D8"/>
    <w:rsid w:val="008C182D"/>
    <w:rsid w:val="008C18D6"/>
    <w:rsid w:val="008C1A14"/>
    <w:rsid w:val="008C352C"/>
    <w:rsid w:val="008C36B9"/>
    <w:rsid w:val="008C3D02"/>
    <w:rsid w:val="008C4645"/>
    <w:rsid w:val="008C6481"/>
    <w:rsid w:val="008C6606"/>
    <w:rsid w:val="008C6C3E"/>
    <w:rsid w:val="008C6D61"/>
    <w:rsid w:val="008C73A9"/>
    <w:rsid w:val="008C73CE"/>
    <w:rsid w:val="008D0C17"/>
    <w:rsid w:val="008D12B9"/>
    <w:rsid w:val="008D193A"/>
    <w:rsid w:val="008D21AA"/>
    <w:rsid w:val="008D2AF0"/>
    <w:rsid w:val="008D2D7C"/>
    <w:rsid w:val="008D2FCA"/>
    <w:rsid w:val="008D3420"/>
    <w:rsid w:val="008D3437"/>
    <w:rsid w:val="008D4469"/>
    <w:rsid w:val="008D4552"/>
    <w:rsid w:val="008D4DE0"/>
    <w:rsid w:val="008D4F89"/>
    <w:rsid w:val="008D5565"/>
    <w:rsid w:val="008D59EB"/>
    <w:rsid w:val="008D6810"/>
    <w:rsid w:val="008D6A7C"/>
    <w:rsid w:val="008D7F09"/>
    <w:rsid w:val="008E0FA0"/>
    <w:rsid w:val="008E17B7"/>
    <w:rsid w:val="008E2026"/>
    <w:rsid w:val="008E21C5"/>
    <w:rsid w:val="008E337E"/>
    <w:rsid w:val="008E3F07"/>
    <w:rsid w:val="008E4505"/>
    <w:rsid w:val="008E463C"/>
    <w:rsid w:val="008E4C07"/>
    <w:rsid w:val="008E5FDC"/>
    <w:rsid w:val="008E67F8"/>
    <w:rsid w:val="008E68D7"/>
    <w:rsid w:val="008E6B13"/>
    <w:rsid w:val="008E7AE3"/>
    <w:rsid w:val="008F0919"/>
    <w:rsid w:val="008F13F6"/>
    <w:rsid w:val="008F15E2"/>
    <w:rsid w:val="008F194D"/>
    <w:rsid w:val="008F2699"/>
    <w:rsid w:val="008F27DB"/>
    <w:rsid w:val="008F3CA1"/>
    <w:rsid w:val="008F5281"/>
    <w:rsid w:val="008F6148"/>
    <w:rsid w:val="008F6591"/>
    <w:rsid w:val="008F6717"/>
    <w:rsid w:val="008F72C4"/>
    <w:rsid w:val="008F7432"/>
    <w:rsid w:val="008F7A72"/>
    <w:rsid w:val="00900BE1"/>
    <w:rsid w:val="00900F5C"/>
    <w:rsid w:val="009017A5"/>
    <w:rsid w:val="00901A58"/>
    <w:rsid w:val="00901C69"/>
    <w:rsid w:val="00901EB5"/>
    <w:rsid w:val="009025DF"/>
    <w:rsid w:val="00902914"/>
    <w:rsid w:val="00902A5C"/>
    <w:rsid w:val="00902CE2"/>
    <w:rsid w:val="009032A6"/>
    <w:rsid w:val="00903713"/>
    <w:rsid w:val="00903739"/>
    <w:rsid w:val="0090374C"/>
    <w:rsid w:val="00903C59"/>
    <w:rsid w:val="00905142"/>
    <w:rsid w:val="00905261"/>
    <w:rsid w:val="00905911"/>
    <w:rsid w:val="00906134"/>
    <w:rsid w:val="0090684C"/>
    <w:rsid w:val="00906CD2"/>
    <w:rsid w:val="00907642"/>
    <w:rsid w:val="00907730"/>
    <w:rsid w:val="0090783F"/>
    <w:rsid w:val="00910244"/>
    <w:rsid w:val="009108BE"/>
    <w:rsid w:val="009117A3"/>
    <w:rsid w:val="00911ACE"/>
    <w:rsid w:val="00911EE5"/>
    <w:rsid w:val="00911F21"/>
    <w:rsid w:val="00912A13"/>
    <w:rsid w:val="00912CB4"/>
    <w:rsid w:val="00914454"/>
    <w:rsid w:val="009145BC"/>
    <w:rsid w:val="00914FB3"/>
    <w:rsid w:val="00915762"/>
    <w:rsid w:val="00915932"/>
    <w:rsid w:val="00915F17"/>
    <w:rsid w:val="009167DC"/>
    <w:rsid w:val="00916CD6"/>
    <w:rsid w:val="009179FB"/>
    <w:rsid w:val="00917F5F"/>
    <w:rsid w:val="0092022E"/>
    <w:rsid w:val="00920B6A"/>
    <w:rsid w:val="00921190"/>
    <w:rsid w:val="00922553"/>
    <w:rsid w:val="0092294B"/>
    <w:rsid w:val="009233DE"/>
    <w:rsid w:val="009234A4"/>
    <w:rsid w:val="00924183"/>
    <w:rsid w:val="00924320"/>
    <w:rsid w:val="009248C3"/>
    <w:rsid w:val="00924E79"/>
    <w:rsid w:val="00925B01"/>
    <w:rsid w:val="00925FF1"/>
    <w:rsid w:val="0092707D"/>
    <w:rsid w:val="0092786A"/>
    <w:rsid w:val="009279F0"/>
    <w:rsid w:val="009303B8"/>
    <w:rsid w:val="00930D87"/>
    <w:rsid w:val="00931583"/>
    <w:rsid w:val="00931768"/>
    <w:rsid w:val="00931BF6"/>
    <w:rsid w:val="0093382C"/>
    <w:rsid w:val="00934AA0"/>
    <w:rsid w:val="00935C5F"/>
    <w:rsid w:val="00936A4E"/>
    <w:rsid w:val="00937658"/>
    <w:rsid w:val="00937836"/>
    <w:rsid w:val="009410F7"/>
    <w:rsid w:val="009412A2"/>
    <w:rsid w:val="00941939"/>
    <w:rsid w:val="00942A37"/>
    <w:rsid w:val="00942FCD"/>
    <w:rsid w:val="0094333B"/>
    <w:rsid w:val="00945775"/>
    <w:rsid w:val="00945FC4"/>
    <w:rsid w:val="009466B8"/>
    <w:rsid w:val="00946CA1"/>
    <w:rsid w:val="00947717"/>
    <w:rsid w:val="00950090"/>
    <w:rsid w:val="009514A8"/>
    <w:rsid w:val="009521E7"/>
    <w:rsid w:val="009522E8"/>
    <w:rsid w:val="00952807"/>
    <w:rsid w:val="00952CC4"/>
    <w:rsid w:val="00952FFE"/>
    <w:rsid w:val="009534CE"/>
    <w:rsid w:val="00953BA2"/>
    <w:rsid w:val="00953C4B"/>
    <w:rsid w:val="00953E84"/>
    <w:rsid w:val="00954DBD"/>
    <w:rsid w:val="00954FCE"/>
    <w:rsid w:val="0095548B"/>
    <w:rsid w:val="00956CCB"/>
    <w:rsid w:val="00956FE3"/>
    <w:rsid w:val="009571CF"/>
    <w:rsid w:val="009573D8"/>
    <w:rsid w:val="00957A1B"/>
    <w:rsid w:val="00957ADE"/>
    <w:rsid w:val="009609C9"/>
    <w:rsid w:val="00962BC1"/>
    <w:rsid w:val="00962C3A"/>
    <w:rsid w:val="009642BE"/>
    <w:rsid w:val="00965053"/>
    <w:rsid w:val="00965679"/>
    <w:rsid w:val="009656C3"/>
    <w:rsid w:val="009659E0"/>
    <w:rsid w:val="009667D9"/>
    <w:rsid w:val="009677A1"/>
    <w:rsid w:val="00967C14"/>
    <w:rsid w:val="009711BA"/>
    <w:rsid w:val="00971A22"/>
    <w:rsid w:val="00971D98"/>
    <w:rsid w:val="0097216C"/>
    <w:rsid w:val="009722B1"/>
    <w:rsid w:val="00973344"/>
    <w:rsid w:val="00973413"/>
    <w:rsid w:val="00973A66"/>
    <w:rsid w:val="00973D13"/>
    <w:rsid w:val="0097496A"/>
    <w:rsid w:val="00975A57"/>
    <w:rsid w:val="00976973"/>
    <w:rsid w:val="00976C66"/>
    <w:rsid w:val="00976D17"/>
    <w:rsid w:val="009771C0"/>
    <w:rsid w:val="0097772D"/>
    <w:rsid w:val="009777A5"/>
    <w:rsid w:val="00980340"/>
    <w:rsid w:val="00980876"/>
    <w:rsid w:val="009808D8"/>
    <w:rsid w:val="00981A5B"/>
    <w:rsid w:val="009831C3"/>
    <w:rsid w:val="00983D1B"/>
    <w:rsid w:val="0098481C"/>
    <w:rsid w:val="00984E56"/>
    <w:rsid w:val="0098522C"/>
    <w:rsid w:val="009853CA"/>
    <w:rsid w:val="00985491"/>
    <w:rsid w:val="0098572B"/>
    <w:rsid w:val="00986003"/>
    <w:rsid w:val="009861AA"/>
    <w:rsid w:val="00986D01"/>
    <w:rsid w:val="00987064"/>
    <w:rsid w:val="009870FA"/>
    <w:rsid w:val="00987BD3"/>
    <w:rsid w:val="00990B46"/>
    <w:rsid w:val="00991C31"/>
    <w:rsid w:val="00991C66"/>
    <w:rsid w:val="009920D4"/>
    <w:rsid w:val="009928A3"/>
    <w:rsid w:val="00992E88"/>
    <w:rsid w:val="00993232"/>
    <w:rsid w:val="009933D7"/>
    <w:rsid w:val="00993DB2"/>
    <w:rsid w:val="009942FA"/>
    <w:rsid w:val="009944DD"/>
    <w:rsid w:val="00994B5E"/>
    <w:rsid w:val="009951A6"/>
    <w:rsid w:val="009952D9"/>
    <w:rsid w:val="00995AB1"/>
    <w:rsid w:val="009974D6"/>
    <w:rsid w:val="00997898"/>
    <w:rsid w:val="009A02A3"/>
    <w:rsid w:val="009A0D96"/>
    <w:rsid w:val="009A1569"/>
    <w:rsid w:val="009A16EB"/>
    <w:rsid w:val="009A343C"/>
    <w:rsid w:val="009A3784"/>
    <w:rsid w:val="009A395E"/>
    <w:rsid w:val="009A4523"/>
    <w:rsid w:val="009A46A5"/>
    <w:rsid w:val="009A4749"/>
    <w:rsid w:val="009A4880"/>
    <w:rsid w:val="009A6408"/>
    <w:rsid w:val="009A77C6"/>
    <w:rsid w:val="009B017F"/>
    <w:rsid w:val="009B1C89"/>
    <w:rsid w:val="009B1D5D"/>
    <w:rsid w:val="009B24FE"/>
    <w:rsid w:val="009B2981"/>
    <w:rsid w:val="009B29ED"/>
    <w:rsid w:val="009B3074"/>
    <w:rsid w:val="009B3182"/>
    <w:rsid w:val="009B3583"/>
    <w:rsid w:val="009B38B6"/>
    <w:rsid w:val="009B3AAB"/>
    <w:rsid w:val="009B522F"/>
    <w:rsid w:val="009B52D2"/>
    <w:rsid w:val="009B5D3E"/>
    <w:rsid w:val="009B6CF4"/>
    <w:rsid w:val="009B7039"/>
    <w:rsid w:val="009C05EE"/>
    <w:rsid w:val="009C0753"/>
    <w:rsid w:val="009C181C"/>
    <w:rsid w:val="009C308B"/>
    <w:rsid w:val="009C36A3"/>
    <w:rsid w:val="009C3C7C"/>
    <w:rsid w:val="009C4232"/>
    <w:rsid w:val="009C43E9"/>
    <w:rsid w:val="009C50A2"/>
    <w:rsid w:val="009C5174"/>
    <w:rsid w:val="009C5845"/>
    <w:rsid w:val="009C5AA3"/>
    <w:rsid w:val="009C5C42"/>
    <w:rsid w:val="009C6B37"/>
    <w:rsid w:val="009D004D"/>
    <w:rsid w:val="009D13C5"/>
    <w:rsid w:val="009D1BBD"/>
    <w:rsid w:val="009D1DC8"/>
    <w:rsid w:val="009D22CE"/>
    <w:rsid w:val="009D304F"/>
    <w:rsid w:val="009D31BF"/>
    <w:rsid w:val="009D31C5"/>
    <w:rsid w:val="009D35B0"/>
    <w:rsid w:val="009D3772"/>
    <w:rsid w:val="009D3D3F"/>
    <w:rsid w:val="009D614C"/>
    <w:rsid w:val="009D6181"/>
    <w:rsid w:val="009D72AB"/>
    <w:rsid w:val="009D73DC"/>
    <w:rsid w:val="009D7CFF"/>
    <w:rsid w:val="009D7F71"/>
    <w:rsid w:val="009E079F"/>
    <w:rsid w:val="009E0A84"/>
    <w:rsid w:val="009E14D2"/>
    <w:rsid w:val="009E18C4"/>
    <w:rsid w:val="009E2120"/>
    <w:rsid w:val="009E2DEB"/>
    <w:rsid w:val="009E30ED"/>
    <w:rsid w:val="009E4A8B"/>
    <w:rsid w:val="009E4BB9"/>
    <w:rsid w:val="009E570D"/>
    <w:rsid w:val="009E5AD3"/>
    <w:rsid w:val="009E5BA5"/>
    <w:rsid w:val="009E7043"/>
    <w:rsid w:val="009E7E15"/>
    <w:rsid w:val="009F2082"/>
    <w:rsid w:val="009F242C"/>
    <w:rsid w:val="009F38AD"/>
    <w:rsid w:val="009F4208"/>
    <w:rsid w:val="009F4306"/>
    <w:rsid w:val="009F5F9C"/>
    <w:rsid w:val="009F6323"/>
    <w:rsid w:val="009F67FE"/>
    <w:rsid w:val="009F6D96"/>
    <w:rsid w:val="009F7176"/>
    <w:rsid w:val="009F76BB"/>
    <w:rsid w:val="00A000F6"/>
    <w:rsid w:val="00A001A9"/>
    <w:rsid w:val="00A00844"/>
    <w:rsid w:val="00A010E0"/>
    <w:rsid w:val="00A013D1"/>
    <w:rsid w:val="00A016B0"/>
    <w:rsid w:val="00A016FC"/>
    <w:rsid w:val="00A03DF4"/>
    <w:rsid w:val="00A04E66"/>
    <w:rsid w:val="00A0516F"/>
    <w:rsid w:val="00A05590"/>
    <w:rsid w:val="00A05837"/>
    <w:rsid w:val="00A06815"/>
    <w:rsid w:val="00A06829"/>
    <w:rsid w:val="00A06DAB"/>
    <w:rsid w:val="00A06E5F"/>
    <w:rsid w:val="00A074EA"/>
    <w:rsid w:val="00A078A7"/>
    <w:rsid w:val="00A07D63"/>
    <w:rsid w:val="00A10883"/>
    <w:rsid w:val="00A11668"/>
    <w:rsid w:val="00A11B97"/>
    <w:rsid w:val="00A11C5F"/>
    <w:rsid w:val="00A120AC"/>
    <w:rsid w:val="00A12E17"/>
    <w:rsid w:val="00A12FBB"/>
    <w:rsid w:val="00A13B98"/>
    <w:rsid w:val="00A13C77"/>
    <w:rsid w:val="00A140B7"/>
    <w:rsid w:val="00A1442C"/>
    <w:rsid w:val="00A14F05"/>
    <w:rsid w:val="00A1538B"/>
    <w:rsid w:val="00A16C59"/>
    <w:rsid w:val="00A17242"/>
    <w:rsid w:val="00A178E3"/>
    <w:rsid w:val="00A211B8"/>
    <w:rsid w:val="00A22AB3"/>
    <w:rsid w:val="00A23569"/>
    <w:rsid w:val="00A23B64"/>
    <w:rsid w:val="00A252D6"/>
    <w:rsid w:val="00A25DB6"/>
    <w:rsid w:val="00A25FC7"/>
    <w:rsid w:val="00A261E6"/>
    <w:rsid w:val="00A27968"/>
    <w:rsid w:val="00A27F57"/>
    <w:rsid w:val="00A302B3"/>
    <w:rsid w:val="00A3142F"/>
    <w:rsid w:val="00A31B4F"/>
    <w:rsid w:val="00A32BF7"/>
    <w:rsid w:val="00A32E30"/>
    <w:rsid w:val="00A335C5"/>
    <w:rsid w:val="00A33FA8"/>
    <w:rsid w:val="00A342C1"/>
    <w:rsid w:val="00A348DE"/>
    <w:rsid w:val="00A34ACE"/>
    <w:rsid w:val="00A34F05"/>
    <w:rsid w:val="00A3540E"/>
    <w:rsid w:val="00A362A4"/>
    <w:rsid w:val="00A3699E"/>
    <w:rsid w:val="00A37686"/>
    <w:rsid w:val="00A4054B"/>
    <w:rsid w:val="00A4159A"/>
    <w:rsid w:val="00A41674"/>
    <w:rsid w:val="00A41D21"/>
    <w:rsid w:val="00A41FF6"/>
    <w:rsid w:val="00A425E8"/>
    <w:rsid w:val="00A42A8B"/>
    <w:rsid w:val="00A42DA6"/>
    <w:rsid w:val="00A44518"/>
    <w:rsid w:val="00A44735"/>
    <w:rsid w:val="00A453DF"/>
    <w:rsid w:val="00A45C14"/>
    <w:rsid w:val="00A465B3"/>
    <w:rsid w:val="00A46625"/>
    <w:rsid w:val="00A468DD"/>
    <w:rsid w:val="00A4722F"/>
    <w:rsid w:val="00A4788F"/>
    <w:rsid w:val="00A47C77"/>
    <w:rsid w:val="00A502B5"/>
    <w:rsid w:val="00A503A6"/>
    <w:rsid w:val="00A50624"/>
    <w:rsid w:val="00A509D3"/>
    <w:rsid w:val="00A514E6"/>
    <w:rsid w:val="00A5166D"/>
    <w:rsid w:val="00A51C63"/>
    <w:rsid w:val="00A529FB"/>
    <w:rsid w:val="00A52C21"/>
    <w:rsid w:val="00A532DF"/>
    <w:rsid w:val="00A53EE1"/>
    <w:rsid w:val="00A541B3"/>
    <w:rsid w:val="00A54262"/>
    <w:rsid w:val="00A54B85"/>
    <w:rsid w:val="00A55088"/>
    <w:rsid w:val="00A559BD"/>
    <w:rsid w:val="00A55BFE"/>
    <w:rsid w:val="00A55D00"/>
    <w:rsid w:val="00A5613B"/>
    <w:rsid w:val="00A565C1"/>
    <w:rsid w:val="00A56955"/>
    <w:rsid w:val="00A56D7A"/>
    <w:rsid w:val="00A570D5"/>
    <w:rsid w:val="00A576EC"/>
    <w:rsid w:val="00A607CC"/>
    <w:rsid w:val="00A60D95"/>
    <w:rsid w:val="00A60E45"/>
    <w:rsid w:val="00A62911"/>
    <w:rsid w:val="00A62947"/>
    <w:rsid w:val="00A62B41"/>
    <w:rsid w:val="00A62E73"/>
    <w:rsid w:val="00A63753"/>
    <w:rsid w:val="00A643D3"/>
    <w:rsid w:val="00A6445E"/>
    <w:rsid w:val="00A67948"/>
    <w:rsid w:val="00A67A09"/>
    <w:rsid w:val="00A706DD"/>
    <w:rsid w:val="00A707C5"/>
    <w:rsid w:val="00A70D65"/>
    <w:rsid w:val="00A71136"/>
    <w:rsid w:val="00A71817"/>
    <w:rsid w:val="00A71852"/>
    <w:rsid w:val="00A7188C"/>
    <w:rsid w:val="00A71D9C"/>
    <w:rsid w:val="00A73177"/>
    <w:rsid w:val="00A734B6"/>
    <w:rsid w:val="00A73F15"/>
    <w:rsid w:val="00A744D1"/>
    <w:rsid w:val="00A7459E"/>
    <w:rsid w:val="00A74894"/>
    <w:rsid w:val="00A75A4F"/>
    <w:rsid w:val="00A75DA7"/>
    <w:rsid w:val="00A777AD"/>
    <w:rsid w:val="00A77BC4"/>
    <w:rsid w:val="00A827BE"/>
    <w:rsid w:val="00A84252"/>
    <w:rsid w:val="00A844BF"/>
    <w:rsid w:val="00A84798"/>
    <w:rsid w:val="00A84B7D"/>
    <w:rsid w:val="00A85F8B"/>
    <w:rsid w:val="00A86A6B"/>
    <w:rsid w:val="00A86B74"/>
    <w:rsid w:val="00A91F93"/>
    <w:rsid w:val="00A927D6"/>
    <w:rsid w:val="00A93AEF"/>
    <w:rsid w:val="00A93B8A"/>
    <w:rsid w:val="00A953A8"/>
    <w:rsid w:val="00A9638E"/>
    <w:rsid w:val="00A9727C"/>
    <w:rsid w:val="00A9733C"/>
    <w:rsid w:val="00A97369"/>
    <w:rsid w:val="00A97C05"/>
    <w:rsid w:val="00AA16A8"/>
    <w:rsid w:val="00AA1BDA"/>
    <w:rsid w:val="00AA24CF"/>
    <w:rsid w:val="00AA2990"/>
    <w:rsid w:val="00AA2FA1"/>
    <w:rsid w:val="00AA4F24"/>
    <w:rsid w:val="00AA542C"/>
    <w:rsid w:val="00AA60E2"/>
    <w:rsid w:val="00AA65D4"/>
    <w:rsid w:val="00AA7426"/>
    <w:rsid w:val="00AA79B0"/>
    <w:rsid w:val="00AA7DF8"/>
    <w:rsid w:val="00AB0671"/>
    <w:rsid w:val="00AB0B0E"/>
    <w:rsid w:val="00AB112B"/>
    <w:rsid w:val="00AB1754"/>
    <w:rsid w:val="00AB1CB8"/>
    <w:rsid w:val="00AB1CDF"/>
    <w:rsid w:val="00AB2384"/>
    <w:rsid w:val="00AB32F8"/>
    <w:rsid w:val="00AB4064"/>
    <w:rsid w:val="00AB50C3"/>
    <w:rsid w:val="00AB5289"/>
    <w:rsid w:val="00AB5293"/>
    <w:rsid w:val="00AB6299"/>
    <w:rsid w:val="00AB66A0"/>
    <w:rsid w:val="00AB685B"/>
    <w:rsid w:val="00AB68F6"/>
    <w:rsid w:val="00AC0014"/>
    <w:rsid w:val="00AC0D30"/>
    <w:rsid w:val="00AC0E88"/>
    <w:rsid w:val="00AC1646"/>
    <w:rsid w:val="00AC1A81"/>
    <w:rsid w:val="00AC1DC7"/>
    <w:rsid w:val="00AC1FAA"/>
    <w:rsid w:val="00AC257C"/>
    <w:rsid w:val="00AC2AFE"/>
    <w:rsid w:val="00AC38C1"/>
    <w:rsid w:val="00AC4478"/>
    <w:rsid w:val="00AC47B5"/>
    <w:rsid w:val="00AC4B56"/>
    <w:rsid w:val="00AC4D56"/>
    <w:rsid w:val="00AC4F40"/>
    <w:rsid w:val="00AC6663"/>
    <w:rsid w:val="00AC7B4A"/>
    <w:rsid w:val="00AD07B7"/>
    <w:rsid w:val="00AD1A96"/>
    <w:rsid w:val="00AD1D8C"/>
    <w:rsid w:val="00AD1DB4"/>
    <w:rsid w:val="00AD1E38"/>
    <w:rsid w:val="00AD24D5"/>
    <w:rsid w:val="00AD27C3"/>
    <w:rsid w:val="00AD2D8D"/>
    <w:rsid w:val="00AD2DDE"/>
    <w:rsid w:val="00AD4275"/>
    <w:rsid w:val="00AD5193"/>
    <w:rsid w:val="00AD5A50"/>
    <w:rsid w:val="00AD63D6"/>
    <w:rsid w:val="00AD760D"/>
    <w:rsid w:val="00AE2A78"/>
    <w:rsid w:val="00AE3942"/>
    <w:rsid w:val="00AE3E11"/>
    <w:rsid w:val="00AE4224"/>
    <w:rsid w:val="00AE44A8"/>
    <w:rsid w:val="00AE473D"/>
    <w:rsid w:val="00AE49BC"/>
    <w:rsid w:val="00AE4F06"/>
    <w:rsid w:val="00AE507D"/>
    <w:rsid w:val="00AE56B8"/>
    <w:rsid w:val="00AE5F3F"/>
    <w:rsid w:val="00AE6372"/>
    <w:rsid w:val="00AE72C9"/>
    <w:rsid w:val="00AE7EC9"/>
    <w:rsid w:val="00AF0101"/>
    <w:rsid w:val="00AF06BF"/>
    <w:rsid w:val="00AF113F"/>
    <w:rsid w:val="00AF17A5"/>
    <w:rsid w:val="00AF208B"/>
    <w:rsid w:val="00AF2857"/>
    <w:rsid w:val="00AF2A67"/>
    <w:rsid w:val="00AF2ED4"/>
    <w:rsid w:val="00AF36FD"/>
    <w:rsid w:val="00AF3A11"/>
    <w:rsid w:val="00AF3D88"/>
    <w:rsid w:val="00AF406F"/>
    <w:rsid w:val="00AF41BC"/>
    <w:rsid w:val="00AF475F"/>
    <w:rsid w:val="00AF51D5"/>
    <w:rsid w:val="00AF52AE"/>
    <w:rsid w:val="00AF5784"/>
    <w:rsid w:val="00AF6CB7"/>
    <w:rsid w:val="00AF7229"/>
    <w:rsid w:val="00AF7636"/>
    <w:rsid w:val="00AF77A8"/>
    <w:rsid w:val="00AF7FBF"/>
    <w:rsid w:val="00B00070"/>
    <w:rsid w:val="00B0067C"/>
    <w:rsid w:val="00B00EA0"/>
    <w:rsid w:val="00B01FA9"/>
    <w:rsid w:val="00B02B64"/>
    <w:rsid w:val="00B0327C"/>
    <w:rsid w:val="00B03418"/>
    <w:rsid w:val="00B03E3C"/>
    <w:rsid w:val="00B03E5D"/>
    <w:rsid w:val="00B03E95"/>
    <w:rsid w:val="00B0413B"/>
    <w:rsid w:val="00B04444"/>
    <w:rsid w:val="00B04A4F"/>
    <w:rsid w:val="00B0625B"/>
    <w:rsid w:val="00B0690F"/>
    <w:rsid w:val="00B07C61"/>
    <w:rsid w:val="00B07E4D"/>
    <w:rsid w:val="00B101BE"/>
    <w:rsid w:val="00B10326"/>
    <w:rsid w:val="00B11CCE"/>
    <w:rsid w:val="00B11E7C"/>
    <w:rsid w:val="00B1465F"/>
    <w:rsid w:val="00B147B5"/>
    <w:rsid w:val="00B1487A"/>
    <w:rsid w:val="00B14CF8"/>
    <w:rsid w:val="00B163EB"/>
    <w:rsid w:val="00B17731"/>
    <w:rsid w:val="00B179F7"/>
    <w:rsid w:val="00B17C23"/>
    <w:rsid w:val="00B20287"/>
    <w:rsid w:val="00B21347"/>
    <w:rsid w:val="00B221D0"/>
    <w:rsid w:val="00B23863"/>
    <w:rsid w:val="00B238BB"/>
    <w:rsid w:val="00B23BE2"/>
    <w:rsid w:val="00B23CB4"/>
    <w:rsid w:val="00B257C6"/>
    <w:rsid w:val="00B25969"/>
    <w:rsid w:val="00B259C8"/>
    <w:rsid w:val="00B2691A"/>
    <w:rsid w:val="00B26981"/>
    <w:rsid w:val="00B26F28"/>
    <w:rsid w:val="00B27368"/>
    <w:rsid w:val="00B2783F"/>
    <w:rsid w:val="00B27D3E"/>
    <w:rsid w:val="00B27DA8"/>
    <w:rsid w:val="00B3011A"/>
    <w:rsid w:val="00B304EC"/>
    <w:rsid w:val="00B30BB6"/>
    <w:rsid w:val="00B31BE9"/>
    <w:rsid w:val="00B32F7E"/>
    <w:rsid w:val="00B32F98"/>
    <w:rsid w:val="00B3319F"/>
    <w:rsid w:val="00B339E5"/>
    <w:rsid w:val="00B341A6"/>
    <w:rsid w:val="00B3483E"/>
    <w:rsid w:val="00B349AD"/>
    <w:rsid w:val="00B34CB0"/>
    <w:rsid w:val="00B34F19"/>
    <w:rsid w:val="00B35051"/>
    <w:rsid w:val="00B357D1"/>
    <w:rsid w:val="00B3627C"/>
    <w:rsid w:val="00B40607"/>
    <w:rsid w:val="00B41351"/>
    <w:rsid w:val="00B434C7"/>
    <w:rsid w:val="00B4423E"/>
    <w:rsid w:val="00B4427D"/>
    <w:rsid w:val="00B457F2"/>
    <w:rsid w:val="00B45EE4"/>
    <w:rsid w:val="00B46328"/>
    <w:rsid w:val="00B4676A"/>
    <w:rsid w:val="00B46939"/>
    <w:rsid w:val="00B500ED"/>
    <w:rsid w:val="00B500FC"/>
    <w:rsid w:val="00B50816"/>
    <w:rsid w:val="00B5093A"/>
    <w:rsid w:val="00B5095B"/>
    <w:rsid w:val="00B50FBF"/>
    <w:rsid w:val="00B51827"/>
    <w:rsid w:val="00B52164"/>
    <w:rsid w:val="00B53311"/>
    <w:rsid w:val="00B53F0A"/>
    <w:rsid w:val="00B5457C"/>
    <w:rsid w:val="00B546F8"/>
    <w:rsid w:val="00B54CFD"/>
    <w:rsid w:val="00B55D04"/>
    <w:rsid w:val="00B55F0F"/>
    <w:rsid w:val="00B560F4"/>
    <w:rsid w:val="00B56419"/>
    <w:rsid w:val="00B57355"/>
    <w:rsid w:val="00B575FD"/>
    <w:rsid w:val="00B5766C"/>
    <w:rsid w:val="00B57755"/>
    <w:rsid w:val="00B57A53"/>
    <w:rsid w:val="00B60500"/>
    <w:rsid w:val="00B61109"/>
    <w:rsid w:val="00B62AD2"/>
    <w:rsid w:val="00B6393A"/>
    <w:rsid w:val="00B63946"/>
    <w:rsid w:val="00B65997"/>
    <w:rsid w:val="00B65B01"/>
    <w:rsid w:val="00B6627E"/>
    <w:rsid w:val="00B66446"/>
    <w:rsid w:val="00B66AB4"/>
    <w:rsid w:val="00B66F9F"/>
    <w:rsid w:val="00B677CE"/>
    <w:rsid w:val="00B67A4C"/>
    <w:rsid w:val="00B67B39"/>
    <w:rsid w:val="00B70B63"/>
    <w:rsid w:val="00B70C64"/>
    <w:rsid w:val="00B71128"/>
    <w:rsid w:val="00B72175"/>
    <w:rsid w:val="00B72747"/>
    <w:rsid w:val="00B72B02"/>
    <w:rsid w:val="00B73476"/>
    <w:rsid w:val="00B73D81"/>
    <w:rsid w:val="00B746CF"/>
    <w:rsid w:val="00B74CD2"/>
    <w:rsid w:val="00B75AE1"/>
    <w:rsid w:val="00B75BFC"/>
    <w:rsid w:val="00B764C0"/>
    <w:rsid w:val="00B76BA0"/>
    <w:rsid w:val="00B8093C"/>
    <w:rsid w:val="00B80AA1"/>
    <w:rsid w:val="00B816FC"/>
    <w:rsid w:val="00B81B7D"/>
    <w:rsid w:val="00B81C22"/>
    <w:rsid w:val="00B82565"/>
    <w:rsid w:val="00B826FE"/>
    <w:rsid w:val="00B82C04"/>
    <w:rsid w:val="00B836FC"/>
    <w:rsid w:val="00B8407C"/>
    <w:rsid w:val="00B8430E"/>
    <w:rsid w:val="00B848A9"/>
    <w:rsid w:val="00B848CD"/>
    <w:rsid w:val="00B84966"/>
    <w:rsid w:val="00B84D2A"/>
    <w:rsid w:val="00B84F08"/>
    <w:rsid w:val="00B85039"/>
    <w:rsid w:val="00B85722"/>
    <w:rsid w:val="00B86237"/>
    <w:rsid w:val="00B86D4F"/>
    <w:rsid w:val="00B86FD4"/>
    <w:rsid w:val="00B87632"/>
    <w:rsid w:val="00B87A8D"/>
    <w:rsid w:val="00B901A1"/>
    <w:rsid w:val="00B917F6"/>
    <w:rsid w:val="00B91C48"/>
    <w:rsid w:val="00B92EF3"/>
    <w:rsid w:val="00B9543D"/>
    <w:rsid w:val="00B957F9"/>
    <w:rsid w:val="00B95DE5"/>
    <w:rsid w:val="00B968B7"/>
    <w:rsid w:val="00B9710E"/>
    <w:rsid w:val="00B97E8E"/>
    <w:rsid w:val="00BA0AA5"/>
    <w:rsid w:val="00BA1002"/>
    <w:rsid w:val="00BA162D"/>
    <w:rsid w:val="00BA19BC"/>
    <w:rsid w:val="00BA2C75"/>
    <w:rsid w:val="00BA4016"/>
    <w:rsid w:val="00BA437F"/>
    <w:rsid w:val="00BA510C"/>
    <w:rsid w:val="00BA557D"/>
    <w:rsid w:val="00BA5AEA"/>
    <w:rsid w:val="00BA6109"/>
    <w:rsid w:val="00BA61E6"/>
    <w:rsid w:val="00BA6215"/>
    <w:rsid w:val="00BA62C5"/>
    <w:rsid w:val="00BA686F"/>
    <w:rsid w:val="00BA6902"/>
    <w:rsid w:val="00BA6B2F"/>
    <w:rsid w:val="00BA73B5"/>
    <w:rsid w:val="00BA7EDD"/>
    <w:rsid w:val="00BB05A7"/>
    <w:rsid w:val="00BB0840"/>
    <w:rsid w:val="00BB097E"/>
    <w:rsid w:val="00BB0C8F"/>
    <w:rsid w:val="00BB17AE"/>
    <w:rsid w:val="00BB2209"/>
    <w:rsid w:val="00BB269D"/>
    <w:rsid w:val="00BB2BC2"/>
    <w:rsid w:val="00BB49DF"/>
    <w:rsid w:val="00BB4BFA"/>
    <w:rsid w:val="00BB4DF6"/>
    <w:rsid w:val="00BB4E7B"/>
    <w:rsid w:val="00BB61E8"/>
    <w:rsid w:val="00BB67AA"/>
    <w:rsid w:val="00BB79EF"/>
    <w:rsid w:val="00BB7A27"/>
    <w:rsid w:val="00BB7D86"/>
    <w:rsid w:val="00BB7FE8"/>
    <w:rsid w:val="00BC0128"/>
    <w:rsid w:val="00BC0D5D"/>
    <w:rsid w:val="00BC1997"/>
    <w:rsid w:val="00BC21B8"/>
    <w:rsid w:val="00BC2F22"/>
    <w:rsid w:val="00BC39D7"/>
    <w:rsid w:val="00BC4385"/>
    <w:rsid w:val="00BC520C"/>
    <w:rsid w:val="00BC675E"/>
    <w:rsid w:val="00BC679F"/>
    <w:rsid w:val="00BC6A56"/>
    <w:rsid w:val="00BC6F5A"/>
    <w:rsid w:val="00BC7D92"/>
    <w:rsid w:val="00BD07C5"/>
    <w:rsid w:val="00BD10E7"/>
    <w:rsid w:val="00BD13B7"/>
    <w:rsid w:val="00BD2508"/>
    <w:rsid w:val="00BD29B0"/>
    <w:rsid w:val="00BD3075"/>
    <w:rsid w:val="00BD3C02"/>
    <w:rsid w:val="00BD3F3C"/>
    <w:rsid w:val="00BD50DF"/>
    <w:rsid w:val="00BD66EF"/>
    <w:rsid w:val="00BD6BB0"/>
    <w:rsid w:val="00BD70F9"/>
    <w:rsid w:val="00BE000A"/>
    <w:rsid w:val="00BE0179"/>
    <w:rsid w:val="00BE0D7B"/>
    <w:rsid w:val="00BE12F2"/>
    <w:rsid w:val="00BE1654"/>
    <w:rsid w:val="00BE1815"/>
    <w:rsid w:val="00BE1C90"/>
    <w:rsid w:val="00BE1E2E"/>
    <w:rsid w:val="00BE2440"/>
    <w:rsid w:val="00BE31E7"/>
    <w:rsid w:val="00BE35F2"/>
    <w:rsid w:val="00BE3C22"/>
    <w:rsid w:val="00BE42B5"/>
    <w:rsid w:val="00BE45E2"/>
    <w:rsid w:val="00BE4C47"/>
    <w:rsid w:val="00BE7489"/>
    <w:rsid w:val="00BE7499"/>
    <w:rsid w:val="00BE7666"/>
    <w:rsid w:val="00BE7792"/>
    <w:rsid w:val="00BE7F8D"/>
    <w:rsid w:val="00BF01A2"/>
    <w:rsid w:val="00BF1EBB"/>
    <w:rsid w:val="00BF271F"/>
    <w:rsid w:val="00BF313B"/>
    <w:rsid w:val="00BF47AE"/>
    <w:rsid w:val="00BF4D50"/>
    <w:rsid w:val="00BF513B"/>
    <w:rsid w:val="00BF534A"/>
    <w:rsid w:val="00BF5E39"/>
    <w:rsid w:val="00BF6696"/>
    <w:rsid w:val="00BF6F0C"/>
    <w:rsid w:val="00BF7332"/>
    <w:rsid w:val="00BF73CB"/>
    <w:rsid w:val="00BF7B43"/>
    <w:rsid w:val="00C0000F"/>
    <w:rsid w:val="00C0006D"/>
    <w:rsid w:val="00C011A7"/>
    <w:rsid w:val="00C01262"/>
    <w:rsid w:val="00C01483"/>
    <w:rsid w:val="00C0154A"/>
    <w:rsid w:val="00C01621"/>
    <w:rsid w:val="00C026AE"/>
    <w:rsid w:val="00C02B9C"/>
    <w:rsid w:val="00C03BC2"/>
    <w:rsid w:val="00C044A0"/>
    <w:rsid w:val="00C0469F"/>
    <w:rsid w:val="00C04855"/>
    <w:rsid w:val="00C04BAC"/>
    <w:rsid w:val="00C04E26"/>
    <w:rsid w:val="00C04F06"/>
    <w:rsid w:val="00C05248"/>
    <w:rsid w:val="00C0629F"/>
    <w:rsid w:val="00C0640E"/>
    <w:rsid w:val="00C077AB"/>
    <w:rsid w:val="00C07BFA"/>
    <w:rsid w:val="00C07F27"/>
    <w:rsid w:val="00C07F71"/>
    <w:rsid w:val="00C10486"/>
    <w:rsid w:val="00C1048F"/>
    <w:rsid w:val="00C117DF"/>
    <w:rsid w:val="00C11817"/>
    <w:rsid w:val="00C12142"/>
    <w:rsid w:val="00C126B7"/>
    <w:rsid w:val="00C14231"/>
    <w:rsid w:val="00C147FF"/>
    <w:rsid w:val="00C14CF9"/>
    <w:rsid w:val="00C14E16"/>
    <w:rsid w:val="00C154E2"/>
    <w:rsid w:val="00C15E61"/>
    <w:rsid w:val="00C160A4"/>
    <w:rsid w:val="00C16923"/>
    <w:rsid w:val="00C16B78"/>
    <w:rsid w:val="00C173AC"/>
    <w:rsid w:val="00C2014B"/>
    <w:rsid w:val="00C213A4"/>
    <w:rsid w:val="00C22652"/>
    <w:rsid w:val="00C22AD5"/>
    <w:rsid w:val="00C22E47"/>
    <w:rsid w:val="00C22F4B"/>
    <w:rsid w:val="00C23C4D"/>
    <w:rsid w:val="00C2403C"/>
    <w:rsid w:val="00C24399"/>
    <w:rsid w:val="00C24C31"/>
    <w:rsid w:val="00C2655D"/>
    <w:rsid w:val="00C270F2"/>
    <w:rsid w:val="00C273CB"/>
    <w:rsid w:val="00C27995"/>
    <w:rsid w:val="00C27C42"/>
    <w:rsid w:val="00C307A8"/>
    <w:rsid w:val="00C30E52"/>
    <w:rsid w:val="00C310FE"/>
    <w:rsid w:val="00C31C01"/>
    <w:rsid w:val="00C320CD"/>
    <w:rsid w:val="00C3243A"/>
    <w:rsid w:val="00C32661"/>
    <w:rsid w:val="00C3277E"/>
    <w:rsid w:val="00C329C8"/>
    <w:rsid w:val="00C33967"/>
    <w:rsid w:val="00C340C4"/>
    <w:rsid w:val="00C341E3"/>
    <w:rsid w:val="00C34FAA"/>
    <w:rsid w:val="00C357F4"/>
    <w:rsid w:val="00C35F0A"/>
    <w:rsid w:val="00C40554"/>
    <w:rsid w:val="00C40564"/>
    <w:rsid w:val="00C4072A"/>
    <w:rsid w:val="00C40A63"/>
    <w:rsid w:val="00C40C5D"/>
    <w:rsid w:val="00C4188E"/>
    <w:rsid w:val="00C41947"/>
    <w:rsid w:val="00C42C27"/>
    <w:rsid w:val="00C44AFB"/>
    <w:rsid w:val="00C44FF6"/>
    <w:rsid w:val="00C4530E"/>
    <w:rsid w:val="00C45EB1"/>
    <w:rsid w:val="00C46489"/>
    <w:rsid w:val="00C46A84"/>
    <w:rsid w:val="00C46B10"/>
    <w:rsid w:val="00C50505"/>
    <w:rsid w:val="00C52F0A"/>
    <w:rsid w:val="00C54963"/>
    <w:rsid w:val="00C54A68"/>
    <w:rsid w:val="00C55CA9"/>
    <w:rsid w:val="00C564B4"/>
    <w:rsid w:val="00C5718A"/>
    <w:rsid w:val="00C57330"/>
    <w:rsid w:val="00C60D29"/>
    <w:rsid w:val="00C60DDC"/>
    <w:rsid w:val="00C61509"/>
    <w:rsid w:val="00C617E2"/>
    <w:rsid w:val="00C62298"/>
    <w:rsid w:val="00C6293B"/>
    <w:rsid w:val="00C62DFE"/>
    <w:rsid w:val="00C635CE"/>
    <w:rsid w:val="00C63A5B"/>
    <w:rsid w:val="00C64507"/>
    <w:rsid w:val="00C64666"/>
    <w:rsid w:val="00C64CDB"/>
    <w:rsid w:val="00C656E4"/>
    <w:rsid w:val="00C659D1"/>
    <w:rsid w:val="00C65C87"/>
    <w:rsid w:val="00C66182"/>
    <w:rsid w:val="00C661F6"/>
    <w:rsid w:val="00C66217"/>
    <w:rsid w:val="00C6693B"/>
    <w:rsid w:val="00C672A9"/>
    <w:rsid w:val="00C672B5"/>
    <w:rsid w:val="00C6743C"/>
    <w:rsid w:val="00C67493"/>
    <w:rsid w:val="00C67558"/>
    <w:rsid w:val="00C70427"/>
    <w:rsid w:val="00C71DC8"/>
    <w:rsid w:val="00C723C8"/>
    <w:rsid w:val="00C72699"/>
    <w:rsid w:val="00C72FF6"/>
    <w:rsid w:val="00C73612"/>
    <w:rsid w:val="00C7364D"/>
    <w:rsid w:val="00C743C1"/>
    <w:rsid w:val="00C74D15"/>
    <w:rsid w:val="00C76290"/>
    <w:rsid w:val="00C76A64"/>
    <w:rsid w:val="00C776D9"/>
    <w:rsid w:val="00C77FFB"/>
    <w:rsid w:val="00C80235"/>
    <w:rsid w:val="00C808C6"/>
    <w:rsid w:val="00C81094"/>
    <w:rsid w:val="00C81AE0"/>
    <w:rsid w:val="00C81F2D"/>
    <w:rsid w:val="00C8257A"/>
    <w:rsid w:val="00C834A0"/>
    <w:rsid w:val="00C8409A"/>
    <w:rsid w:val="00C84703"/>
    <w:rsid w:val="00C85D77"/>
    <w:rsid w:val="00C85D8B"/>
    <w:rsid w:val="00C862B2"/>
    <w:rsid w:val="00C90554"/>
    <w:rsid w:val="00C90846"/>
    <w:rsid w:val="00C91241"/>
    <w:rsid w:val="00C912F2"/>
    <w:rsid w:val="00C91765"/>
    <w:rsid w:val="00C91AE4"/>
    <w:rsid w:val="00C92F9A"/>
    <w:rsid w:val="00C93E5D"/>
    <w:rsid w:val="00C94A81"/>
    <w:rsid w:val="00C96268"/>
    <w:rsid w:val="00C96520"/>
    <w:rsid w:val="00C96B99"/>
    <w:rsid w:val="00C9709A"/>
    <w:rsid w:val="00CA0098"/>
    <w:rsid w:val="00CA01E5"/>
    <w:rsid w:val="00CA12E4"/>
    <w:rsid w:val="00CA133A"/>
    <w:rsid w:val="00CA1433"/>
    <w:rsid w:val="00CA1724"/>
    <w:rsid w:val="00CA1E65"/>
    <w:rsid w:val="00CA3584"/>
    <w:rsid w:val="00CA3653"/>
    <w:rsid w:val="00CA399B"/>
    <w:rsid w:val="00CA3F5A"/>
    <w:rsid w:val="00CA3FBB"/>
    <w:rsid w:val="00CA5087"/>
    <w:rsid w:val="00CA6529"/>
    <w:rsid w:val="00CB0232"/>
    <w:rsid w:val="00CB10EA"/>
    <w:rsid w:val="00CB1344"/>
    <w:rsid w:val="00CB1352"/>
    <w:rsid w:val="00CB13DF"/>
    <w:rsid w:val="00CB225A"/>
    <w:rsid w:val="00CB2C01"/>
    <w:rsid w:val="00CB3566"/>
    <w:rsid w:val="00CB39ED"/>
    <w:rsid w:val="00CB4137"/>
    <w:rsid w:val="00CB4654"/>
    <w:rsid w:val="00CB48CC"/>
    <w:rsid w:val="00CB50F7"/>
    <w:rsid w:val="00CB5B62"/>
    <w:rsid w:val="00CB5CF6"/>
    <w:rsid w:val="00CB6156"/>
    <w:rsid w:val="00CB6243"/>
    <w:rsid w:val="00CB641B"/>
    <w:rsid w:val="00CB6568"/>
    <w:rsid w:val="00CB6F34"/>
    <w:rsid w:val="00CB6FD2"/>
    <w:rsid w:val="00CB717B"/>
    <w:rsid w:val="00CB738B"/>
    <w:rsid w:val="00CB77F8"/>
    <w:rsid w:val="00CB7CF6"/>
    <w:rsid w:val="00CB7EA0"/>
    <w:rsid w:val="00CB7EBA"/>
    <w:rsid w:val="00CC0B5A"/>
    <w:rsid w:val="00CC0B95"/>
    <w:rsid w:val="00CC0E17"/>
    <w:rsid w:val="00CC13DC"/>
    <w:rsid w:val="00CC176C"/>
    <w:rsid w:val="00CC2801"/>
    <w:rsid w:val="00CC2F5D"/>
    <w:rsid w:val="00CC4C8F"/>
    <w:rsid w:val="00CC5A85"/>
    <w:rsid w:val="00CC6790"/>
    <w:rsid w:val="00CD031C"/>
    <w:rsid w:val="00CD0674"/>
    <w:rsid w:val="00CD08FC"/>
    <w:rsid w:val="00CD0B4B"/>
    <w:rsid w:val="00CD1224"/>
    <w:rsid w:val="00CD2849"/>
    <w:rsid w:val="00CD3715"/>
    <w:rsid w:val="00CD399D"/>
    <w:rsid w:val="00CD3CE4"/>
    <w:rsid w:val="00CD4265"/>
    <w:rsid w:val="00CD4353"/>
    <w:rsid w:val="00CD44E2"/>
    <w:rsid w:val="00CD4725"/>
    <w:rsid w:val="00CD4925"/>
    <w:rsid w:val="00CD4B47"/>
    <w:rsid w:val="00CD5F46"/>
    <w:rsid w:val="00CD64BD"/>
    <w:rsid w:val="00CD65B5"/>
    <w:rsid w:val="00CD6861"/>
    <w:rsid w:val="00CD6E49"/>
    <w:rsid w:val="00CD793D"/>
    <w:rsid w:val="00CD79B5"/>
    <w:rsid w:val="00CE011D"/>
    <w:rsid w:val="00CE2335"/>
    <w:rsid w:val="00CE3A3C"/>
    <w:rsid w:val="00CE3BF7"/>
    <w:rsid w:val="00CE4325"/>
    <w:rsid w:val="00CE51E6"/>
    <w:rsid w:val="00CE5469"/>
    <w:rsid w:val="00CE585C"/>
    <w:rsid w:val="00CE5DCB"/>
    <w:rsid w:val="00CE6555"/>
    <w:rsid w:val="00CE692C"/>
    <w:rsid w:val="00CE6DA2"/>
    <w:rsid w:val="00CE7A59"/>
    <w:rsid w:val="00CF0936"/>
    <w:rsid w:val="00CF095D"/>
    <w:rsid w:val="00CF1107"/>
    <w:rsid w:val="00CF4B0E"/>
    <w:rsid w:val="00CF4F04"/>
    <w:rsid w:val="00CF5B79"/>
    <w:rsid w:val="00CF67DC"/>
    <w:rsid w:val="00CF7025"/>
    <w:rsid w:val="00CF7EF8"/>
    <w:rsid w:val="00D00F9E"/>
    <w:rsid w:val="00D01559"/>
    <w:rsid w:val="00D015B7"/>
    <w:rsid w:val="00D01A4D"/>
    <w:rsid w:val="00D01E7C"/>
    <w:rsid w:val="00D022E2"/>
    <w:rsid w:val="00D027E2"/>
    <w:rsid w:val="00D02C28"/>
    <w:rsid w:val="00D03762"/>
    <w:rsid w:val="00D03B1D"/>
    <w:rsid w:val="00D03C2B"/>
    <w:rsid w:val="00D03F3B"/>
    <w:rsid w:val="00D042FE"/>
    <w:rsid w:val="00D04374"/>
    <w:rsid w:val="00D0472F"/>
    <w:rsid w:val="00D04CE4"/>
    <w:rsid w:val="00D04EB4"/>
    <w:rsid w:val="00D069CE"/>
    <w:rsid w:val="00D075AA"/>
    <w:rsid w:val="00D07D62"/>
    <w:rsid w:val="00D105EF"/>
    <w:rsid w:val="00D10E56"/>
    <w:rsid w:val="00D113A0"/>
    <w:rsid w:val="00D11469"/>
    <w:rsid w:val="00D115D6"/>
    <w:rsid w:val="00D1165A"/>
    <w:rsid w:val="00D12AA1"/>
    <w:rsid w:val="00D12CB5"/>
    <w:rsid w:val="00D139F9"/>
    <w:rsid w:val="00D13E69"/>
    <w:rsid w:val="00D1460D"/>
    <w:rsid w:val="00D14C13"/>
    <w:rsid w:val="00D154BE"/>
    <w:rsid w:val="00D15750"/>
    <w:rsid w:val="00D177CF"/>
    <w:rsid w:val="00D20796"/>
    <w:rsid w:val="00D21697"/>
    <w:rsid w:val="00D217AA"/>
    <w:rsid w:val="00D21B2A"/>
    <w:rsid w:val="00D22D78"/>
    <w:rsid w:val="00D23515"/>
    <w:rsid w:val="00D23EB7"/>
    <w:rsid w:val="00D244F6"/>
    <w:rsid w:val="00D245DC"/>
    <w:rsid w:val="00D24DED"/>
    <w:rsid w:val="00D24E89"/>
    <w:rsid w:val="00D25D54"/>
    <w:rsid w:val="00D26AE4"/>
    <w:rsid w:val="00D26E3C"/>
    <w:rsid w:val="00D275E8"/>
    <w:rsid w:val="00D2760A"/>
    <w:rsid w:val="00D2769F"/>
    <w:rsid w:val="00D303ED"/>
    <w:rsid w:val="00D30D02"/>
    <w:rsid w:val="00D3183E"/>
    <w:rsid w:val="00D32330"/>
    <w:rsid w:val="00D32468"/>
    <w:rsid w:val="00D32917"/>
    <w:rsid w:val="00D32D60"/>
    <w:rsid w:val="00D33741"/>
    <w:rsid w:val="00D33974"/>
    <w:rsid w:val="00D33D98"/>
    <w:rsid w:val="00D343D8"/>
    <w:rsid w:val="00D34C6A"/>
    <w:rsid w:val="00D34E47"/>
    <w:rsid w:val="00D369FB"/>
    <w:rsid w:val="00D3770B"/>
    <w:rsid w:val="00D37FD1"/>
    <w:rsid w:val="00D41837"/>
    <w:rsid w:val="00D419EB"/>
    <w:rsid w:val="00D41A0C"/>
    <w:rsid w:val="00D423B3"/>
    <w:rsid w:val="00D43921"/>
    <w:rsid w:val="00D446E4"/>
    <w:rsid w:val="00D44BD1"/>
    <w:rsid w:val="00D44C26"/>
    <w:rsid w:val="00D44E8D"/>
    <w:rsid w:val="00D4530F"/>
    <w:rsid w:val="00D45567"/>
    <w:rsid w:val="00D45E08"/>
    <w:rsid w:val="00D45F2E"/>
    <w:rsid w:val="00D4618E"/>
    <w:rsid w:val="00D47740"/>
    <w:rsid w:val="00D47E5A"/>
    <w:rsid w:val="00D502F5"/>
    <w:rsid w:val="00D50339"/>
    <w:rsid w:val="00D507BF"/>
    <w:rsid w:val="00D50ADA"/>
    <w:rsid w:val="00D53228"/>
    <w:rsid w:val="00D53E35"/>
    <w:rsid w:val="00D546CD"/>
    <w:rsid w:val="00D556FE"/>
    <w:rsid w:val="00D5626E"/>
    <w:rsid w:val="00D565A2"/>
    <w:rsid w:val="00D566C8"/>
    <w:rsid w:val="00D56D02"/>
    <w:rsid w:val="00D57215"/>
    <w:rsid w:val="00D57498"/>
    <w:rsid w:val="00D5791E"/>
    <w:rsid w:val="00D57B6B"/>
    <w:rsid w:val="00D60485"/>
    <w:rsid w:val="00D60751"/>
    <w:rsid w:val="00D6084B"/>
    <w:rsid w:val="00D6120C"/>
    <w:rsid w:val="00D61449"/>
    <w:rsid w:val="00D61716"/>
    <w:rsid w:val="00D62832"/>
    <w:rsid w:val="00D62A10"/>
    <w:rsid w:val="00D62BC1"/>
    <w:rsid w:val="00D62D10"/>
    <w:rsid w:val="00D63993"/>
    <w:rsid w:val="00D64949"/>
    <w:rsid w:val="00D65037"/>
    <w:rsid w:val="00D65164"/>
    <w:rsid w:val="00D659C9"/>
    <w:rsid w:val="00D662FB"/>
    <w:rsid w:val="00D66D07"/>
    <w:rsid w:val="00D66EB9"/>
    <w:rsid w:val="00D67329"/>
    <w:rsid w:val="00D67836"/>
    <w:rsid w:val="00D67C7F"/>
    <w:rsid w:val="00D70036"/>
    <w:rsid w:val="00D70596"/>
    <w:rsid w:val="00D70922"/>
    <w:rsid w:val="00D709A9"/>
    <w:rsid w:val="00D7152E"/>
    <w:rsid w:val="00D72378"/>
    <w:rsid w:val="00D72897"/>
    <w:rsid w:val="00D7294A"/>
    <w:rsid w:val="00D72BD5"/>
    <w:rsid w:val="00D73B83"/>
    <w:rsid w:val="00D73C2F"/>
    <w:rsid w:val="00D744D7"/>
    <w:rsid w:val="00D74882"/>
    <w:rsid w:val="00D75A2E"/>
    <w:rsid w:val="00D75F20"/>
    <w:rsid w:val="00D7680B"/>
    <w:rsid w:val="00D77C3C"/>
    <w:rsid w:val="00D80C8A"/>
    <w:rsid w:val="00D834A9"/>
    <w:rsid w:val="00D84A61"/>
    <w:rsid w:val="00D8608F"/>
    <w:rsid w:val="00D8680B"/>
    <w:rsid w:val="00D86993"/>
    <w:rsid w:val="00D87419"/>
    <w:rsid w:val="00D87B28"/>
    <w:rsid w:val="00D87F31"/>
    <w:rsid w:val="00D87F88"/>
    <w:rsid w:val="00D90121"/>
    <w:rsid w:val="00D90647"/>
    <w:rsid w:val="00D9071F"/>
    <w:rsid w:val="00D91501"/>
    <w:rsid w:val="00D918D2"/>
    <w:rsid w:val="00D91C6B"/>
    <w:rsid w:val="00D9278C"/>
    <w:rsid w:val="00D92AF1"/>
    <w:rsid w:val="00D93984"/>
    <w:rsid w:val="00D93BB5"/>
    <w:rsid w:val="00D94595"/>
    <w:rsid w:val="00D95C8F"/>
    <w:rsid w:val="00D968CD"/>
    <w:rsid w:val="00D97790"/>
    <w:rsid w:val="00DA0047"/>
    <w:rsid w:val="00DA0B69"/>
    <w:rsid w:val="00DA0C2F"/>
    <w:rsid w:val="00DA0E83"/>
    <w:rsid w:val="00DA1CFF"/>
    <w:rsid w:val="00DA27E6"/>
    <w:rsid w:val="00DA2962"/>
    <w:rsid w:val="00DA29DC"/>
    <w:rsid w:val="00DA3AFB"/>
    <w:rsid w:val="00DA4879"/>
    <w:rsid w:val="00DA49F6"/>
    <w:rsid w:val="00DA4E5E"/>
    <w:rsid w:val="00DA6A3F"/>
    <w:rsid w:val="00DA6C29"/>
    <w:rsid w:val="00DA7433"/>
    <w:rsid w:val="00DA7956"/>
    <w:rsid w:val="00DA7EC6"/>
    <w:rsid w:val="00DB0809"/>
    <w:rsid w:val="00DB0975"/>
    <w:rsid w:val="00DB0ED6"/>
    <w:rsid w:val="00DB1A64"/>
    <w:rsid w:val="00DB2206"/>
    <w:rsid w:val="00DB2EE1"/>
    <w:rsid w:val="00DB2EFD"/>
    <w:rsid w:val="00DB3315"/>
    <w:rsid w:val="00DB57EB"/>
    <w:rsid w:val="00DB6109"/>
    <w:rsid w:val="00DB69FE"/>
    <w:rsid w:val="00DB6CB5"/>
    <w:rsid w:val="00DB6ED1"/>
    <w:rsid w:val="00DB6F3B"/>
    <w:rsid w:val="00DB72EA"/>
    <w:rsid w:val="00DB776F"/>
    <w:rsid w:val="00DB7D81"/>
    <w:rsid w:val="00DC0467"/>
    <w:rsid w:val="00DC0A31"/>
    <w:rsid w:val="00DC0F50"/>
    <w:rsid w:val="00DC1EFB"/>
    <w:rsid w:val="00DC2686"/>
    <w:rsid w:val="00DC27BA"/>
    <w:rsid w:val="00DC286A"/>
    <w:rsid w:val="00DC2DB1"/>
    <w:rsid w:val="00DC30C3"/>
    <w:rsid w:val="00DC3281"/>
    <w:rsid w:val="00DC456E"/>
    <w:rsid w:val="00DC474C"/>
    <w:rsid w:val="00DC55B5"/>
    <w:rsid w:val="00DC59B1"/>
    <w:rsid w:val="00DC665D"/>
    <w:rsid w:val="00DC66AC"/>
    <w:rsid w:val="00DC66F2"/>
    <w:rsid w:val="00DC7364"/>
    <w:rsid w:val="00DC752A"/>
    <w:rsid w:val="00DC7BE5"/>
    <w:rsid w:val="00DD02DF"/>
    <w:rsid w:val="00DD16E5"/>
    <w:rsid w:val="00DD1735"/>
    <w:rsid w:val="00DD176E"/>
    <w:rsid w:val="00DD194D"/>
    <w:rsid w:val="00DD1AB8"/>
    <w:rsid w:val="00DD2731"/>
    <w:rsid w:val="00DD2CA5"/>
    <w:rsid w:val="00DD33BE"/>
    <w:rsid w:val="00DD37AF"/>
    <w:rsid w:val="00DD3993"/>
    <w:rsid w:val="00DD4671"/>
    <w:rsid w:val="00DD55F1"/>
    <w:rsid w:val="00DD66D4"/>
    <w:rsid w:val="00DD6C5E"/>
    <w:rsid w:val="00DD6EA2"/>
    <w:rsid w:val="00DE01C3"/>
    <w:rsid w:val="00DE0B2D"/>
    <w:rsid w:val="00DE1F8A"/>
    <w:rsid w:val="00DE2419"/>
    <w:rsid w:val="00DE251D"/>
    <w:rsid w:val="00DE2CAB"/>
    <w:rsid w:val="00DE2F52"/>
    <w:rsid w:val="00DE3AD6"/>
    <w:rsid w:val="00DE538C"/>
    <w:rsid w:val="00DE5832"/>
    <w:rsid w:val="00DE6AB3"/>
    <w:rsid w:val="00DE6B17"/>
    <w:rsid w:val="00DE6C74"/>
    <w:rsid w:val="00DE7EB4"/>
    <w:rsid w:val="00DF002A"/>
    <w:rsid w:val="00DF1D4E"/>
    <w:rsid w:val="00DF1F4A"/>
    <w:rsid w:val="00DF22E0"/>
    <w:rsid w:val="00DF257A"/>
    <w:rsid w:val="00DF3F6E"/>
    <w:rsid w:val="00DF43FF"/>
    <w:rsid w:val="00DF4571"/>
    <w:rsid w:val="00DF4FE6"/>
    <w:rsid w:val="00DF55DA"/>
    <w:rsid w:val="00DF5DC4"/>
    <w:rsid w:val="00DF6318"/>
    <w:rsid w:val="00DF6DB1"/>
    <w:rsid w:val="00DF6E33"/>
    <w:rsid w:val="00DF7A22"/>
    <w:rsid w:val="00E00446"/>
    <w:rsid w:val="00E01DCB"/>
    <w:rsid w:val="00E0340B"/>
    <w:rsid w:val="00E035DA"/>
    <w:rsid w:val="00E037E8"/>
    <w:rsid w:val="00E0388D"/>
    <w:rsid w:val="00E03894"/>
    <w:rsid w:val="00E039E1"/>
    <w:rsid w:val="00E04D8C"/>
    <w:rsid w:val="00E05069"/>
    <w:rsid w:val="00E0588E"/>
    <w:rsid w:val="00E05F70"/>
    <w:rsid w:val="00E07455"/>
    <w:rsid w:val="00E11199"/>
    <w:rsid w:val="00E11498"/>
    <w:rsid w:val="00E11A45"/>
    <w:rsid w:val="00E11E3A"/>
    <w:rsid w:val="00E12145"/>
    <w:rsid w:val="00E12CC0"/>
    <w:rsid w:val="00E12CF0"/>
    <w:rsid w:val="00E13ADF"/>
    <w:rsid w:val="00E13F7A"/>
    <w:rsid w:val="00E14164"/>
    <w:rsid w:val="00E144C4"/>
    <w:rsid w:val="00E14817"/>
    <w:rsid w:val="00E1725B"/>
    <w:rsid w:val="00E177F7"/>
    <w:rsid w:val="00E178A4"/>
    <w:rsid w:val="00E21000"/>
    <w:rsid w:val="00E21218"/>
    <w:rsid w:val="00E21FC8"/>
    <w:rsid w:val="00E227EE"/>
    <w:rsid w:val="00E22F8F"/>
    <w:rsid w:val="00E23311"/>
    <w:rsid w:val="00E23C22"/>
    <w:rsid w:val="00E24617"/>
    <w:rsid w:val="00E2490C"/>
    <w:rsid w:val="00E24BA2"/>
    <w:rsid w:val="00E25429"/>
    <w:rsid w:val="00E2612A"/>
    <w:rsid w:val="00E26546"/>
    <w:rsid w:val="00E268FB"/>
    <w:rsid w:val="00E26D28"/>
    <w:rsid w:val="00E275C3"/>
    <w:rsid w:val="00E27F39"/>
    <w:rsid w:val="00E327D3"/>
    <w:rsid w:val="00E32A44"/>
    <w:rsid w:val="00E33531"/>
    <w:rsid w:val="00E33BCC"/>
    <w:rsid w:val="00E36393"/>
    <w:rsid w:val="00E3664D"/>
    <w:rsid w:val="00E366D7"/>
    <w:rsid w:val="00E367B9"/>
    <w:rsid w:val="00E3777C"/>
    <w:rsid w:val="00E37859"/>
    <w:rsid w:val="00E378CE"/>
    <w:rsid w:val="00E40156"/>
    <w:rsid w:val="00E40172"/>
    <w:rsid w:val="00E401BD"/>
    <w:rsid w:val="00E40D9D"/>
    <w:rsid w:val="00E44368"/>
    <w:rsid w:val="00E44794"/>
    <w:rsid w:val="00E44B76"/>
    <w:rsid w:val="00E44DD2"/>
    <w:rsid w:val="00E455B4"/>
    <w:rsid w:val="00E458DA"/>
    <w:rsid w:val="00E4591E"/>
    <w:rsid w:val="00E47506"/>
    <w:rsid w:val="00E47AF9"/>
    <w:rsid w:val="00E47C17"/>
    <w:rsid w:val="00E50089"/>
    <w:rsid w:val="00E50252"/>
    <w:rsid w:val="00E503E2"/>
    <w:rsid w:val="00E507AA"/>
    <w:rsid w:val="00E5271D"/>
    <w:rsid w:val="00E52826"/>
    <w:rsid w:val="00E52E76"/>
    <w:rsid w:val="00E5395B"/>
    <w:rsid w:val="00E5437A"/>
    <w:rsid w:val="00E5444F"/>
    <w:rsid w:val="00E545F7"/>
    <w:rsid w:val="00E54E3F"/>
    <w:rsid w:val="00E55020"/>
    <w:rsid w:val="00E561CB"/>
    <w:rsid w:val="00E56767"/>
    <w:rsid w:val="00E567CB"/>
    <w:rsid w:val="00E56EB3"/>
    <w:rsid w:val="00E57166"/>
    <w:rsid w:val="00E5768D"/>
    <w:rsid w:val="00E576F8"/>
    <w:rsid w:val="00E57D43"/>
    <w:rsid w:val="00E57F3E"/>
    <w:rsid w:val="00E60D08"/>
    <w:rsid w:val="00E61F28"/>
    <w:rsid w:val="00E624E1"/>
    <w:rsid w:val="00E62831"/>
    <w:rsid w:val="00E6284B"/>
    <w:rsid w:val="00E63414"/>
    <w:rsid w:val="00E64169"/>
    <w:rsid w:val="00E6433C"/>
    <w:rsid w:val="00E64346"/>
    <w:rsid w:val="00E64710"/>
    <w:rsid w:val="00E647A0"/>
    <w:rsid w:val="00E64F87"/>
    <w:rsid w:val="00E65DD0"/>
    <w:rsid w:val="00E66035"/>
    <w:rsid w:val="00E660F8"/>
    <w:rsid w:val="00E665A5"/>
    <w:rsid w:val="00E6672C"/>
    <w:rsid w:val="00E66A8F"/>
    <w:rsid w:val="00E6769B"/>
    <w:rsid w:val="00E716CD"/>
    <w:rsid w:val="00E71B51"/>
    <w:rsid w:val="00E71BB4"/>
    <w:rsid w:val="00E71CF4"/>
    <w:rsid w:val="00E72D97"/>
    <w:rsid w:val="00E739B6"/>
    <w:rsid w:val="00E749E8"/>
    <w:rsid w:val="00E74A32"/>
    <w:rsid w:val="00E74B95"/>
    <w:rsid w:val="00E762F0"/>
    <w:rsid w:val="00E76C3A"/>
    <w:rsid w:val="00E77512"/>
    <w:rsid w:val="00E779C9"/>
    <w:rsid w:val="00E80300"/>
    <w:rsid w:val="00E80E4B"/>
    <w:rsid w:val="00E81FD2"/>
    <w:rsid w:val="00E822A3"/>
    <w:rsid w:val="00E82FD1"/>
    <w:rsid w:val="00E83153"/>
    <w:rsid w:val="00E83C2D"/>
    <w:rsid w:val="00E84321"/>
    <w:rsid w:val="00E84684"/>
    <w:rsid w:val="00E848D2"/>
    <w:rsid w:val="00E85958"/>
    <w:rsid w:val="00E85D6F"/>
    <w:rsid w:val="00E866AD"/>
    <w:rsid w:val="00E87135"/>
    <w:rsid w:val="00E8723F"/>
    <w:rsid w:val="00E87BF3"/>
    <w:rsid w:val="00E87EF6"/>
    <w:rsid w:val="00E90233"/>
    <w:rsid w:val="00E907A5"/>
    <w:rsid w:val="00E90F0A"/>
    <w:rsid w:val="00E91E8A"/>
    <w:rsid w:val="00E92B18"/>
    <w:rsid w:val="00E92E24"/>
    <w:rsid w:val="00E9317D"/>
    <w:rsid w:val="00E93A6C"/>
    <w:rsid w:val="00E93C98"/>
    <w:rsid w:val="00E93EB4"/>
    <w:rsid w:val="00E94FF7"/>
    <w:rsid w:val="00E95676"/>
    <w:rsid w:val="00E964EC"/>
    <w:rsid w:val="00E96530"/>
    <w:rsid w:val="00E973ED"/>
    <w:rsid w:val="00E977A6"/>
    <w:rsid w:val="00EA0A58"/>
    <w:rsid w:val="00EA19FA"/>
    <w:rsid w:val="00EA2301"/>
    <w:rsid w:val="00EA2DBE"/>
    <w:rsid w:val="00EA55D2"/>
    <w:rsid w:val="00EA6155"/>
    <w:rsid w:val="00EA66F7"/>
    <w:rsid w:val="00EA772D"/>
    <w:rsid w:val="00EB012C"/>
    <w:rsid w:val="00EB0364"/>
    <w:rsid w:val="00EB03BD"/>
    <w:rsid w:val="00EB0D9A"/>
    <w:rsid w:val="00EB127A"/>
    <w:rsid w:val="00EB195B"/>
    <w:rsid w:val="00EB2A63"/>
    <w:rsid w:val="00EB2ADD"/>
    <w:rsid w:val="00EB2D94"/>
    <w:rsid w:val="00EB301F"/>
    <w:rsid w:val="00EB3054"/>
    <w:rsid w:val="00EB320C"/>
    <w:rsid w:val="00EB373D"/>
    <w:rsid w:val="00EB442A"/>
    <w:rsid w:val="00EB46B0"/>
    <w:rsid w:val="00EB4925"/>
    <w:rsid w:val="00EB4AB1"/>
    <w:rsid w:val="00EB4F13"/>
    <w:rsid w:val="00EB534D"/>
    <w:rsid w:val="00EB5594"/>
    <w:rsid w:val="00EB5F98"/>
    <w:rsid w:val="00EB5FA8"/>
    <w:rsid w:val="00EB69C5"/>
    <w:rsid w:val="00EB6EFB"/>
    <w:rsid w:val="00EC0587"/>
    <w:rsid w:val="00EC1431"/>
    <w:rsid w:val="00EC14CC"/>
    <w:rsid w:val="00EC1A53"/>
    <w:rsid w:val="00EC3061"/>
    <w:rsid w:val="00EC4B56"/>
    <w:rsid w:val="00EC57D7"/>
    <w:rsid w:val="00EC597B"/>
    <w:rsid w:val="00EC6293"/>
    <w:rsid w:val="00EC66CA"/>
    <w:rsid w:val="00EC6B21"/>
    <w:rsid w:val="00EC7833"/>
    <w:rsid w:val="00EC7D0E"/>
    <w:rsid w:val="00ED099A"/>
    <w:rsid w:val="00ED18C5"/>
    <w:rsid w:val="00ED2354"/>
    <w:rsid w:val="00ED3018"/>
    <w:rsid w:val="00ED35D2"/>
    <w:rsid w:val="00ED45DF"/>
    <w:rsid w:val="00ED499A"/>
    <w:rsid w:val="00ED4CEB"/>
    <w:rsid w:val="00ED5300"/>
    <w:rsid w:val="00ED617C"/>
    <w:rsid w:val="00ED6509"/>
    <w:rsid w:val="00ED69A3"/>
    <w:rsid w:val="00ED7DFE"/>
    <w:rsid w:val="00EE0EAB"/>
    <w:rsid w:val="00EE185B"/>
    <w:rsid w:val="00EE1BDE"/>
    <w:rsid w:val="00EE21C9"/>
    <w:rsid w:val="00EE299D"/>
    <w:rsid w:val="00EE2DCC"/>
    <w:rsid w:val="00EE37F2"/>
    <w:rsid w:val="00EE65EC"/>
    <w:rsid w:val="00EE68B4"/>
    <w:rsid w:val="00EE6906"/>
    <w:rsid w:val="00EE7BD9"/>
    <w:rsid w:val="00EE7DCB"/>
    <w:rsid w:val="00EE7FB6"/>
    <w:rsid w:val="00EF04D4"/>
    <w:rsid w:val="00EF069B"/>
    <w:rsid w:val="00EF1478"/>
    <w:rsid w:val="00EF1869"/>
    <w:rsid w:val="00EF2021"/>
    <w:rsid w:val="00EF2775"/>
    <w:rsid w:val="00EF3BFB"/>
    <w:rsid w:val="00EF4EEC"/>
    <w:rsid w:val="00EF5382"/>
    <w:rsid w:val="00EF571A"/>
    <w:rsid w:val="00EF63F2"/>
    <w:rsid w:val="00EF6BBA"/>
    <w:rsid w:val="00F009A3"/>
    <w:rsid w:val="00F00DBD"/>
    <w:rsid w:val="00F01833"/>
    <w:rsid w:val="00F02A94"/>
    <w:rsid w:val="00F0354F"/>
    <w:rsid w:val="00F045CC"/>
    <w:rsid w:val="00F05291"/>
    <w:rsid w:val="00F055D1"/>
    <w:rsid w:val="00F05925"/>
    <w:rsid w:val="00F06705"/>
    <w:rsid w:val="00F06930"/>
    <w:rsid w:val="00F06ADF"/>
    <w:rsid w:val="00F07959"/>
    <w:rsid w:val="00F07A48"/>
    <w:rsid w:val="00F07D66"/>
    <w:rsid w:val="00F1075D"/>
    <w:rsid w:val="00F1160F"/>
    <w:rsid w:val="00F1192C"/>
    <w:rsid w:val="00F11E8E"/>
    <w:rsid w:val="00F12754"/>
    <w:rsid w:val="00F1410E"/>
    <w:rsid w:val="00F15006"/>
    <w:rsid w:val="00F15AD1"/>
    <w:rsid w:val="00F15E3E"/>
    <w:rsid w:val="00F15FD6"/>
    <w:rsid w:val="00F16880"/>
    <w:rsid w:val="00F170CC"/>
    <w:rsid w:val="00F172DF"/>
    <w:rsid w:val="00F175AA"/>
    <w:rsid w:val="00F20163"/>
    <w:rsid w:val="00F202D0"/>
    <w:rsid w:val="00F206C3"/>
    <w:rsid w:val="00F20954"/>
    <w:rsid w:val="00F20C19"/>
    <w:rsid w:val="00F21548"/>
    <w:rsid w:val="00F23B54"/>
    <w:rsid w:val="00F23C25"/>
    <w:rsid w:val="00F24A14"/>
    <w:rsid w:val="00F24C71"/>
    <w:rsid w:val="00F24F63"/>
    <w:rsid w:val="00F27382"/>
    <w:rsid w:val="00F3018E"/>
    <w:rsid w:val="00F30281"/>
    <w:rsid w:val="00F31B93"/>
    <w:rsid w:val="00F3263C"/>
    <w:rsid w:val="00F33732"/>
    <w:rsid w:val="00F3373A"/>
    <w:rsid w:val="00F33B1F"/>
    <w:rsid w:val="00F33E60"/>
    <w:rsid w:val="00F341D8"/>
    <w:rsid w:val="00F34293"/>
    <w:rsid w:val="00F34D5B"/>
    <w:rsid w:val="00F3595C"/>
    <w:rsid w:val="00F3606A"/>
    <w:rsid w:val="00F36298"/>
    <w:rsid w:val="00F37D67"/>
    <w:rsid w:val="00F40181"/>
    <w:rsid w:val="00F40758"/>
    <w:rsid w:val="00F40B0C"/>
    <w:rsid w:val="00F40BBB"/>
    <w:rsid w:val="00F4106F"/>
    <w:rsid w:val="00F42EA2"/>
    <w:rsid w:val="00F42EDA"/>
    <w:rsid w:val="00F43493"/>
    <w:rsid w:val="00F435FB"/>
    <w:rsid w:val="00F4362F"/>
    <w:rsid w:val="00F442EC"/>
    <w:rsid w:val="00F44E64"/>
    <w:rsid w:val="00F4641C"/>
    <w:rsid w:val="00F46A47"/>
    <w:rsid w:val="00F46C60"/>
    <w:rsid w:val="00F47609"/>
    <w:rsid w:val="00F4784E"/>
    <w:rsid w:val="00F47BB2"/>
    <w:rsid w:val="00F504E9"/>
    <w:rsid w:val="00F50579"/>
    <w:rsid w:val="00F5142C"/>
    <w:rsid w:val="00F5178B"/>
    <w:rsid w:val="00F51835"/>
    <w:rsid w:val="00F51CC9"/>
    <w:rsid w:val="00F51FEA"/>
    <w:rsid w:val="00F53897"/>
    <w:rsid w:val="00F53922"/>
    <w:rsid w:val="00F53D9B"/>
    <w:rsid w:val="00F5400E"/>
    <w:rsid w:val="00F550BD"/>
    <w:rsid w:val="00F5520F"/>
    <w:rsid w:val="00F55657"/>
    <w:rsid w:val="00F55AB7"/>
    <w:rsid w:val="00F55C5C"/>
    <w:rsid w:val="00F55D7F"/>
    <w:rsid w:val="00F5667B"/>
    <w:rsid w:val="00F56BA7"/>
    <w:rsid w:val="00F57B13"/>
    <w:rsid w:val="00F57DEF"/>
    <w:rsid w:val="00F603C5"/>
    <w:rsid w:val="00F603F2"/>
    <w:rsid w:val="00F60A9C"/>
    <w:rsid w:val="00F60B7E"/>
    <w:rsid w:val="00F611EA"/>
    <w:rsid w:val="00F6142E"/>
    <w:rsid w:val="00F619D4"/>
    <w:rsid w:val="00F621D6"/>
    <w:rsid w:val="00F63961"/>
    <w:rsid w:val="00F63B48"/>
    <w:rsid w:val="00F646FB"/>
    <w:rsid w:val="00F6484A"/>
    <w:rsid w:val="00F64DD0"/>
    <w:rsid w:val="00F6516E"/>
    <w:rsid w:val="00F6517F"/>
    <w:rsid w:val="00F66F15"/>
    <w:rsid w:val="00F67A49"/>
    <w:rsid w:val="00F7007C"/>
    <w:rsid w:val="00F71AFD"/>
    <w:rsid w:val="00F71E1D"/>
    <w:rsid w:val="00F72311"/>
    <w:rsid w:val="00F72DEE"/>
    <w:rsid w:val="00F730F3"/>
    <w:rsid w:val="00F735ED"/>
    <w:rsid w:val="00F746A8"/>
    <w:rsid w:val="00F75BE9"/>
    <w:rsid w:val="00F75BF7"/>
    <w:rsid w:val="00F75C8D"/>
    <w:rsid w:val="00F75F9F"/>
    <w:rsid w:val="00F75FF9"/>
    <w:rsid w:val="00F7798F"/>
    <w:rsid w:val="00F77B72"/>
    <w:rsid w:val="00F77B91"/>
    <w:rsid w:val="00F80563"/>
    <w:rsid w:val="00F80625"/>
    <w:rsid w:val="00F80A71"/>
    <w:rsid w:val="00F80D37"/>
    <w:rsid w:val="00F81F23"/>
    <w:rsid w:val="00F82402"/>
    <w:rsid w:val="00F82A0D"/>
    <w:rsid w:val="00F82C86"/>
    <w:rsid w:val="00F82CEF"/>
    <w:rsid w:val="00F834A0"/>
    <w:rsid w:val="00F841D3"/>
    <w:rsid w:val="00F859D6"/>
    <w:rsid w:val="00F86683"/>
    <w:rsid w:val="00F87247"/>
    <w:rsid w:val="00F878FE"/>
    <w:rsid w:val="00F87D04"/>
    <w:rsid w:val="00F90D6A"/>
    <w:rsid w:val="00F90E80"/>
    <w:rsid w:val="00F910DA"/>
    <w:rsid w:val="00F922C3"/>
    <w:rsid w:val="00F92F5E"/>
    <w:rsid w:val="00F93F2C"/>
    <w:rsid w:val="00F95DA1"/>
    <w:rsid w:val="00F96FC4"/>
    <w:rsid w:val="00F97143"/>
    <w:rsid w:val="00F972A0"/>
    <w:rsid w:val="00F976F4"/>
    <w:rsid w:val="00F97C6D"/>
    <w:rsid w:val="00FA014D"/>
    <w:rsid w:val="00FA1028"/>
    <w:rsid w:val="00FA156C"/>
    <w:rsid w:val="00FA181D"/>
    <w:rsid w:val="00FA1B3F"/>
    <w:rsid w:val="00FA26D3"/>
    <w:rsid w:val="00FA2F25"/>
    <w:rsid w:val="00FA2FA2"/>
    <w:rsid w:val="00FA369D"/>
    <w:rsid w:val="00FA4194"/>
    <w:rsid w:val="00FA4209"/>
    <w:rsid w:val="00FA51B1"/>
    <w:rsid w:val="00FA537D"/>
    <w:rsid w:val="00FA76BF"/>
    <w:rsid w:val="00FA76E4"/>
    <w:rsid w:val="00FA77C7"/>
    <w:rsid w:val="00FA7CA3"/>
    <w:rsid w:val="00FB0271"/>
    <w:rsid w:val="00FB04EE"/>
    <w:rsid w:val="00FB1754"/>
    <w:rsid w:val="00FB1791"/>
    <w:rsid w:val="00FB1CC9"/>
    <w:rsid w:val="00FB2C6D"/>
    <w:rsid w:val="00FB2F82"/>
    <w:rsid w:val="00FB3028"/>
    <w:rsid w:val="00FB37E5"/>
    <w:rsid w:val="00FB4034"/>
    <w:rsid w:val="00FB44CC"/>
    <w:rsid w:val="00FB44EE"/>
    <w:rsid w:val="00FB7F16"/>
    <w:rsid w:val="00FB7F28"/>
    <w:rsid w:val="00FC04EA"/>
    <w:rsid w:val="00FC209C"/>
    <w:rsid w:val="00FC2D19"/>
    <w:rsid w:val="00FC3103"/>
    <w:rsid w:val="00FC3CA4"/>
    <w:rsid w:val="00FC3D55"/>
    <w:rsid w:val="00FC3E2D"/>
    <w:rsid w:val="00FC42C6"/>
    <w:rsid w:val="00FC460B"/>
    <w:rsid w:val="00FC48E4"/>
    <w:rsid w:val="00FC4A3B"/>
    <w:rsid w:val="00FC52C6"/>
    <w:rsid w:val="00FC5449"/>
    <w:rsid w:val="00FC57AC"/>
    <w:rsid w:val="00FC6624"/>
    <w:rsid w:val="00FC68C9"/>
    <w:rsid w:val="00FC7C69"/>
    <w:rsid w:val="00FD0065"/>
    <w:rsid w:val="00FD0319"/>
    <w:rsid w:val="00FD0A91"/>
    <w:rsid w:val="00FD0FBA"/>
    <w:rsid w:val="00FD1261"/>
    <w:rsid w:val="00FD13CC"/>
    <w:rsid w:val="00FD20B5"/>
    <w:rsid w:val="00FD241D"/>
    <w:rsid w:val="00FD2835"/>
    <w:rsid w:val="00FD2D61"/>
    <w:rsid w:val="00FD2DB3"/>
    <w:rsid w:val="00FD31FB"/>
    <w:rsid w:val="00FD39D7"/>
    <w:rsid w:val="00FD41E4"/>
    <w:rsid w:val="00FD4DA3"/>
    <w:rsid w:val="00FD5294"/>
    <w:rsid w:val="00FD5300"/>
    <w:rsid w:val="00FD5826"/>
    <w:rsid w:val="00FD5EB9"/>
    <w:rsid w:val="00FD675D"/>
    <w:rsid w:val="00FD684C"/>
    <w:rsid w:val="00FD6F6D"/>
    <w:rsid w:val="00FD725A"/>
    <w:rsid w:val="00FD7601"/>
    <w:rsid w:val="00FD762E"/>
    <w:rsid w:val="00FE04BE"/>
    <w:rsid w:val="00FE05EE"/>
    <w:rsid w:val="00FE078A"/>
    <w:rsid w:val="00FE10D2"/>
    <w:rsid w:val="00FE11B7"/>
    <w:rsid w:val="00FE165D"/>
    <w:rsid w:val="00FE1921"/>
    <w:rsid w:val="00FE264A"/>
    <w:rsid w:val="00FE34D6"/>
    <w:rsid w:val="00FE4522"/>
    <w:rsid w:val="00FE4827"/>
    <w:rsid w:val="00FE509F"/>
    <w:rsid w:val="00FE5A57"/>
    <w:rsid w:val="00FE5B0B"/>
    <w:rsid w:val="00FE5F31"/>
    <w:rsid w:val="00FE6377"/>
    <w:rsid w:val="00FE69C5"/>
    <w:rsid w:val="00FE6A2D"/>
    <w:rsid w:val="00FE6F8C"/>
    <w:rsid w:val="00FF161A"/>
    <w:rsid w:val="00FF1898"/>
    <w:rsid w:val="00FF1B64"/>
    <w:rsid w:val="00FF268B"/>
    <w:rsid w:val="00FF327C"/>
    <w:rsid w:val="00FF376A"/>
    <w:rsid w:val="00FF3896"/>
    <w:rsid w:val="00FF3BB6"/>
    <w:rsid w:val="00FF3E41"/>
    <w:rsid w:val="00FF3E95"/>
    <w:rsid w:val="00FF3F91"/>
    <w:rsid w:val="00FF4757"/>
    <w:rsid w:val="00FF5460"/>
    <w:rsid w:val="00FF54B9"/>
    <w:rsid w:val="00FF66DB"/>
    <w:rsid w:val="00FF7090"/>
    <w:rsid w:val="00FF71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657DF81"/>
  <w15:docId w15:val="{FC0DC8C5-6660-4081-8397-EC3D1F46C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0F7895"/>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4775EB"/>
    <w:pPr>
      <w:keepNext/>
      <w:outlineLvl w:val="1"/>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Heading1"/>
    <w:link w:val="Chapter0"/>
    <w:qFormat/>
    <w:rsid w:val="000F7895"/>
    <w:pPr>
      <w:spacing w:line="540" w:lineRule="auto"/>
    </w:pPr>
    <w:rPr>
      <w:rFonts w:eastAsia="Times New Roman"/>
      <w:sz w:val="40"/>
    </w:rPr>
  </w:style>
  <w:style w:type="paragraph" w:customStyle="1" w:styleId="11">
    <w:name w:val="1.1"/>
    <w:basedOn w:val="Chapter"/>
    <w:link w:val="110"/>
    <w:qFormat/>
    <w:rsid w:val="000F7895"/>
    <w:pPr>
      <w:outlineLvl w:val="1"/>
    </w:pPr>
    <w:rPr>
      <w:sz w:val="28"/>
    </w:rPr>
  </w:style>
  <w:style w:type="character" w:customStyle="1" w:styleId="Chapter0">
    <w:name w:val="Chapter 字符"/>
    <w:basedOn w:val="Heading1Char"/>
    <w:link w:val="Chapter"/>
    <w:rsid w:val="000F7895"/>
    <w:rPr>
      <w:rFonts w:ascii="Times New Roman" w:eastAsia="Times New Roman" w:hAnsi="Times New Roman"/>
      <w:b/>
      <w:bCs/>
      <w:kern w:val="44"/>
      <w:sz w:val="40"/>
      <w:szCs w:val="44"/>
    </w:rPr>
  </w:style>
  <w:style w:type="character" w:customStyle="1" w:styleId="110">
    <w:name w:val="1.1 字符"/>
    <w:basedOn w:val="Chapter0"/>
    <w:link w:val="11"/>
    <w:rsid w:val="000F7895"/>
    <w:rPr>
      <w:rFonts w:ascii="Times New Roman" w:eastAsia="Times New Roman" w:hAnsi="Times New Roman" w:cs="Times New Roman"/>
      <w:b/>
      <w:bCs/>
      <w:kern w:val="44"/>
      <w:sz w:val="28"/>
      <w:szCs w:val="44"/>
    </w:rPr>
  </w:style>
  <w:style w:type="character" w:customStyle="1" w:styleId="Heading1Char">
    <w:name w:val="Heading 1 Char"/>
    <w:basedOn w:val="DefaultParagraphFont"/>
    <w:link w:val="Heading1"/>
    <w:uiPriority w:val="9"/>
    <w:rsid w:val="000F7895"/>
    <w:rPr>
      <w:b/>
      <w:bCs/>
      <w:kern w:val="44"/>
      <w:sz w:val="44"/>
      <w:szCs w:val="44"/>
    </w:rPr>
  </w:style>
  <w:style w:type="paragraph" w:styleId="Date">
    <w:name w:val="Date"/>
    <w:basedOn w:val="Normal"/>
    <w:next w:val="Normal"/>
    <w:link w:val="DateChar"/>
    <w:uiPriority w:val="99"/>
    <w:semiHidden/>
    <w:unhideWhenUsed/>
    <w:rsid w:val="000F7895"/>
    <w:pPr>
      <w:ind w:leftChars="2500" w:left="100"/>
    </w:pPr>
  </w:style>
  <w:style w:type="character" w:customStyle="1" w:styleId="DateChar">
    <w:name w:val="Date Char"/>
    <w:basedOn w:val="DefaultParagraphFont"/>
    <w:link w:val="Date"/>
    <w:uiPriority w:val="99"/>
    <w:semiHidden/>
    <w:rsid w:val="000F7895"/>
  </w:style>
  <w:style w:type="paragraph" w:customStyle="1" w:styleId="EndNoteBibliographyTitle">
    <w:name w:val="EndNote Bibliography Title"/>
    <w:basedOn w:val="Normal"/>
    <w:link w:val="EndNoteBibliographyTitle0"/>
    <w:rsid w:val="00853719"/>
    <w:pPr>
      <w:jc w:val="center"/>
    </w:pPr>
    <w:rPr>
      <w:rFonts w:eastAsia="DengXian"/>
      <w:noProof/>
    </w:rPr>
  </w:style>
  <w:style w:type="character" w:customStyle="1" w:styleId="EndNoteBibliographyTitle0">
    <w:name w:val="EndNote Bibliography Title 字符"/>
    <w:basedOn w:val="DefaultParagraphFont"/>
    <w:link w:val="EndNoteBibliographyTitle"/>
    <w:rsid w:val="00853719"/>
    <w:rPr>
      <w:rFonts w:eastAsia="DengXian"/>
      <w:noProof/>
    </w:rPr>
  </w:style>
  <w:style w:type="paragraph" w:customStyle="1" w:styleId="EndNoteBibliography">
    <w:name w:val="EndNote Bibliography"/>
    <w:basedOn w:val="Normal"/>
    <w:link w:val="EndNoteBibliography0"/>
    <w:rsid w:val="00853719"/>
    <w:pPr>
      <w:spacing w:line="360" w:lineRule="auto"/>
    </w:pPr>
    <w:rPr>
      <w:rFonts w:eastAsia="DengXian"/>
      <w:noProof/>
    </w:rPr>
  </w:style>
  <w:style w:type="character" w:customStyle="1" w:styleId="EndNoteBibliography0">
    <w:name w:val="EndNote Bibliography 字符"/>
    <w:basedOn w:val="DefaultParagraphFont"/>
    <w:link w:val="EndNoteBibliography"/>
    <w:rsid w:val="00853719"/>
    <w:rPr>
      <w:rFonts w:eastAsia="DengXian"/>
      <w:noProof/>
    </w:rPr>
  </w:style>
  <w:style w:type="paragraph" w:styleId="ListParagraph">
    <w:name w:val="List Paragraph"/>
    <w:basedOn w:val="Normal"/>
    <w:uiPriority w:val="34"/>
    <w:qFormat/>
    <w:rsid w:val="00CF7EF8"/>
    <w:pPr>
      <w:ind w:firstLineChars="200" w:firstLine="420"/>
    </w:pPr>
  </w:style>
  <w:style w:type="character" w:styleId="PlaceholderText">
    <w:name w:val="Placeholder Text"/>
    <w:basedOn w:val="DefaultParagraphFont"/>
    <w:uiPriority w:val="99"/>
    <w:semiHidden/>
    <w:rsid w:val="006252C7"/>
    <w:rPr>
      <w:color w:val="808080"/>
    </w:rPr>
  </w:style>
  <w:style w:type="paragraph" w:styleId="Header">
    <w:name w:val="header"/>
    <w:basedOn w:val="Normal"/>
    <w:link w:val="HeaderChar"/>
    <w:uiPriority w:val="99"/>
    <w:unhideWhenUsed/>
    <w:rsid w:val="00F63961"/>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63961"/>
    <w:rPr>
      <w:sz w:val="18"/>
      <w:szCs w:val="18"/>
    </w:rPr>
  </w:style>
  <w:style w:type="paragraph" w:styleId="Footer">
    <w:name w:val="footer"/>
    <w:basedOn w:val="Normal"/>
    <w:link w:val="FooterChar"/>
    <w:uiPriority w:val="99"/>
    <w:unhideWhenUsed/>
    <w:rsid w:val="00F6396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63961"/>
    <w:rPr>
      <w:sz w:val="18"/>
      <w:szCs w:val="18"/>
    </w:rPr>
  </w:style>
  <w:style w:type="paragraph" w:customStyle="1" w:styleId="paper">
    <w:name w:val="paper"/>
    <w:basedOn w:val="Normal"/>
    <w:link w:val="paper0"/>
    <w:qFormat/>
    <w:rsid w:val="00B6393A"/>
    <w:pPr>
      <w:spacing w:before="120" w:after="120"/>
    </w:pPr>
    <w:rPr>
      <w:rFonts w:eastAsia="Times New Roman"/>
      <w:szCs w:val="32"/>
      <w:lang w:eastAsia="ja-JP"/>
    </w:rPr>
  </w:style>
  <w:style w:type="character" w:customStyle="1" w:styleId="paper0">
    <w:name w:val="paper (文字)"/>
    <w:basedOn w:val="DefaultParagraphFont"/>
    <w:link w:val="paper"/>
    <w:qFormat/>
    <w:rsid w:val="00B6393A"/>
    <w:rPr>
      <w:rFonts w:eastAsia="Times New Roman"/>
      <w:szCs w:val="32"/>
      <w:lang w:eastAsia="ja-JP"/>
    </w:rPr>
  </w:style>
  <w:style w:type="paragraph" w:styleId="NormalWeb">
    <w:name w:val="Normal (Web)"/>
    <w:basedOn w:val="Normal"/>
    <w:uiPriority w:val="99"/>
    <w:semiHidden/>
    <w:unhideWhenUsed/>
    <w:rsid w:val="00D90647"/>
    <w:pPr>
      <w:widowControl/>
      <w:spacing w:before="100" w:beforeAutospacing="1" w:after="100" w:afterAutospacing="1"/>
      <w:jc w:val="left"/>
    </w:pPr>
    <w:rPr>
      <w:rFonts w:ascii="SimSun" w:eastAsia="SimSun" w:hAnsi="SimSun" w:cs="SimSun"/>
      <w:kern w:val="0"/>
    </w:rPr>
  </w:style>
  <w:style w:type="table" w:styleId="TableGrid">
    <w:name w:val="Table Grid"/>
    <w:basedOn w:val="TableNormal"/>
    <w:uiPriority w:val="39"/>
    <w:rsid w:val="001A50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E4CCA"/>
    <w:rPr>
      <w:sz w:val="16"/>
      <w:szCs w:val="16"/>
    </w:rPr>
  </w:style>
  <w:style w:type="paragraph" w:styleId="CommentText">
    <w:name w:val="annotation text"/>
    <w:basedOn w:val="Normal"/>
    <w:link w:val="CommentTextChar"/>
    <w:uiPriority w:val="99"/>
    <w:unhideWhenUsed/>
    <w:rsid w:val="006E4CCA"/>
    <w:rPr>
      <w:sz w:val="20"/>
      <w:szCs w:val="20"/>
    </w:rPr>
  </w:style>
  <w:style w:type="character" w:customStyle="1" w:styleId="CommentTextChar">
    <w:name w:val="Comment Text Char"/>
    <w:basedOn w:val="DefaultParagraphFont"/>
    <w:link w:val="CommentText"/>
    <w:uiPriority w:val="99"/>
    <w:rsid w:val="006E4CCA"/>
    <w:rPr>
      <w:sz w:val="20"/>
      <w:szCs w:val="20"/>
    </w:rPr>
  </w:style>
  <w:style w:type="paragraph" w:styleId="CommentSubject">
    <w:name w:val="annotation subject"/>
    <w:basedOn w:val="CommentText"/>
    <w:next w:val="CommentText"/>
    <w:link w:val="CommentSubjectChar"/>
    <w:uiPriority w:val="99"/>
    <w:semiHidden/>
    <w:unhideWhenUsed/>
    <w:rsid w:val="006E4CCA"/>
    <w:rPr>
      <w:b/>
      <w:bCs/>
    </w:rPr>
  </w:style>
  <w:style w:type="character" w:customStyle="1" w:styleId="CommentSubjectChar">
    <w:name w:val="Comment Subject Char"/>
    <w:basedOn w:val="CommentTextChar"/>
    <w:link w:val="CommentSubject"/>
    <w:uiPriority w:val="99"/>
    <w:semiHidden/>
    <w:rsid w:val="006E4CCA"/>
    <w:rPr>
      <w:b/>
      <w:bCs/>
      <w:sz w:val="20"/>
      <w:szCs w:val="20"/>
    </w:rPr>
  </w:style>
  <w:style w:type="paragraph" w:styleId="Revision">
    <w:name w:val="Revision"/>
    <w:hidden/>
    <w:uiPriority w:val="99"/>
    <w:semiHidden/>
    <w:rsid w:val="006E4CCA"/>
  </w:style>
  <w:style w:type="character" w:styleId="Emphasis">
    <w:name w:val="Emphasis"/>
    <w:basedOn w:val="DefaultParagraphFont"/>
    <w:uiPriority w:val="20"/>
    <w:qFormat/>
    <w:rsid w:val="00DE7EB4"/>
    <w:rPr>
      <w:i/>
      <w:iCs/>
    </w:rPr>
  </w:style>
  <w:style w:type="character" w:customStyle="1" w:styleId="Heading2Char">
    <w:name w:val="Heading 2 Char"/>
    <w:basedOn w:val="DefaultParagraphFont"/>
    <w:link w:val="Heading2"/>
    <w:uiPriority w:val="9"/>
    <w:rsid w:val="004775EB"/>
    <w:rPr>
      <w:rFonts w:asciiTheme="majorHAnsi" w:eastAsiaTheme="majorEastAsia" w:hAnsiTheme="majorHAnsi" w:cstheme="majorBidi"/>
    </w:rPr>
  </w:style>
  <w:style w:type="character" w:styleId="Hyperlink">
    <w:name w:val="Hyperlink"/>
    <w:basedOn w:val="DefaultParagraphFont"/>
    <w:uiPriority w:val="99"/>
    <w:unhideWhenUsed/>
    <w:rsid w:val="00B87A8D"/>
    <w:rPr>
      <w:color w:val="0000FF"/>
      <w:u w:val="single"/>
    </w:rPr>
  </w:style>
  <w:style w:type="character" w:styleId="UnresolvedMention">
    <w:name w:val="Unresolved Mention"/>
    <w:basedOn w:val="DefaultParagraphFont"/>
    <w:uiPriority w:val="99"/>
    <w:semiHidden/>
    <w:unhideWhenUsed/>
    <w:rsid w:val="00D6120C"/>
    <w:rPr>
      <w:color w:val="605E5C"/>
      <w:shd w:val="clear" w:color="auto" w:fill="E1DFDD"/>
    </w:rPr>
  </w:style>
  <w:style w:type="paragraph" w:styleId="NoSpacing">
    <w:name w:val="No Spacing"/>
    <w:uiPriority w:val="1"/>
    <w:qFormat/>
    <w:rsid w:val="00103907"/>
    <w:pPr>
      <w:widowControl w:val="0"/>
      <w:jc w:val="both"/>
    </w:pPr>
    <w:rPr>
      <w:rFonts w:asciiTheme="minorHAnsi" w:hAnsiTheme="minorHAnsi" w:cstheme="minorBidi"/>
      <w:sz w:val="21"/>
      <w:szCs w:val="22"/>
      <w:lang w:eastAsia="ja-JP"/>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366725">
      <w:bodyDiv w:val="1"/>
      <w:marLeft w:val="0"/>
      <w:marRight w:val="0"/>
      <w:marTop w:val="0"/>
      <w:marBottom w:val="0"/>
      <w:divBdr>
        <w:top w:val="none" w:sz="0" w:space="0" w:color="auto"/>
        <w:left w:val="none" w:sz="0" w:space="0" w:color="auto"/>
        <w:bottom w:val="none" w:sz="0" w:space="0" w:color="auto"/>
        <w:right w:val="none" w:sz="0" w:space="0" w:color="auto"/>
      </w:divBdr>
    </w:div>
    <w:div w:id="56243445">
      <w:bodyDiv w:val="1"/>
      <w:marLeft w:val="0"/>
      <w:marRight w:val="0"/>
      <w:marTop w:val="0"/>
      <w:marBottom w:val="0"/>
      <w:divBdr>
        <w:top w:val="none" w:sz="0" w:space="0" w:color="auto"/>
        <w:left w:val="none" w:sz="0" w:space="0" w:color="auto"/>
        <w:bottom w:val="none" w:sz="0" w:space="0" w:color="auto"/>
        <w:right w:val="none" w:sz="0" w:space="0" w:color="auto"/>
      </w:divBdr>
      <w:divsChild>
        <w:div w:id="1085568592">
          <w:marLeft w:val="0"/>
          <w:marRight w:val="0"/>
          <w:marTop w:val="0"/>
          <w:marBottom w:val="0"/>
          <w:divBdr>
            <w:top w:val="none" w:sz="0" w:space="0" w:color="auto"/>
            <w:left w:val="none" w:sz="0" w:space="0" w:color="auto"/>
            <w:bottom w:val="none" w:sz="0" w:space="0" w:color="auto"/>
            <w:right w:val="none" w:sz="0" w:space="0" w:color="auto"/>
          </w:divBdr>
        </w:div>
      </w:divsChild>
    </w:div>
    <w:div w:id="65689202">
      <w:bodyDiv w:val="1"/>
      <w:marLeft w:val="0"/>
      <w:marRight w:val="0"/>
      <w:marTop w:val="0"/>
      <w:marBottom w:val="0"/>
      <w:divBdr>
        <w:top w:val="none" w:sz="0" w:space="0" w:color="auto"/>
        <w:left w:val="none" w:sz="0" w:space="0" w:color="auto"/>
        <w:bottom w:val="none" w:sz="0" w:space="0" w:color="auto"/>
        <w:right w:val="none" w:sz="0" w:space="0" w:color="auto"/>
      </w:divBdr>
    </w:div>
    <w:div w:id="97795889">
      <w:bodyDiv w:val="1"/>
      <w:marLeft w:val="0"/>
      <w:marRight w:val="0"/>
      <w:marTop w:val="0"/>
      <w:marBottom w:val="0"/>
      <w:divBdr>
        <w:top w:val="none" w:sz="0" w:space="0" w:color="auto"/>
        <w:left w:val="none" w:sz="0" w:space="0" w:color="auto"/>
        <w:bottom w:val="none" w:sz="0" w:space="0" w:color="auto"/>
        <w:right w:val="none" w:sz="0" w:space="0" w:color="auto"/>
      </w:divBdr>
      <w:divsChild>
        <w:div w:id="1943370627">
          <w:marLeft w:val="0"/>
          <w:marRight w:val="0"/>
          <w:marTop w:val="0"/>
          <w:marBottom w:val="0"/>
          <w:divBdr>
            <w:top w:val="none" w:sz="0" w:space="0" w:color="auto"/>
            <w:left w:val="none" w:sz="0" w:space="0" w:color="auto"/>
            <w:bottom w:val="none" w:sz="0" w:space="0" w:color="auto"/>
            <w:right w:val="none" w:sz="0" w:space="0" w:color="auto"/>
          </w:divBdr>
        </w:div>
      </w:divsChild>
    </w:div>
    <w:div w:id="188182316">
      <w:bodyDiv w:val="1"/>
      <w:marLeft w:val="0"/>
      <w:marRight w:val="0"/>
      <w:marTop w:val="0"/>
      <w:marBottom w:val="0"/>
      <w:divBdr>
        <w:top w:val="none" w:sz="0" w:space="0" w:color="auto"/>
        <w:left w:val="none" w:sz="0" w:space="0" w:color="auto"/>
        <w:bottom w:val="none" w:sz="0" w:space="0" w:color="auto"/>
        <w:right w:val="none" w:sz="0" w:space="0" w:color="auto"/>
      </w:divBdr>
    </w:div>
    <w:div w:id="208229923">
      <w:bodyDiv w:val="1"/>
      <w:marLeft w:val="0"/>
      <w:marRight w:val="0"/>
      <w:marTop w:val="0"/>
      <w:marBottom w:val="0"/>
      <w:divBdr>
        <w:top w:val="none" w:sz="0" w:space="0" w:color="auto"/>
        <w:left w:val="none" w:sz="0" w:space="0" w:color="auto"/>
        <w:bottom w:val="none" w:sz="0" w:space="0" w:color="auto"/>
        <w:right w:val="none" w:sz="0" w:space="0" w:color="auto"/>
      </w:divBdr>
      <w:divsChild>
        <w:div w:id="341856896">
          <w:marLeft w:val="0"/>
          <w:marRight w:val="0"/>
          <w:marTop w:val="0"/>
          <w:marBottom w:val="0"/>
          <w:divBdr>
            <w:top w:val="none" w:sz="0" w:space="0" w:color="auto"/>
            <w:left w:val="none" w:sz="0" w:space="0" w:color="auto"/>
            <w:bottom w:val="none" w:sz="0" w:space="0" w:color="auto"/>
            <w:right w:val="none" w:sz="0" w:space="0" w:color="auto"/>
          </w:divBdr>
        </w:div>
      </w:divsChild>
    </w:div>
    <w:div w:id="221142770">
      <w:bodyDiv w:val="1"/>
      <w:marLeft w:val="0"/>
      <w:marRight w:val="0"/>
      <w:marTop w:val="0"/>
      <w:marBottom w:val="0"/>
      <w:divBdr>
        <w:top w:val="none" w:sz="0" w:space="0" w:color="auto"/>
        <w:left w:val="none" w:sz="0" w:space="0" w:color="auto"/>
        <w:bottom w:val="none" w:sz="0" w:space="0" w:color="auto"/>
        <w:right w:val="none" w:sz="0" w:space="0" w:color="auto"/>
      </w:divBdr>
      <w:divsChild>
        <w:div w:id="725186545">
          <w:marLeft w:val="0"/>
          <w:marRight w:val="0"/>
          <w:marTop w:val="0"/>
          <w:marBottom w:val="0"/>
          <w:divBdr>
            <w:top w:val="none" w:sz="0" w:space="0" w:color="auto"/>
            <w:left w:val="none" w:sz="0" w:space="0" w:color="auto"/>
            <w:bottom w:val="none" w:sz="0" w:space="0" w:color="auto"/>
            <w:right w:val="none" w:sz="0" w:space="0" w:color="auto"/>
          </w:divBdr>
        </w:div>
      </w:divsChild>
    </w:div>
    <w:div w:id="311180890">
      <w:bodyDiv w:val="1"/>
      <w:marLeft w:val="0"/>
      <w:marRight w:val="0"/>
      <w:marTop w:val="0"/>
      <w:marBottom w:val="0"/>
      <w:divBdr>
        <w:top w:val="none" w:sz="0" w:space="0" w:color="auto"/>
        <w:left w:val="none" w:sz="0" w:space="0" w:color="auto"/>
        <w:bottom w:val="none" w:sz="0" w:space="0" w:color="auto"/>
        <w:right w:val="none" w:sz="0" w:space="0" w:color="auto"/>
      </w:divBdr>
    </w:div>
    <w:div w:id="326249277">
      <w:bodyDiv w:val="1"/>
      <w:marLeft w:val="0"/>
      <w:marRight w:val="0"/>
      <w:marTop w:val="0"/>
      <w:marBottom w:val="0"/>
      <w:divBdr>
        <w:top w:val="none" w:sz="0" w:space="0" w:color="auto"/>
        <w:left w:val="none" w:sz="0" w:space="0" w:color="auto"/>
        <w:bottom w:val="none" w:sz="0" w:space="0" w:color="auto"/>
        <w:right w:val="none" w:sz="0" w:space="0" w:color="auto"/>
      </w:divBdr>
    </w:div>
    <w:div w:id="349529201">
      <w:bodyDiv w:val="1"/>
      <w:marLeft w:val="0"/>
      <w:marRight w:val="0"/>
      <w:marTop w:val="0"/>
      <w:marBottom w:val="0"/>
      <w:divBdr>
        <w:top w:val="none" w:sz="0" w:space="0" w:color="auto"/>
        <w:left w:val="none" w:sz="0" w:space="0" w:color="auto"/>
        <w:bottom w:val="none" w:sz="0" w:space="0" w:color="auto"/>
        <w:right w:val="none" w:sz="0" w:space="0" w:color="auto"/>
      </w:divBdr>
      <w:divsChild>
        <w:div w:id="1690066200">
          <w:marLeft w:val="0"/>
          <w:marRight w:val="0"/>
          <w:marTop w:val="0"/>
          <w:marBottom w:val="0"/>
          <w:divBdr>
            <w:top w:val="none" w:sz="0" w:space="0" w:color="auto"/>
            <w:left w:val="none" w:sz="0" w:space="0" w:color="auto"/>
            <w:bottom w:val="none" w:sz="0" w:space="0" w:color="auto"/>
            <w:right w:val="none" w:sz="0" w:space="0" w:color="auto"/>
          </w:divBdr>
        </w:div>
      </w:divsChild>
    </w:div>
    <w:div w:id="349717526">
      <w:bodyDiv w:val="1"/>
      <w:marLeft w:val="0"/>
      <w:marRight w:val="0"/>
      <w:marTop w:val="0"/>
      <w:marBottom w:val="0"/>
      <w:divBdr>
        <w:top w:val="none" w:sz="0" w:space="0" w:color="auto"/>
        <w:left w:val="none" w:sz="0" w:space="0" w:color="auto"/>
        <w:bottom w:val="none" w:sz="0" w:space="0" w:color="auto"/>
        <w:right w:val="none" w:sz="0" w:space="0" w:color="auto"/>
      </w:divBdr>
    </w:div>
    <w:div w:id="376124752">
      <w:bodyDiv w:val="1"/>
      <w:marLeft w:val="0"/>
      <w:marRight w:val="0"/>
      <w:marTop w:val="0"/>
      <w:marBottom w:val="0"/>
      <w:divBdr>
        <w:top w:val="none" w:sz="0" w:space="0" w:color="auto"/>
        <w:left w:val="none" w:sz="0" w:space="0" w:color="auto"/>
        <w:bottom w:val="none" w:sz="0" w:space="0" w:color="auto"/>
        <w:right w:val="none" w:sz="0" w:space="0" w:color="auto"/>
      </w:divBdr>
      <w:divsChild>
        <w:div w:id="161311492">
          <w:marLeft w:val="0"/>
          <w:marRight w:val="0"/>
          <w:marTop w:val="0"/>
          <w:marBottom w:val="0"/>
          <w:divBdr>
            <w:top w:val="none" w:sz="0" w:space="0" w:color="auto"/>
            <w:left w:val="none" w:sz="0" w:space="0" w:color="auto"/>
            <w:bottom w:val="none" w:sz="0" w:space="0" w:color="auto"/>
            <w:right w:val="none" w:sz="0" w:space="0" w:color="auto"/>
          </w:divBdr>
        </w:div>
      </w:divsChild>
    </w:div>
    <w:div w:id="396822514">
      <w:bodyDiv w:val="1"/>
      <w:marLeft w:val="0"/>
      <w:marRight w:val="0"/>
      <w:marTop w:val="0"/>
      <w:marBottom w:val="0"/>
      <w:divBdr>
        <w:top w:val="none" w:sz="0" w:space="0" w:color="auto"/>
        <w:left w:val="none" w:sz="0" w:space="0" w:color="auto"/>
        <w:bottom w:val="none" w:sz="0" w:space="0" w:color="auto"/>
        <w:right w:val="none" w:sz="0" w:space="0" w:color="auto"/>
      </w:divBdr>
      <w:divsChild>
        <w:div w:id="794182151">
          <w:marLeft w:val="0"/>
          <w:marRight w:val="0"/>
          <w:marTop w:val="0"/>
          <w:marBottom w:val="0"/>
          <w:divBdr>
            <w:top w:val="none" w:sz="0" w:space="0" w:color="auto"/>
            <w:left w:val="none" w:sz="0" w:space="0" w:color="auto"/>
            <w:bottom w:val="none" w:sz="0" w:space="0" w:color="auto"/>
            <w:right w:val="none" w:sz="0" w:space="0" w:color="auto"/>
          </w:divBdr>
        </w:div>
      </w:divsChild>
    </w:div>
    <w:div w:id="416942571">
      <w:bodyDiv w:val="1"/>
      <w:marLeft w:val="0"/>
      <w:marRight w:val="0"/>
      <w:marTop w:val="0"/>
      <w:marBottom w:val="0"/>
      <w:divBdr>
        <w:top w:val="none" w:sz="0" w:space="0" w:color="auto"/>
        <w:left w:val="none" w:sz="0" w:space="0" w:color="auto"/>
        <w:bottom w:val="none" w:sz="0" w:space="0" w:color="auto"/>
        <w:right w:val="none" w:sz="0" w:space="0" w:color="auto"/>
      </w:divBdr>
      <w:divsChild>
        <w:div w:id="1859150458">
          <w:marLeft w:val="0"/>
          <w:marRight w:val="0"/>
          <w:marTop w:val="0"/>
          <w:marBottom w:val="0"/>
          <w:divBdr>
            <w:top w:val="none" w:sz="0" w:space="0" w:color="auto"/>
            <w:left w:val="none" w:sz="0" w:space="0" w:color="auto"/>
            <w:bottom w:val="none" w:sz="0" w:space="0" w:color="auto"/>
            <w:right w:val="none" w:sz="0" w:space="0" w:color="auto"/>
          </w:divBdr>
        </w:div>
      </w:divsChild>
    </w:div>
    <w:div w:id="433943086">
      <w:bodyDiv w:val="1"/>
      <w:marLeft w:val="0"/>
      <w:marRight w:val="0"/>
      <w:marTop w:val="0"/>
      <w:marBottom w:val="0"/>
      <w:divBdr>
        <w:top w:val="none" w:sz="0" w:space="0" w:color="auto"/>
        <w:left w:val="none" w:sz="0" w:space="0" w:color="auto"/>
        <w:bottom w:val="none" w:sz="0" w:space="0" w:color="auto"/>
        <w:right w:val="none" w:sz="0" w:space="0" w:color="auto"/>
      </w:divBdr>
    </w:div>
    <w:div w:id="447437650">
      <w:bodyDiv w:val="1"/>
      <w:marLeft w:val="0"/>
      <w:marRight w:val="0"/>
      <w:marTop w:val="0"/>
      <w:marBottom w:val="0"/>
      <w:divBdr>
        <w:top w:val="none" w:sz="0" w:space="0" w:color="auto"/>
        <w:left w:val="none" w:sz="0" w:space="0" w:color="auto"/>
        <w:bottom w:val="none" w:sz="0" w:space="0" w:color="auto"/>
        <w:right w:val="none" w:sz="0" w:space="0" w:color="auto"/>
      </w:divBdr>
      <w:divsChild>
        <w:div w:id="369382380">
          <w:marLeft w:val="0"/>
          <w:marRight w:val="0"/>
          <w:marTop w:val="0"/>
          <w:marBottom w:val="0"/>
          <w:divBdr>
            <w:top w:val="none" w:sz="0" w:space="0" w:color="auto"/>
            <w:left w:val="none" w:sz="0" w:space="0" w:color="auto"/>
            <w:bottom w:val="none" w:sz="0" w:space="0" w:color="auto"/>
            <w:right w:val="none" w:sz="0" w:space="0" w:color="auto"/>
          </w:divBdr>
        </w:div>
      </w:divsChild>
    </w:div>
    <w:div w:id="460073315">
      <w:bodyDiv w:val="1"/>
      <w:marLeft w:val="0"/>
      <w:marRight w:val="0"/>
      <w:marTop w:val="0"/>
      <w:marBottom w:val="0"/>
      <w:divBdr>
        <w:top w:val="none" w:sz="0" w:space="0" w:color="auto"/>
        <w:left w:val="none" w:sz="0" w:space="0" w:color="auto"/>
        <w:bottom w:val="none" w:sz="0" w:space="0" w:color="auto"/>
        <w:right w:val="none" w:sz="0" w:space="0" w:color="auto"/>
      </w:divBdr>
    </w:div>
    <w:div w:id="468671368">
      <w:bodyDiv w:val="1"/>
      <w:marLeft w:val="0"/>
      <w:marRight w:val="0"/>
      <w:marTop w:val="0"/>
      <w:marBottom w:val="0"/>
      <w:divBdr>
        <w:top w:val="none" w:sz="0" w:space="0" w:color="auto"/>
        <w:left w:val="none" w:sz="0" w:space="0" w:color="auto"/>
        <w:bottom w:val="none" w:sz="0" w:space="0" w:color="auto"/>
        <w:right w:val="none" w:sz="0" w:space="0" w:color="auto"/>
      </w:divBdr>
      <w:divsChild>
        <w:div w:id="1112825104">
          <w:marLeft w:val="0"/>
          <w:marRight w:val="0"/>
          <w:marTop w:val="0"/>
          <w:marBottom w:val="0"/>
          <w:divBdr>
            <w:top w:val="none" w:sz="0" w:space="0" w:color="auto"/>
            <w:left w:val="none" w:sz="0" w:space="0" w:color="auto"/>
            <w:bottom w:val="none" w:sz="0" w:space="0" w:color="auto"/>
            <w:right w:val="none" w:sz="0" w:space="0" w:color="auto"/>
          </w:divBdr>
          <w:divsChild>
            <w:div w:id="1648629797">
              <w:marLeft w:val="0"/>
              <w:marRight w:val="0"/>
              <w:marTop w:val="0"/>
              <w:marBottom w:val="0"/>
              <w:divBdr>
                <w:top w:val="none" w:sz="0" w:space="0" w:color="auto"/>
                <w:left w:val="none" w:sz="0" w:space="0" w:color="auto"/>
                <w:bottom w:val="none" w:sz="0" w:space="0" w:color="auto"/>
                <w:right w:val="none" w:sz="0" w:space="0" w:color="auto"/>
              </w:divBdr>
            </w:div>
          </w:divsChild>
        </w:div>
        <w:div w:id="661396616">
          <w:marLeft w:val="0"/>
          <w:marRight w:val="0"/>
          <w:marTop w:val="0"/>
          <w:marBottom w:val="0"/>
          <w:divBdr>
            <w:top w:val="none" w:sz="0" w:space="0" w:color="auto"/>
            <w:left w:val="none" w:sz="0" w:space="0" w:color="auto"/>
            <w:bottom w:val="none" w:sz="0" w:space="0" w:color="auto"/>
            <w:right w:val="none" w:sz="0" w:space="0" w:color="auto"/>
          </w:divBdr>
          <w:divsChild>
            <w:div w:id="1701591358">
              <w:marLeft w:val="0"/>
              <w:marRight w:val="0"/>
              <w:marTop w:val="0"/>
              <w:marBottom w:val="0"/>
              <w:divBdr>
                <w:top w:val="none" w:sz="0" w:space="0" w:color="auto"/>
                <w:left w:val="none" w:sz="0" w:space="0" w:color="auto"/>
                <w:bottom w:val="none" w:sz="0" w:space="0" w:color="auto"/>
                <w:right w:val="none" w:sz="0" w:space="0" w:color="auto"/>
              </w:divBdr>
              <w:divsChild>
                <w:div w:id="135969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108087">
      <w:bodyDiv w:val="1"/>
      <w:marLeft w:val="0"/>
      <w:marRight w:val="0"/>
      <w:marTop w:val="0"/>
      <w:marBottom w:val="0"/>
      <w:divBdr>
        <w:top w:val="none" w:sz="0" w:space="0" w:color="auto"/>
        <w:left w:val="none" w:sz="0" w:space="0" w:color="auto"/>
        <w:bottom w:val="none" w:sz="0" w:space="0" w:color="auto"/>
        <w:right w:val="none" w:sz="0" w:space="0" w:color="auto"/>
      </w:divBdr>
      <w:divsChild>
        <w:div w:id="1463305465">
          <w:marLeft w:val="0"/>
          <w:marRight w:val="0"/>
          <w:marTop w:val="0"/>
          <w:marBottom w:val="0"/>
          <w:divBdr>
            <w:top w:val="none" w:sz="0" w:space="0" w:color="auto"/>
            <w:left w:val="none" w:sz="0" w:space="0" w:color="auto"/>
            <w:bottom w:val="none" w:sz="0" w:space="0" w:color="auto"/>
            <w:right w:val="none" w:sz="0" w:space="0" w:color="auto"/>
          </w:divBdr>
        </w:div>
      </w:divsChild>
    </w:div>
    <w:div w:id="480851370">
      <w:bodyDiv w:val="1"/>
      <w:marLeft w:val="0"/>
      <w:marRight w:val="0"/>
      <w:marTop w:val="0"/>
      <w:marBottom w:val="0"/>
      <w:divBdr>
        <w:top w:val="none" w:sz="0" w:space="0" w:color="auto"/>
        <w:left w:val="none" w:sz="0" w:space="0" w:color="auto"/>
        <w:bottom w:val="none" w:sz="0" w:space="0" w:color="auto"/>
        <w:right w:val="none" w:sz="0" w:space="0" w:color="auto"/>
      </w:divBdr>
    </w:div>
    <w:div w:id="531038638">
      <w:bodyDiv w:val="1"/>
      <w:marLeft w:val="0"/>
      <w:marRight w:val="0"/>
      <w:marTop w:val="0"/>
      <w:marBottom w:val="0"/>
      <w:divBdr>
        <w:top w:val="none" w:sz="0" w:space="0" w:color="auto"/>
        <w:left w:val="none" w:sz="0" w:space="0" w:color="auto"/>
        <w:bottom w:val="none" w:sz="0" w:space="0" w:color="auto"/>
        <w:right w:val="none" w:sz="0" w:space="0" w:color="auto"/>
      </w:divBdr>
      <w:divsChild>
        <w:div w:id="1132793888">
          <w:marLeft w:val="0"/>
          <w:marRight w:val="0"/>
          <w:marTop w:val="0"/>
          <w:marBottom w:val="0"/>
          <w:divBdr>
            <w:top w:val="none" w:sz="0" w:space="0" w:color="auto"/>
            <w:left w:val="none" w:sz="0" w:space="0" w:color="auto"/>
            <w:bottom w:val="none" w:sz="0" w:space="0" w:color="auto"/>
            <w:right w:val="none" w:sz="0" w:space="0" w:color="auto"/>
          </w:divBdr>
        </w:div>
      </w:divsChild>
    </w:div>
    <w:div w:id="552228421">
      <w:bodyDiv w:val="1"/>
      <w:marLeft w:val="0"/>
      <w:marRight w:val="0"/>
      <w:marTop w:val="0"/>
      <w:marBottom w:val="0"/>
      <w:divBdr>
        <w:top w:val="none" w:sz="0" w:space="0" w:color="auto"/>
        <w:left w:val="none" w:sz="0" w:space="0" w:color="auto"/>
        <w:bottom w:val="none" w:sz="0" w:space="0" w:color="auto"/>
        <w:right w:val="none" w:sz="0" w:space="0" w:color="auto"/>
      </w:divBdr>
    </w:div>
    <w:div w:id="587422179">
      <w:bodyDiv w:val="1"/>
      <w:marLeft w:val="0"/>
      <w:marRight w:val="0"/>
      <w:marTop w:val="0"/>
      <w:marBottom w:val="0"/>
      <w:divBdr>
        <w:top w:val="none" w:sz="0" w:space="0" w:color="auto"/>
        <w:left w:val="none" w:sz="0" w:space="0" w:color="auto"/>
        <w:bottom w:val="none" w:sz="0" w:space="0" w:color="auto"/>
        <w:right w:val="none" w:sz="0" w:space="0" w:color="auto"/>
      </w:divBdr>
      <w:divsChild>
        <w:div w:id="1902323268">
          <w:marLeft w:val="0"/>
          <w:marRight w:val="0"/>
          <w:marTop w:val="0"/>
          <w:marBottom w:val="0"/>
          <w:divBdr>
            <w:top w:val="none" w:sz="0" w:space="0" w:color="auto"/>
            <w:left w:val="none" w:sz="0" w:space="0" w:color="auto"/>
            <w:bottom w:val="none" w:sz="0" w:space="0" w:color="auto"/>
            <w:right w:val="none" w:sz="0" w:space="0" w:color="auto"/>
          </w:divBdr>
        </w:div>
      </w:divsChild>
    </w:div>
    <w:div w:id="599483982">
      <w:bodyDiv w:val="1"/>
      <w:marLeft w:val="0"/>
      <w:marRight w:val="0"/>
      <w:marTop w:val="0"/>
      <w:marBottom w:val="0"/>
      <w:divBdr>
        <w:top w:val="none" w:sz="0" w:space="0" w:color="auto"/>
        <w:left w:val="none" w:sz="0" w:space="0" w:color="auto"/>
        <w:bottom w:val="none" w:sz="0" w:space="0" w:color="auto"/>
        <w:right w:val="none" w:sz="0" w:space="0" w:color="auto"/>
      </w:divBdr>
    </w:div>
    <w:div w:id="691685130">
      <w:bodyDiv w:val="1"/>
      <w:marLeft w:val="0"/>
      <w:marRight w:val="0"/>
      <w:marTop w:val="0"/>
      <w:marBottom w:val="0"/>
      <w:divBdr>
        <w:top w:val="none" w:sz="0" w:space="0" w:color="auto"/>
        <w:left w:val="none" w:sz="0" w:space="0" w:color="auto"/>
        <w:bottom w:val="none" w:sz="0" w:space="0" w:color="auto"/>
        <w:right w:val="none" w:sz="0" w:space="0" w:color="auto"/>
      </w:divBdr>
    </w:div>
    <w:div w:id="818765382">
      <w:bodyDiv w:val="1"/>
      <w:marLeft w:val="0"/>
      <w:marRight w:val="0"/>
      <w:marTop w:val="0"/>
      <w:marBottom w:val="0"/>
      <w:divBdr>
        <w:top w:val="none" w:sz="0" w:space="0" w:color="auto"/>
        <w:left w:val="none" w:sz="0" w:space="0" w:color="auto"/>
        <w:bottom w:val="none" w:sz="0" w:space="0" w:color="auto"/>
        <w:right w:val="none" w:sz="0" w:space="0" w:color="auto"/>
      </w:divBdr>
      <w:divsChild>
        <w:div w:id="400981959">
          <w:marLeft w:val="0"/>
          <w:marRight w:val="0"/>
          <w:marTop w:val="0"/>
          <w:marBottom w:val="0"/>
          <w:divBdr>
            <w:top w:val="none" w:sz="0" w:space="0" w:color="auto"/>
            <w:left w:val="none" w:sz="0" w:space="0" w:color="auto"/>
            <w:bottom w:val="none" w:sz="0" w:space="0" w:color="auto"/>
            <w:right w:val="none" w:sz="0" w:space="0" w:color="auto"/>
          </w:divBdr>
        </w:div>
      </w:divsChild>
    </w:div>
    <w:div w:id="825783715">
      <w:bodyDiv w:val="1"/>
      <w:marLeft w:val="0"/>
      <w:marRight w:val="0"/>
      <w:marTop w:val="0"/>
      <w:marBottom w:val="0"/>
      <w:divBdr>
        <w:top w:val="none" w:sz="0" w:space="0" w:color="auto"/>
        <w:left w:val="none" w:sz="0" w:space="0" w:color="auto"/>
        <w:bottom w:val="none" w:sz="0" w:space="0" w:color="auto"/>
        <w:right w:val="none" w:sz="0" w:space="0" w:color="auto"/>
      </w:divBdr>
    </w:div>
    <w:div w:id="851140847">
      <w:bodyDiv w:val="1"/>
      <w:marLeft w:val="0"/>
      <w:marRight w:val="0"/>
      <w:marTop w:val="0"/>
      <w:marBottom w:val="0"/>
      <w:divBdr>
        <w:top w:val="none" w:sz="0" w:space="0" w:color="auto"/>
        <w:left w:val="none" w:sz="0" w:space="0" w:color="auto"/>
        <w:bottom w:val="none" w:sz="0" w:space="0" w:color="auto"/>
        <w:right w:val="none" w:sz="0" w:space="0" w:color="auto"/>
      </w:divBdr>
    </w:div>
    <w:div w:id="889417816">
      <w:bodyDiv w:val="1"/>
      <w:marLeft w:val="0"/>
      <w:marRight w:val="0"/>
      <w:marTop w:val="0"/>
      <w:marBottom w:val="0"/>
      <w:divBdr>
        <w:top w:val="none" w:sz="0" w:space="0" w:color="auto"/>
        <w:left w:val="none" w:sz="0" w:space="0" w:color="auto"/>
        <w:bottom w:val="none" w:sz="0" w:space="0" w:color="auto"/>
        <w:right w:val="none" w:sz="0" w:space="0" w:color="auto"/>
      </w:divBdr>
    </w:div>
    <w:div w:id="924923241">
      <w:bodyDiv w:val="1"/>
      <w:marLeft w:val="0"/>
      <w:marRight w:val="0"/>
      <w:marTop w:val="0"/>
      <w:marBottom w:val="0"/>
      <w:divBdr>
        <w:top w:val="none" w:sz="0" w:space="0" w:color="auto"/>
        <w:left w:val="none" w:sz="0" w:space="0" w:color="auto"/>
        <w:bottom w:val="none" w:sz="0" w:space="0" w:color="auto"/>
        <w:right w:val="none" w:sz="0" w:space="0" w:color="auto"/>
      </w:divBdr>
      <w:divsChild>
        <w:div w:id="1058431084">
          <w:marLeft w:val="0"/>
          <w:marRight w:val="0"/>
          <w:marTop w:val="0"/>
          <w:marBottom w:val="0"/>
          <w:divBdr>
            <w:top w:val="none" w:sz="0" w:space="0" w:color="auto"/>
            <w:left w:val="none" w:sz="0" w:space="0" w:color="auto"/>
            <w:bottom w:val="none" w:sz="0" w:space="0" w:color="auto"/>
            <w:right w:val="none" w:sz="0" w:space="0" w:color="auto"/>
          </w:divBdr>
        </w:div>
      </w:divsChild>
    </w:div>
    <w:div w:id="972557714">
      <w:bodyDiv w:val="1"/>
      <w:marLeft w:val="0"/>
      <w:marRight w:val="0"/>
      <w:marTop w:val="0"/>
      <w:marBottom w:val="0"/>
      <w:divBdr>
        <w:top w:val="none" w:sz="0" w:space="0" w:color="auto"/>
        <w:left w:val="none" w:sz="0" w:space="0" w:color="auto"/>
        <w:bottom w:val="none" w:sz="0" w:space="0" w:color="auto"/>
        <w:right w:val="none" w:sz="0" w:space="0" w:color="auto"/>
      </w:divBdr>
      <w:divsChild>
        <w:div w:id="1270893601">
          <w:marLeft w:val="0"/>
          <w:marRight w:val="0"/>
          <w:marTop w:val="0"/>
          <w:marBottom w:val="0"/>
          <w:divBdr>
            <w:top w:val="none" w:sz="0" w:space="0" w:color="auto"/>
            <w:left w:val="none" w:sz="0" w:space="0" w:color="auto"/>
            <w:bottom w:val="none" w:sz="0" w:space="0" w:color="auto"/>
            <w:right w:val="none" w:sz="0" w:space="0" w:color="auto"/>
          </w:divBdr>
        </w:div>
      </w:divsChild>
    </w:div>
    <w:div w:id="997195921">
      <w:bodyDiv w:val="1"/>
      <w:marLeft w:val="0"/>
      <w:marRight w:val="0"/>
      <w:marTop w:val="0"/>
      <w:marBottom w:val="0"/>
      <w:divBdr>
        <w:top w:val="none" w:sz="0" w:space="0" w:color="auto"/>
        <w:left w:val="none" w:sz="0" w:space="0" w:color="auto"/>
        <w:bottom w:val="none" w:sz="0" w:space="0" w:color="auto"/>
        <w:right w:val="none" w:sz="0" w:space="0" w:color="auto"/>
      </w:divBdr>
      <w:divsChild>
        <w:div w:id="1085342898">
          <w:marLeft w:val="0"/>
          <w:marRight w:val="0"/>
          <w:marTop w:val="0"/>
          <w:marBottom w:val="0"/>
          <w:divBdr>
            <w:top w:val="none" w:sz="0" w:space="0" w:color="auto"/>
            <w:left w:val="none" w:sz="0" w:space="0" w:color="auto"/>
            <w:bottom w:val="none" w:sz="0" w:space="0" w:color="auto"/>
            <w:right w:val="none" w:sz="0" w:space="0" w:color="auto"/>
          </w:divBdr>
        </w:div>
      </w:divsChild>
    </w:div>
    <w:div w:id="1099982400">
      <w:bodyDiv w:val="1"/>
      <w:marLeft w:val="0"/>
      <w:marRight w:val="0"/>
      <w:marTop w:val="0"/>
      <w:marBottom w:val="0"/>
      <w:divBdr>
        <w:top w:val="none" w:sz="0" w:space="0" w:color="auto"/>
        <w:left w:val="none" w:sz="0" w:space="0" w:color="auto"/>
        <w:bottom w:val="none" w:sz="0" w:space="0" w:color="auto"/>
        <w:right w:val="none" w:sz="0" w:space="0" w:color="auto"/>
      </w:divBdr>
      <w:divsChild>
        <w:div w:id="571934692">
          <w:marLeft w:val="0"/>
          <w:marRight w:val="0"/>
          <w:marTop w:val="0"/>
          <w:marBottom w:val="0"/>
          <w:divBdr>
            <w:top w:val="none" w:sz="0" w:space="0" w:color="auto"/>
            <w:left w:val="none" w:sz="0" w:space="0" w:color="auto"/>
            <w:bottom w:val="none" w:sz="0" w:space="0" w:color="auto"/>
            <w:right w:val="none" w:sz="0" w:space="0" w:color="auto"/>
          </w:divBdr>
        </w:div>
      </w:divsChild>
    </w:div>
    <w:div w:id="1171674200">
      <w:bodyDiv w:val="1"/>
      <w:marLeft w:val="0"/>
      <w:marRight w:val="0"/>
      <w:marTop w:val="0"/>
      <w:marBottom w:val="0"/>
      <w:divBdr>
        <w:top w:val="none" w:sz="0" w:space="0" w:color="auto"/>
        <w:left w:val="none" w:sz="0" w:space="0" w:color="auto"/>
        <w:bottom w:val="none" w:sz="0" w:space="0" w:color="auto"/>
        <w:right w:val="none" w:sz="0" w:space="0" w:color="auto"/>
      </w:divBdr>
    </w:div>
    <w:div w:id="1252662935">
      <w:bodyDiv w:val="1"/>
      <w:marLeft w:val="0"/>
      <w:marRight w:val="0"/>
      <w:marTop w:val="0"/>
      <w:marBottom w:val="0"/>
      <w:divBdr>
        <w:top w:val="none" w:sz="0" w:space="0" w:color="auto"/>
        <w:left w:val="none" w:sz="0" w:space="0" w:color="auto"/>
        <w:bottom w:val="none" w:sz="0" w:space="0" w:color="auto"/>
        <w:right w:val="none" w:sz="0" w:space="0" w:color="auto"/>
      </w:divBdr>
      <w:divsChild>
        <w:div w:id="1308167166">
          <w:marLeft w:val="0"/>
          <w:marRight w:val="0"/>
          <w:marTop w:val="0"/>
          <w:marBottom w:val="0"/>
          <w:divBdr>
            <w:top w:val="none" w:sz="0" w:space="0" w:color="auto"/>
            <w:left w:val="none" w:sz="0" w:space="0" w:color="auto"/>
            <w:bottom w:val="none" w:sz="0" w:space="0" w:color="auto"/>
            <w:right w:val="none" w:sz="0" w:space="0" w:color="auto"/>
          </w:divBdr>
        </w:div>
      </w:divsChild>
    </w:div>
    <w:div w:id="1267466928">
      <w:bodyDiv w:val="1"/>
      <w:marLeft w:val="0"/>
      <w:marRight w:val="0"/>
      <w:marTop w:val="0"/>
      <w:marBottom w:val="0"/>
      <w:divBdr>
        <w:top w:val="none" w:sz="0" w:space="0" w:color="auto"/>
        <w:left w:val="none" w:sz="0" w:space="0" w:color="auto"/>
        <w:bottom w:val="none" w:sz="0" w:space="0" w:color="auto"/>
        <w:right w:val="none" w:sz="0" w:space="0" w:color="auto"/>
      </w:divBdr>
    </w:div>
    <w:div w:id="1319920384">
      <w:bodyDiv w:val="1"/>
      <w:marLeft w:val="0"/>
      <w:marRight w:val="0"/>
      <w:marTop w:val="0"/>
      <w:marBottom w:val="0"/>
      <w:divBdr>
        <w:top w:val="none" w:sz="0" w:space="0" w:color="auto"/>
        <w:left w:val="none" w:sz="0" w:space="0" w:color="auto"/>
        <w:bottom w:val="none" w:sz="0" w:space="0" w:color="auto"/>
        <w:right w:val="none" w:sz="0" w:space="0" w:color="auto"/>
      </w:divBdr>
      <w:divsChild>
        <w:div w:id="1566068300">
          <w:marLeft w:val="0"/>
          <w:marRight w:val="0"/>
          <w:marTop w:val="0"/>
          <w:marBottom w:val="0"/>
          <w:divBdr>
            <w:top w:val="none" w:sz="0" w:space="0" w:color="auto"/>
            <w:left w:val="none" w:sz="0" w:space="0" w:color="auto"/>
            <w:bottom w:val="none" w:sz="0" w:space="0" w:color="auto"/>
            <w:right w:val="none" w:sz="0" w:space="0" w:color="auto"/>
          </w:divBdr>
        </w:div>
      </w:divsChild>
    </w:div>
    <w:div w:id="1350371624">
      <w:bodyDiv w:val="1"/>
      <w:marLeft w:val="0"/>
      <w:marRight w:val="0"/>
      <w:marTop w:val="0"/>
      <w:marBottom w:val="0"/>
      <w:divBdr>
        <w:top w:val="none" w:sz="0" w:space="0" w:color="auto"/>
        <w:left w:val="none" w:sz="0" w:space="0" w:color="auto"/>
        <w:bottom w:val="none" w:sz="0" w:space="0" w:color="auto"/>
        <w:right w:val="none" w:sz="0" w:space="0" w:color="auto"/>
      </w:divBdr>
    </w:div>
    <w:div w:id="1462729658">
      <w:bodyDiv w:val="1"/>
      <w:marLeft w:val="0"/>
      <w:marRight w:val="0"/>
      <w:marTop w:val="0"/>
      <w:marBottom w:val="0"/>
      <w:divBdr>
        <w:top w:val="none" w:sz="0" w:space="0" w:color="auto"/>
        <w:left w:val="none" w:sz="0" w:space="0" w:color="auto"/>
        <w:bottom w:val="none" w:sz="0" w:space="0" w:color="auto"/>
        <w:right w:val="none" w:sz="0" w:space="0" w:color="auto"/>
      </w:divBdr>
    </w:div>
    <w:div w:id="1478182368">
      <w:bodyDiv w:val="1"/>
      <w:marLeft w:val="0"/>
      <w:marRight w:val="0"/>
      <w:marTop w:val="0"/>
      <w:marBottom w:val="0"/>
      <w:divBdr>
        <w:top w:val="none" w:sz="0" w:space="0" w:color="auto"/>
        <w:left w:val="none" w:sz="0" w:space="0" w:color="auto"/>
        <w:bottom w:val="none" w:sz="0" w:space="0" w:color="auto"/>
        <w:right w:val="none" w:sz="0" w:space="0" w:color="auto"/>
      </w:divBdr>
    </w:div>
    <w:div w:id="1483233704">
      <w:bodyDiv w:val="1"/>
      <w:marLeft w:val="0"/>
      <w:marRight w:val="0"/>
      <w:marTop w:val="0"/>
      <w:marBottom w:val="0"/>
      <w:divBdr>
        <w:top w:val="none" w:sz="0" w:space="0" w:color="auto"/>
        <w:left w:val="none" w:sz="0" w:space="0" w:color="auto"/>
        <w:bottom w:val="none" w:sz="0" w:space="0" w:color="auto"/>
        <w:right w:val="none" w:sz="0" w:space="0" w:color="auto"/>
      </w:divBdr>
    </w:div>
    <w:div w:id="1571429750">
      <w:bodyDiv w:val="1"/>
      <w:marLeft w:val="0"/>
      <w:marRight w:val="0"/>
      <w:marTop w:val="0"/>
      <w:marBottom w:val="0"/>
      <w:divBdr>
        <w:top w:val="none" w:sz="0" w:space="0" w:color="auto"/>
        <w:left w:val="none" w:sz="0" w:space="0" w:color="auto"/>
        <w:bottom w:val="none" w:sz="0" w:space="0" w:color="auto"/>
        <w:right w:val="none" w:sz="0" w:space="0" w:color="auto"/>
      </w:divBdr>
    </w:div>
    <w:div w:id="1571580826">
      <w:bodyDiv w:val="1"/>
      <w:marLeft w:val="0"/>
      <w:marRight w:val="0"/>
      <w:marTop w:val="0"/>
      <w:marBottom w:val="0"/>
      <w:divBdr>
        <w:top w:val="none" w:sz="0" w:space="0" w:color="auto"/>
        <w:left w:val="none" w:sz="0" w:space="0" w:color="auto"/>
        <w:bottom w:val="none" w:sz="0" w:space="0" w:color="auto"/>
        <w:right w:val="none" w:sz="0" w:space="0" w:color="auto"/>
      </w:divBdr>
      <w:divsChild>
        <w:div w:id="1217474095">
          <w:marLeft w:val="0"/>
          <w:marRight w:val="0"/>
          <w:marTop w:val="0"/>
          <w:marBottom w:val="0"/>
          <w:divBdr>
            <w:top w:val="none" w:sz="0" w:space="0" w:color="auto"/>
            <w:left w:val="none" w:sz="0" w:space="0" w:color="auto"/>
            <w:bottom w:val="none" w:sz="0" w:space="0" w:color="auto"/>
            <w:right w:val="none" w:sz="0" w:space="0" w:color="auto"/>
          </w:divBdr>
        </w:div>
      </w:divsChild>
    </w:div>
    <w:div w:id="1575046974">
      <w:bodyDiv w:val="1"/>
      <w:marLeft w:val="0"/>
      <w:marRight w:val="0"/>
      <w:marTop w:val="0"/>
      <w:marBottom w:val="0"/>
      <w:divBdr>
        <w:top w:val="none" w:sz="0" w:space="0" w:color="auto"/>
        <w:left w:val="none" w:sz="0" w:space="0" w:color="auto"/>
        <w:bottom w:val="none" w:sz="0" w:space="0" w:color="auto"/>
        <w:right w:val="none" w:sz="0" w:space="0" w:color="auto"/>
      </w:divBdr>
      <w:divsChild>
        <w:div w:id="316999753">
          <w:marLeft w:val="0"/>
          <w:marRight w:val="0"/>
          <w:marTop w:val="0"/>
          <w:marBottom w:val="0"/>
          <w:divBdr>
            <w:top w:val="none" w:sz="0" w:space="0" w:color="auto"/>
            <w:left w:val="none" w:sz="0" w:space="0" w:color="auto"/>
            <w:bottom w:val="none" w:sz="0" w:space="0" w:color="auto"/>
            <w:right w:val="none" w:sz="0" w:space="0" w:color="auto"/>
          </w:divBdr>
        </w:div>
      </w:divsChild>
    </w:div>
    <w:div w:id="1667248449">
      <w:bodyDiv w:val="1"/>
      <w:marLeft w:val="0"/>
      <w:marRight w:val="0"/>
      <w:marTop w:val="0"/>
      <w:marBottom w:val="0"/>
      <w:divBdr>
        <w:top w:val="none" w:sz="0" w:space="0" w:color="auto"/>
        <w:left w:val="none" w:sz="0" w:space="0" w:color="auto"/>
        <w:bottom w:val="none" w:sz="0" w:space="0" w:color="auto"/>
        <w:right w:val="none" w:sz="0" w:space="0" w:color="auto"/>
      </w:divBdr>
      <w:divsChild>
        <w:div w:id="1168591222">
          <w:marLeft w:val="0"/>
          <w:marRight w:val="0"/>
          <w:marTop w:val="0"/>
          <w:marBottom w:val="0"/>
          <w:divBdr>
            <w:top w:val="none" w:sz="0" w:space="0" w:color="auto"/>
            <w:left w:val="none" w:sz="0" w:space="0" w:color="auto"/>
            <w:bottom w:val="none" w:sz="0" w:space="0" w:color="auto"/>
            <w:right w:val="none" w:sz="0" w:space="0" w:color="auto"/>
          </w:divBdr>
        </w:div>
      </w:divsChild>
    </w:div>
    <w:div w:id="1713769236">
      <w:bodyDiv w:val="1"/>
      <w:marLeft w:val="0"/>
      <w:marRight w:val="0"/>
      <w:marTop w:val="0"/>
      <w:marBottom w:val="0"/>
      <w:divBdr>
        <w:top w:val="none" w:sz="0" w:space="0" w:color="auto"/>
        <w:left w:val="none" w:sz="0" w:space="0" w:color="auto"/>
        <w:bottom w:val="none" w:sz="0" w:space="0" w:color="auto"/>
        <w:right w:val="none" w:sz="0" w:space="0" w:color="auto"/>
      </w:divBdr>
    </w:div>
    <w:div w:id="1753962779">
      <w:bodyDiv w:val="1"/>
      <w:marLeft w:val="0"/>
      <w:marRight w:val="0"/>
      <w:marTop w:val="0"/>
      <w:marBottom w:val="0"/>
      <w:divBdr>
        <w:top w:val="none" w:sz="0" w:space="0" w:color="auto"/>
        <w:left w:val="none" w:sz="0" w:space="0" w:color="auto"/>
        <w:bottom w:val="none" w:sz="0" w:space="0" w:color="auto"/>
        <w:right w:val="none" w:sz="0" w:space="0" w:color="auto"/>
      </w:divBdr>
    </w:div>
    <w:div w:id="1756781362">
      <w:bodyDiv w:val="1"/>
      <w:marLeft w:val="0"/>
      <w:marRight w:val="0"/>
      <w:marTop w:val="0"/>
      <w:marBottom w:val="0"/>
      <w:divBdr>
        <w:top w:val="none" w:sz="0" w:space="0" w:color="auto"/>
        <w:left w:val="none" w:sz="0" w:space="0" w:color="auto"/>
        <w:bottom w:val="none" w:sz="0" w:space="0" w:color="auto"/>
        <w:right w:val="none" w:sz="0" w:space="0" w:color="auto"/>
      </w:divBdr>
    </w:div>
    <w:div w:id="1760246292">
      <w:bodyDiv w:val="1"/>
      <w:marLeft w:val="0"/>
      <w:marRight w:val="0"/>
      <w:marTop w:val="0"/>
      <w:marBottom w:val="0"/>
      <w:divBdr>
        <w:top w:val="none" w:sz="0" w:space="0" w:color="auto"/>
        <w:left w:val="none" w:sz="0" w:space="0" w:color="auto"/>
        <w:bottom w:val="none" w:sz="0" w:space="0" w:color="auto"/>
        <w:right w:val="none" w:sz="0" w:space="0" w:color="auto"/>
      </w:divBdr>
    </w:div>
    <w:div w:id="1765610553">
      <w:bodyDiv w:val="1"/>
      <w:marLeft w:val="0"/>
      <w:marRight w:val="0"/>
      <w:marTop w:val="0"/>
      <w:marBottom w:val="0"/>
      <w:divBdr>
        <w:top w:val="none" w:sz="0" w:space="0" w:color="auto"/>
        <w:left w:val="none" w:sz="0" w:space="0" w:color="auto"/>
        <w:bottom w:val="none" w:sz="0" w:space="0" w:color="auto"/>
        <w:right w:val="none" w:sz="0" w:space="0" w:color="auto"/>
      </w:divBdr>
    </w:div>
    <w:div w:id="1790389083">
      <w:bodyDiv w:val="1"/>
      <w:marLeft w:val="0"/>
      <w:marRight w:val="0"/>
      <w:marTop w:val="0"/>
      <w:marBottom w:val="0"/>
      <w:divBdr>
        <w:top w:val="none" w:sz="0" w:space="0" w:color="auto"/>
        <w:left w:val="none" w:sz="0" w:space="0" w:color="auto"/>
        <w:bottom w:val="none" w:sz="0" w:space="0" w:color="auto"/>
        <w:right w:val="none" w:sz="0" w:space="0" w:color="auto"/>
      </w:divBdr>
      <w:divsChild>
        <w:div w:id="318965843">
          <w:marLeft w:val="0"/>
          <w:marRight w:val="0"/>
          <w:marTop w:val="0"/>
          <w:marBottom w:val="0"/>
          <w:divBdr>
            <w:top w:val="none" w:sz="0" w:space="0" w:color="auto"/>
            <w:left w:val="none" w:sz="0" w:space="0" w:color="auto"/>
            <w:bottom w:val="none" w:sz="0" w:space="0" w:color="auto"/>
            <w:right w:val="none" w:sz="0" w:space="0" w:color="auto"/>
          </w:divBdr>
        </w:div>
      </w:divsChild>
    </w:div>
    <w:div w:id="1854802957">
      <w:bodyDiv w:val="1"/>
      <w:marLeft w:val="0"/>
      <w:marRight w:val="0"/>
      <w:marTop w:val="0"/>
      <w:marBottom w:val="0"/>
      <w:divBdr>
        <w:top w:val="none" w:sz="0" w:space="0" w:color="auto"/>
        <w:left w:val="none" w:sz="0" w:space="0" w:color="auto"/>
        <w:bottom w:val="none" w:sz="0" w:space="0" w:color="auto"/>
        <w:right w:val="none" w:sz="0" w:space="0" w:color="auto"/>
      </w:divBdr>
    </w:div>
    <w:div w:id="1868834724">
      <w:bodyDiv w:val="1"/>
      <w:marLeft w:val="0"/>
      <w:marRight w:val="0"/>
      <w:marTop w:val="0"/>
      <w:marBottom w:val="0"/>
      <w:divBdr>
        <w:top w:val="none" w:sz="0" w:space="0" w:color="auto"/>
        <w:left w:val="none" w:sz="0" w:space="0" w:color="auto"/>
        <w:bottom w:val="none" w:sz="0" w:space="0" w:color="auto"/>
        <w:right w:val="none" w:sz="0" w:space="0" w:color="auto"/>
      </w:divBdr>
    </w:div>
    <w:div w:id="1885679126">
      <w:bodyDiv w:val="1"/>
      <w:marLeft w:val="0"/>
      <w:marRight w:val="0"/>
      <w:marTop w:val="0"/>
      <w:marBottom w:val="0"/>
      <w:divBdr>
        <w:top w:val="none" w:sz="0" w:space="0" w:color="auto"/>
        <w:left w:val="none" w:sz="0" w:space="0" w:color="auto"/>
        <w:bottom w:val="none" w:sz="0" w:space="0" w:color="auto"/>
        <w:right w:val="none" w:sz="0" w:space="0" w:color="auto"/>
      </w:divBdr>
    </w:div>
    <w:div w:id="1898317349">
      <w:bodyDiv w:val="1"/>
      <w:marLeft w:val="0"/>
      <w:marRight w:val="0"/>
      <w:marTop w:val="0"/>
      <w:marBottom w:val="0"/>
      <w:divBdr>
        <w:top w:val="none" w:sz="0" w:space="0" w:color="auto"/>
        <w:left w:val="none" w:sz="0" w:space="0" w:color="auto"/>
        <w:bottom w:val="none" w:sz="0" w:space="0" w:color="auto"/>
        <w:right w:val="none" w:sz="0" w:space="0" w:color="auto"/>
      </w:divBdr>
    </w:div>
    <w:div w:id="1926913375">
      <w:bodyDiv w:val="1"/>
      <w:marLeft w:val="0"/>
      <w:marRight w:val="0"/>
      <w:marTop w:val="0"/>
      <w:marBottom w:val="0"/>
      <w:divBdr>
        <w:top w:val="none" w:sz="0" w:space="0" w:color="auto"/>
        <w:left w:val="none" w:sz="0" w:space="0" w:color="auto"/>
        <w:bottom w:val="none" w:sz="0" w:space="0" w:color="auto"/>
        <w:right w:val="none" w:sz="0" w:space="0" w:color="auto"/>
      </w:divBdr>
    </w:div>
    <w:div w:id="1939408286">
      <w:bodyDiv w:val="1"/>
      <w:marLeft w:val="0"/>
      <w:marRight w:val="0"/>
      <w:marTop w:val="0"/>
      <w:marBottom w:val="0"/>
      <w:divBdr>
        <w:top w:val="none" w:sz="0" w:space="0" w:color="auto"/>
        <w:left w:val="none" w:sz="0" w:space="0" w:color="auto"/>
        <w:bottom w:val="none" w:sz="0" w:space="0" w:color="auto"/>
        <w:right w:val="none" w:sz="0" w:space="0" w:color="auto"/>
      </w:divBdr>
    </w:div>
    <w:div w:id="1998341568">
      <w:bodyDiv w:val="1"/>
      <w:marLeft w:val="0"/>
      <w:marRight w:val="0"/>
      <w:marTop w:val="0"/>
      <w:marBottom w:val="0"/>
      <w:divBdr>
        <w:top w:val="none" w:sz="0" w:space="0" w:color="auto"/>
        <w:left w:val="none" w:sz="0" w:space="0" w:color="auto"/>
        <w:bottom w:val="none" w:sz="0" w:space="0" w:color="auto"/>
        <w:right w:val="none" w:sz="0" w:space="0" w:color="auto"/>
      </w:divBdr>
      <w:divsChild>
        <w:div w:id="70735179">
          <w:marLeft w:val="0"/>
          <w:marRight w:val="0"/>
          <w:marTop w:val="0"/>
          <w:marBottom w:val="0"/>
          <w:divBdr>
            <w:top w:val="none" w:sz="0" w:space="0" w:color="auto"/>
            <w:left w:val="none" w:sz="0" w:space="0" w:color="auto"/>
            <w:bottom w:val="none" w:sz="0" w:space="0" w:color="auto"/>
            <w:right w:val="none" w:sz="0" w:space="0" w:color="auto"/>
          </w:divBdr>
        </w:div>
        <w:div w:id="210700478">
          <w:marLeft w:val="0"/>
          <w:marRight w:val="0"/>
          <w:marTop w:val="0"/>
          <w:marBottom w:val="0"/>
          <w:divBdr>
            <w:top w:val="none" w:sz="0" w:space="0" w:color="auto"/>
            <w:left w:val="none" w:sz="0" w:space="0" w:color="auto"/>
            <w:bottom w:val="none" w:sz="0" w:space="0" w:color="auto"/>
            <w:right w:val="none" w:sz="0" w:space="0" w:color="auto"/>
          </w:divBdr>
        </w:div>
        <w:div w:id="242882115">
          <w:marLeft w:val="0"/>
          <w:marRight w:val="0"/>
          <w:marTop w:val="0"/>
          <w:marBottom w:val="0"/>
          <w:divBdr>
            <w:top w:val="none" w:sz="0" w:space="0" w:color="auto"/>
            <w:left w:val="none" w:sz="0" w:space="0" w:color="auto"/>
            <w:bottom w:val="none" w:sz="0" w:space="0" w:color="auto"/>
            <w:right w:val="none" w:sz="0" w:space="0" w:color="auto"/>
          </w:divBdr>
        </w:div>
        <w:div w:id="550313702">
          <w:marLeft w:val="0"/>
          <w:marRight w:val="0"/>
          <w:marTop w:val="0"/>
          <w:marBottom w:val="0"/>
          <w:divBdr>
            <w:top w:val="none" w:sz="0" w:space="0" w:color="auto"/>
            <w:left w:val="none" w:sz="0" w:space="0" w:color="auto"/>
            <w:bottom w:val="none" w:sz="0" w:space="0" w:color="auto"/>
            <w:right w:val="none" w:sz="0" w:space="0" w:color="auto"/>
          </w:divBdr>
        </w:div>
        <w:div w:id="688917770">
          <w:marLeft w:val="0"/>
          <w:marRight w:val="0"/>
          <w:marTop w:val="0"/>
          <w:marBottom w:val="0"/>
          <w:divBdr>
            <w:top w:val="none" w:sz="0" w:space="0" w:color="auto"/>
            <w:left w:val="none" w:sz="0" w:space="0" w:color="auto"/>
            <w:bottom w:val="none" w:sz="0" w:space="0" w:color="auto"/>
            <w:right w:val="none" w:sz="0" w:space="0" w:color="auto"/>
          </w:divBdr>
        </w:div>
        <w:div w:id="869731824">
          <w:marLeft w:val="0"/>
          <w:marRight w:val="0"/>
          <w:marTop w:val="0"/>
          <w:marBottom w:val="0"/>
          <w:divBdr>
            <w:top w:val="none" w:sz="0" w:space="0" w:color="auto"/>
            <w:left w:val="none" w:sz="0" w:space="0" w:color="auto"/>
            <w:bottom w:val="none" w:sz="0" w:space="0" w:color="auto"/>
            <w:right w:val="none" w:sz="0" w:space="0" w:color="auto"/>
          </w:divBdr>
        </w:div>
        <w:div w:id="1021669545">
          <w:marLeft w:val="0"/>
          <w:marRight w:val="0"/>
          <w:marTop w:val="0"/>
          <w:marBottom w:val="0"/>
          <w:divBdr>
            <w:top w:val="none" w:sz="0" w:space="0" w:color="auto"/>
            <w:left w:val="none" w:sz="0" w:space="0" w:color="auto"/>
            <w:bottom w:val="none" w:sz="0" w:space="0" w:color="auto"/>
            <w:right w:val="none" w:sz="0" w:space="0" w:color="auto"/>
          </w:divBdr>
        </w:div>
        <w:div w:id="1023480466">
          <w:marLeft w:val="0"/>
          <w:marRight w:val="0"/>
          <w:marTop w:val="0"/>
          <w:marBottom w:val="0"/>
          <w:divBdr>
            <w:top w:val="none" w:sz="0" w:space="0" w:color="auto"/>
            <w:left w:val="none" w:sz="0" w:space="0" w:color="auto"/>
            <w:bottom w:val="none" w:sz="0" w:space="0" w:color="auto"/>
            <w:right w:val="none" w:sz="0" w:space="0" w:color="auto"/>
          </w:divBdr>
        </w:div>
        <w:div w:id="1186212271">
          <w:marLeft w:val="0"/>
          <w:marRight w:val="0"/>
          <w:marTop w:val="0"/>
          <w:marBottom w:val="0"/>
          <w:divBdr>
            <w:top w:val="none" w:sz="0" w:space="0" w:color="auto"/>
            <w:left w:val="none" w:sz="0" w:space="0" w:color="auto"/>
            <w:bottom w:val="none" w:sz="0" w:space="0" w:color="auto"/>
            <w:right w:val="none" w:sz="0" w:space="0" w:color="auto"/>
          </w:divBdr>
        </w:div>
        <w:div w:id="1373730786">
          <w:marLeft w:val="0"/>
          <w:marRight w:val="0"/>
          <w:marTop w:val="0"/>
          <w:marBottom w:val="0"/>
          <w:divBdr>
            <w:top w:val="none" w:sz="0" w:space="0" w:color="auto"/>
            <w:left w:val="none" w:sz="0" w:space="0" w:color="auto"/>
            <w:bottom w:val="none" w:sz="0" w:space="0" w:color="auto"/>
            <w:right w:val="none" w:sz="0" w:space="0" w:color="auto"/>
          </w:divBdr>
        </w:div>
        <w:div w:id="1375042261">
          <w:marLeft w:val="0"/>
          <w:marRight w:val="0"/>
          <w:marTop w:val="0"/>
          <w:marBottom w:val="0"/>
          <w:divBdr>
            <w:top w:val="none" w:sz="0" w:space="0" w:color="auto"/>
            <w:left w:val="none" w:sz="0" w:space="0" w:color="auto"/>
            <w:bottom w:val="none" w:sz="0" w:space="0" w:color="auto"/>
            <w:right w:val="none" w:sz="0" w:space="0" w:color="auto"/>
          </w:divBdr>
        </w:div>
        <w:div w:id="1853909591">
          <w:marLeft w:val="0"/>
          <w:marRight w:val="0"/>
          <w:marTop w:val="0"/>
          <w:marBottom w:val="0"/>
          <w:divBdr>
            <w:top w:val="none" w:sz="0" w:space="0" w:color="auto"/>
            <w:left w:val="none" w:sz="0" w:space="0" w:color="auto"/>
            <w:bottom w:val="none" w:sz="0" w:space="0" w:color="auto"/>
            <w:right w:val="none" w:sz="0" w:space="0" w:color="auto"/>
          </w:divBdr>
        </w:div>
        <w:div w:id="2006938566">
          <w:marLeft w:val="0"/>
          <w:marRight w:val="0"/>
          <w:marTop w:val="0"/>
          <w:marBottom w:val="0"/>
          <w:divBdr>
            <w:top w:val="none" w:sz="0" w:space="0" w:color="auto"/>
            <w:left w:val="none" w:sz="0" w:space="0" w:color="auto"/>
            <w:bottom w:val="none" w:sz="0" w:space="0" w:color="auto"/>
            <w:right w:val="none" w:sz="0" w:space="0" w:color="auto"/>
          </w:divBdr>
        </w:div>
        <w:div w:id="2092769061">
          <w:marLeft w:val="0"/>
          <w:marRight w:val="0"/>
          <w:marTop w:val="0"/>
          <w:marBottom w:val="0"/>
          <w:divBdr>
            <w:top w:val="none" w:sz="0" w:space="0" w:color="auto"/>
            <w:left w:val="none" w:sz="0" w:space="0" w:color="auto"/>
            <w:bottom w:val="none" w:sz="0" w:space="0" w:color="auto"/>
            <w:right w:val="none" w:sz="0" w:space="0" w:color="auto"/>
          </w:divBdr>
        </w:div>
      </w:divsChild>
    </w:div>
    <w:div w:id="2074573214">
      <w:bodyDiv w:val="1"/>
      <w:marLeft w:val="0"/>
      <w:marRight w:val="0"/>
      <w:marTop w:val="0"/>
      <w:marBottom w:val="0"/>
      <w:divBdr>
        <w:top w:val="none" w:sz="0" w:space="0" w:color="auto"/>
        <w:left w:val="none" w:sz="0" w:space="0" w:color="auto"/>
        <w:bottom w:val="none" w:sz="0" w:space="0" w:color="auto"/>
        <w:right w:val="none" w:sz="0" w:space="0" w:color="auto"/>
      </w:divBdr>
    </w:div>
    <w:div w:id="2103868254">
      <w:bodyDiv w:val="1"/>
      <w:marLeft w:val="0"/>
      <w:marRight w:val="0"/>
      <w:marTop w:val="0"/>
      <w:marBottom w:val="0"/>
      <w:divBdr>
        <w:top w:val="none" w:sz="0" w:space="0" w:color="auto"/>
        <w:left w:val="none" w:sz="0" w:space="0" w:color="auto"/>
        <w:bottom w:val="none" w:sz="0" w:space="0" w:color="auto"/>
        <w:right w:val="none" w:sz="0" w:space="0" w:color="auto"/>
      </w:divBdr>
      <w:divsChild>
        <w:div w:id="624968805">
          <w:marLeft w:val="0"/>
          <w:marRight w:val="0"/>
          <w:marTop w:val="0"/>
          <w:marBottom w:val="0"/>
          <w:divBdr>
            <w:top w:val="none" w:sz="0" w:space="0" w:color="auto"/>
            <w:left w:val="none" w:sz="0" w:space="0" w:color="auto"/>
            <w:bottom w:val="none" w:sz="0" w:space="0" w:color="auto"/>
            <w:right w:val="none" w:sz="0" w:space="0" w:color="auto"/>
          </w:divBdr>
        </w:div>
      </w:divsChild>
    </w:div>
    <w:div w:id="2114013214">
      <w:bodyDiv w:val="1"/>
      <w:marLeft w:val="0"/>
      <w:marRight w:val="0"/>
      <w:marTop w:val="0"/>
      <w:marBottom w:val="0"/>
      <w:divBdr>
        <w:top w:val="none" w:sz="0" w:space="0" w:color="auto"/>
        <w:left w:val="none" w:sz="0" w:space="0" w:color="auto"/>
        <w:bottom w:val="none" w:sz="0" w:space="0" w:color="auto"/>
        <w:right w:val="none" w:sz="0" w:space="0" w:color="auto"/>
      </w:divBdr>
      <w:divsChild>
        <w:div w:id="1122503814">
          <w:marLeft w:val="0"/>
          <w:marRight w:val="0"/>
          <w:marTop w:val="0"/>
          <w:marBottom w:val="0"/>
          <w:divBdr>
            <w:top w:val="none" w:sz="0" w:space="0" w:color="auto"/>
            <w:left w:val="none" w:sz="0" w:space="0" w:color="auto"/>
            <w:bottom w:val="none" w:sz="0" w:space="0" w:color="auto"/>
            <w:right w:val="none" w:sz="0" w:space="0" w:color="auto"/>
          </w:divBdr>
        </w:div>
      </w:divsChild>
    </w:div>
    <w:div w:id="21385288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kumar.mukesh.5x@kyoto-u.ac.jp"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9F7D6C-6C53-414B-86A3-80AB69908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11210</Words>
  <Characters>63872</Characters>
  <Application>Microsoft Office Word</Application>
  <DocSecurity>0</DocSecurity>
  <Lines>1009</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nfei Gao</dc:creator>
  <cp:keywords/>
  <dc:description/>
  <cp:lastModifiedBy>Mukesh Kumar</cp:lastModifiedBy>
  <cp:revision>2</cp:revision>
  <cp:lastPrinted>2025-04-09T13:17:00Z</cp:lastPrinted>
  <dcterms:created xsi:type="dcterms:W3CDTF">2025-04-09T13:17:00Z</dcterms:created>
  <dcterms:modified xsi:type="dcterms:W3CDTF">2025-04-09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e38292a47a6bf32cdbb0c9f5d02e026191a6db68ee960c4c8f4cc39d7098263</vt:lpwstr>
  </property>
</Properties>
</file>